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C96511" w:rsidRDefault="001F7D33" w:rsidP="00C96511">
      <w:pPr>
        <w:spacing w:line="240" w:lineRule="auto"/>
        <w:jc w:val="right"/>
        <w:rPr>
          <w:color w:val="000000" w:themeColor="text1"/>
          <w:sz w:val="28"/>
          <w:szCs w:val="28"/>
          <w:lang w:val="en-US"/>
        </w:rPr>
      </w:pPr>
      <w:r>
        <w:rPr>
          <w:noProof/>
        </w:rPr>
        <w:drawing>
          <wp:anchor distT="0" distB="0" distL="114300" distR="114300" simplePos="0" relativeHeight="251658240" behindDoc="1" locked="0" layoutInCell="1" allowOverlap="1" wp14:anchorId="33146E24" wp14:editId="31D222C9">
            <wp:simplePos x="0" y="0"/>
            <wp:positionH relativeFrom="column">
              <wp:posOffset>-268605</wp:posOffset>
            </wp:positionH>
            <wp:positionV relativeFrom="paragraph">
              <wp:posOffset>34291</wp:posOffset>
            </wp:positionV>
            <wp:extent cx="1990725" cy="580322"/>
            <wp:effectExtent l="0" t="0" r="0" b="0"/>
            <wp:wrapNone/>
            <wp:docPr id="2" name="Grafik 2" descr="Logo der MD.H - Mediadesign Hochsch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9879" cy="582991"/>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C96511">
        <w:rPr>
          <w:color w:val="000000" w:themeColor="text1"/>
          <w:sz w:val="28"/>
          <w:szCs w:val="28"/>
          <w:lang w:val="en-US"/>
        </w:rPr>
        <w:t>Mediadesign</w:t>
      </w:r>
      <w:proofErr w:type="spellEnd"/>
      <w:r w:rsidR="00BA7FB3" w:rsidRPr="00C96511">
        <w:rPr>
          <w:color w:val="000000" w:themeColor="text1"/>
          <w:sz w:val="28"/>
          <w:szCs w:val="28"/>
          <w:lang w:val="en-US"/>
        </w:rPr>
        <w:t xml:space="preserve"> </w:t>
      </w:r>
      <w:r w:rsidR="00C96511" w:rsidRPr="00C96511">
        <w:rPr>
          <w:color w:val="000000" w:themeColor="text1"/>
          <w:sz w:val="28"/>
          <w:szCs w:val="28"/>
          <w:lang w:val="en-US"/>
        </w:rPr>
        <w:t>University</w:t>
      </w:r>
      <w:r w:rsidR="00C96511" w:rsidRPr="00C96511">
        <w:rPr>
          <w:color w:val="000000" w:themeColor="text1"/>
          <w:sz w:val="28"/>
          <w:szCs w:val="28"/>
          <w:lang w:val="en-US"/>
        </w:rPr>
        <w:br/>
        <w:t>of Applied Science</w:t>
      </w:r>
    </w:p>
    <w:p w:rsidR="001F7D33" w:rsidRPr="00C96511" w:rsidRDefault="001F7D33" w:rsidP="00612D33">
      <w:pPr>
        <w:spacing w:line="240" w:lineRule="auto"/>
        <w:jc w:val="right"/>
        <w:rPr>
          <w:color w:val="000000" w:themeColor="text1"/>
          <w:sz w:val="28"/>
          <w:szCs w:val="28"/>
          <w:lang w:val="en-US"/>
        </w:rPr>
      </w:pPr>
    </w:p>
    <w:p w:rsidR="001F7D33" w:rsidRPr="00C96511" w:rsidRDefault="00C96511" w:rsidP="00612D33">
      <w:pPr>
        <w:spacing w:line="240" w:lineRule="auto"/>
        <w:jc w:val="right"/>
        <w:rPr>
          <w:color w:val="000000" w:themeColor="text1"/>
          <w:sz w:val="28"/>
          <w:szCs w:val="28"/>
          <w:lang w:val="en-US"/>
        </w:rPr>
      </w:pPr>
      <w:r w:rsidRPr="00C96511">
        <w:rPr>
          <w:color w:val="000000" w:themeColor="text1"/>
          <w:sz w:val="28"/>
          <w:szCs w:val="28"/>
          <w:lang w:val="en-US"/>
        </w:rPr>
        <w:t xml:space="preserve">40227 </w:t>
      </w:r>
      <w:r w:rsidR="001F7D33" w:rsidRPr="00C96511">
        <w:rPr>
          <w:color w:val="000000" w:themeColor="text1"/>
          <w:sz w:val="28"/>
          <w:szCs w:val="28"/>
          <w:lang w:val="en-US"/>
        </w:rPr>
        <w:t>Düsseldorf</w:t>
      </w:r>
    </w:p>
    <w:p w:rsidR="00612D33" w:rsidRPr="00C96511" w:rsidRDefault="00612D33" w:rsidP="00C96511">
      <w:pPr>
        <w:spacing w:line="240" w:lineRule="auto"/>
        <w:rPr>
          <w:color w:val="000000" w:themeColor="text1"/>
          <w:sz w:val="28"/>
          <w:szCs w:val="28"/>
          <w:lang w:val="en-US"/>
        </w:rPr>
      </w:pPr>
    </w:p>
    <w:p w:rsidR="00612D33" w:rsidRPr="00F0070D" w:rsidRDefault="002658A9" w:rsidP="00612D33">
      <w:pPr>
        <w:spacing w:line="240" w:lineRule="auto"/>
        <w:jc w:val="right"/>
        <w:rPr>
          <w:sz w:val="28"/>
          <w:szCs w:val="28"/>
          <w:lang w:val="en-US"/>
        </w:rPr>
      </w:pPr>
      <w:r w:rsidRPr="00F0070D">
        <w:rPr>
          <w:sz w:val="28"/>
          <w:szCs w:val="28"/>
          <w:lang w:val="en-US"/>
        </w:rPr>
        <w:t>12</w:t>
      </w:r>
      <w:r w:rsidR="00BD6110" w:rsidRPr="00F0070D">
        <w:rPr>
          <w:sz w:val="28"/>
          <w:szCs w:val="28"/>
          <w:lang w:val="en-US"/>
        </w:rPr>
        <w:t>.09</w:t>
      </w:r>
      <w:r w:rsidR="000522D6" w:rsidRPr="00F0070D">
        <w:rPr>
          <w:sz w:val="28"/>
          <w:szCs w:val="28"/>
          <w:lang w:val="en-US"/>
        </w:rPr>
        <w:t>.2016</w:t>
      </w: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1F7D33" w:rsidRPr="00F0070D" w:rsidRDefault="001F7D33" w:rsidP="00612D33">
      <w:pPr>
        <w:spacing w:line="240" w:lineRule="auto"/>
        <w:jc w:val="right"/>
        <w:rPr>
          <w:color w:val="000000" w:themeColor="text1"/>
          <w:sz w:val="40"/>
          <w:szCs w:val="40"/>
          <w:lang w:val="en-US"/>
        </w:rPr>
      </w:pPr>
    </w:p>
    <w:p w:rsidR="00612D33" w:rsidRPr="00C96511" w:rsidRDefault="00E762AE" w:rsidP="00CB151E">
      <w:pPr>
        <w:spacing w:line="240" w:lineRule="auto"/>
        <w:jc w:val="center"/>
        <w:rPr>
          <w:color w:val="000000" w:themeColor="text1"/>
          <w:sz w:val="40"/>
          <w:szCs w:val="40"/>
          <w:lang w:val="en-US"/>
        </w:rPr>
      </w:pPr>
      <w:r>
        <w:rPr>
          <w:color w:val="000000" w:themeColor="text1"/>
          <w:sz w:val="40"/>
          <w:szCs w:val="40"/>
          <w:lang w:val="en-US"/>
        </w:rPr>
        <w:t>Sensor-supported Game Mechanisms for Augmented R</w:t>
      </w:r>
      <w:r w:rsidR="00C96511" w:rsidRPr="00C96511">
        <w:rPr>
          <w:color w:val="000000" w:themeColor="text1"/>
          <w:sz w:val="40"/>
          <w:szCs w:val="40"/>
          <w:lang w:val="en-US"/>
        </w:rPr>
        <w:t>eality</w:t>
      </w:r>
    </w:p>
    <w:p w:rsidR="000522D6" w:rsidRPr="00C96511" w:rsidRDefault="000522D6" w:rsidP="00CB151E">
      <w:pPr>
        <w:spacing w:line="240" w:lineRule="auto"/>
        <w:jc w:val="center"/>
        <w:rPr>
          <w:color w:val="000000" w:themeColor="text1"/>
          <w:sz w:val="40"/>
          <w:szCs w:val="40"/>
          <w:lang w:val="en-US"/>
        </w:rPr>
      </w:pPr>
    </w:p>
    <w:p w:rsidR="000522D6" w:rsidRPr="00F0070D" w:rsidRDefault="00C96511" w:rsidP="00CB151E">
      <w:pPr>
        <w:spacing w:line="240" w:lineRule="auto"/>
        <w:jc w:val="center"/>
        <w:rPr>
          <w:color w:val="000000" w:themeColor="text1"/>
          <w:sz w:val="32"/>
          <w:szCs w:val="32"/>
          <w:lang w:val="en-US"/>
        </w:rPr>
      </w:pPr>
      <w:r w:rsidRPr="00F0070D">
        <w:rPr>
          <w:color w:val="000000" w:themeColor="text1"/>
          <w:sz w:val="32"/>
          <w:szCs w:val="32"/>
          <w:lang w:val="en-US"/>
        </w:rPr>
        <w:t>Bachelor’s Thesis</w:t>
      </w:r>
    </w:p>
    <w:p w:rsidR="00BA7FB3" w:rsidRPr="00F0070D" w:rsidRDefault="00BA7FB3" w:rsidP="00CB151E">
      <w:pPr>
        <w:spacing w:line="240" w:lineRule="auto"/>
        <w:jc w:val="center"/>
        <w:rPr>
          <w:color w:val="000000" w:themeColor="text1"/>
          <w:sz w:val="40"/>
          <w:szCs w:val="40"/>
          <w:lang w:val="en-US"/>
        </w:rPr>
      </w:pPr>
    </w:p>
    <w:p w:rsidR="00CB151E" w:rsidRPr="00F0070D" w:rsidRDefault="00CB151E" w:rsidP="00CB151E">
      <w:pPr>
        <w:spacing w:line="240" w:lineRule="auto"/>
        <w:jc w:val="center"/>
        <w:rPr>
          <w:color w:val="000000" w:themeColor="text1"/>
          <w:sz w:val="40"/>
          <w:szCs w:val="40"/>
          <w:lang w:val="en-US"/>
        </w:rPr>
      </w:pPr>
    </w:p>
    <w:p w:rsidR="00BA7FB3" w:rsidRPr="00F0070D" w:rsidRDefault="00BA7FB3" w:rsidP="00CB151E">
      <w:pPr>
        <w:spacing w:line="240" w:lineRule="auto"/>
        <w:jc w:val="center"/>
        <w:rPr>
          <w:color w:val="000000" w:themeColor="text1"/>
          <w:sz w:val="32"/>
          <w:szCs w:val="32"/>
          <w:lang w:val="en-US"/>
        </w:rPr>
      </w:pPr>
      <w:r w:rsidRPr="00F0070D">
        <w:rPr>
          <w:color w:val="000000" w:themeColor="text1"/>
          <w:sz w:val="32"/>
          <w:szCs w:val="32"/>
          <w:lang w:val="en-US"/>
        </w:rPr>
        <w:t xml:space="preserve">Felix </w:t>
      </w:r>
      <w:proofErr w:type="spellStart"/>
      <w:r w:rsidRPr="00F0070D">
        <w:rPr>
          <w:color w:val="000000" w:themeColor="text1"/>
          <w:sz w:val="32"/>
          <w:szCs w:val="32"/>
          <w:lang w:val="en-US"/>
        </w:rPr>
        <w:t>Emmerich</w:t>
      </w:r>
      <w:proofErr w:type="spellEnd"/>
    </w:p>
    <w:p w:rsidR="00BA7FB3" w:rsidRPr="00C96511" w:rsidRDefault="00C96511" w:rsidP="00CB151E">
      <w:pPr>
        <w:spacing w:line="240" w:lineRule="auto"/>
        <w:jc w:val="center"/>
        <w:rPr>
          <w:color w:val="000000" w:themeColor="text1"/>
          <w:sz w:val="32"/>
          <w:szCs w:val="32"/>
          <w:lang w:val="en-US"/>
        </w:rPr>
      </w:pPr>
      <w:r w:rsidRPr="00C96511">
        <w:rPr>
          <w:color w:val="000000" w:themeColor="text1"/>
          <w:sz w:val="32"/>
          <w:szCs w:val="32"/>
          <w:lang w:val="en-US"/>
        </w:rPr>
        <w:t>Registration Number</w:t>
      </w:r>
      <w:r w:rsidR="0068296A" w:rsidRPr="00C96511">
        <w:rPr>
          <w:color w:val="000000" w:themeColor="text1"/>
          <w:sz w:val="32"/>
          <w:szCs w:val="32"/>
          <w:lang w:val="en-US"/>
        </w:rPr>
        <w:t>: 204101324</w:t>
      </w:r>
    </w:p>
    <w:p w:rsidR="00612D33" w:rsidRPr="00C96511" w:rsidRDefault="00612D33" w:rsidP="00CB151E">
      <w:pPr>
        <w:spacing w:line="240" w:lineRule="auto"/>
        <w:jc w:val="center"/>
        <w:rPr>
          <w:color w:val="000000" w:themeColor="text1"/>
          <w:sz w:val="40"/>
          <w:szCs w:val="40"/>
          <w:lang w:val="en-US"/>
        </w:rPr>
      </w:pPr>
    </w:p>
    <w:p w:rsidR="00CB151E" w:rsidRPr="00C96511" w:rsidRDefault="00CB151E" w:rsidP="00CB151E">
      <w:pPr>
        <w:spacing w:line="240" w:lineRule="auto"/>
        <w:jc w:val="center"/>
        <w:rPr>
          <w:color w:val="000000" w:themeColor="text1"/>
          <w:sz w:val="40"/>
          <w:szCs w:val="40"/>
          <w:lang w:val="en-US"/>
        </w:rPr>
      </w:pPr>
    </w:p>
    <w:p w:rsidR="000522D6" w:rsidRPr="00C96511" w:rsidRDefault="000522D6" w:rsidP="00CB151E">
      <w:pPr>
        <w:spacing w:line="240" w:lineRule="auto"/>
        <w:jc w:val="center"/>
        <w:rPr>
          <w:color w:val="000000" w:themeColor="text1"/>
          <w:sz w:val="40"/>
          <w:szCs w:val="40"/>
          <w:lang w:val="en-US"/>
        </w:rPr>
      </w:pPr>
    </w:p>
    <w:p w:rsidR="00CB151E" w:rsidRPr="00C96511" w:rsidRDefault="00CB151E" w:rsidP="00CB151E">
      <w:pPr>
        <w:spacing w:line="240" w:lineRule="auto"/>
        <w:jc w:val="center"/>
        <w:rPr>
          <w:color w:val="000000" w:themeColor="text1"/>
          <w:sz w:val="40"/>
          <w:szCs w:val="40"/>
          <w:lang w:val="en-US"/>
        </w:rPr>
      </w:pPr>
    </w:p>
    <w:p w:rsidR="000522D6" w:rsidRPr="00C96511" w:rsidRDefault="000522D6" w:rsidP="00CB151E">
      <w:pPr>
        <w:spacing w:line="240" w:lineRule="auto"/>
        <w:jc w:val="center"/>
        <w:rPr>
          <w:color w:val="000000" w:themeColor="text1"/>
          <w:sz w:val="40"/>
          <w:szCs w:val="40"/>
          <w:lang w:val="en-US"/>
        </w:rPr>
      </w:pPr>
    </w:p>
    <w:p w:rsidR="000522D6" w:rsidRPr="00C96511" w:rsidRDefault="000522D6" w:rsidP="00CB151E">
      <w:pPr>
        <w:spacing w:line="240" w:lineRule="auto"/>
        <w:jc w:val="center"/>
        <w:rPr>
          <w:color w:val="000000" w:themeColor="text1"/>
          <w:sz w:val="40"/>
          <w:szCs w:val="40"/>
          <w:lang w:val="en-US"/>
        </w:rPr>
      </w:pPr>
    </w:p>
    <w:p w:rsidR="00612D33" w:rsidRPr="00C96511" w:rsidRDefault="00C96511" w:rsidP="00C96511">
      <w:pPr>
        <w:spacing w:line="240" w:lineRule="auto"/>
        <w:jc w:val="center"/>
        <w:rPr>
          <w:color w:val="000000" w:themeColor="text1"/>
          <w:sz w:val="32"/>
          <w:szCs w:val="32"/>
          <w:lang w:val="en-US"/>
        </w:rPr>
      </w:pPr>
      <w:r w:rsidRPr="00C96511">
        <w:rPr>
          <w:color w:val="000000" w:themeColor="text1"/>
          <w:sz w:val="32"/>
          <w:szCs w:val="32"/>
          <w:lang w:val="en-US"/>
        </w:rPr>
        <w:t>Examiners</w:t>
      </w:r>
      <w:r w:rsidR="004B5020" w:rsidRPr="00C96511">
        <w:rPr>
          <w:color w:val="000000" w:themeColor="text1"/>
          <w:sz w:val="32"/>
          <w:szCs w:val="32"/>
          <w:lang w:val="en-US"/>
        </w:rPr>
        <w:t xml:space="preserve">: </w:t>
      </w:r>
      <w:r w:rsidR="000522D6" w:rsidRPr="00C96511">
        <w:rPr>
          <w:color w:val="000000" w:themeColor="text1"/>
          <w:sz w:val="32"/>
          <w:szCs w:val="32"/>
          <w:lang w:val="en-US"/>
        </w:rPr>
        <w:t xml:space="preserve">Prof. Dr. Roland </w:t>
      </w:r>
      <w:proofErr w:type="spellStart"/>
      <w:r w:rsidR="000522D6" w:rsidRPr="00C96511">
        <w:rPr>
          <w:color w:val="000000" w:themeColor="text1"/>
          <w:sz w:val="32"/>
          <w:szCs w:val="32"/>
          <w:lang w:val="en-US"/>
        </w:rPr>
        <w:t>Klemke</w:t>
      </w:r>
      <w:proofErr w:type="spellEnd"/>
      <w:r>
        <w:rPr>
          <w:color w:val="000000" w:themeColor="text1"/>
          <w:sz w:val="32"/>
          <w:szCs w:val="32"/>
          <w:lang w:val="en-US"/>
        </w:rPr>
        <w:br/>
        <w:t xml:space="preserve">  </w:t>
      </w:r>
      <w:r w:rsidR="00C4539F">
        <w:rPr>
          <w:color w:val="000000" w:themeColor="text1"/>
          <w:sz w:val="32"/>
          <w:szCs w:val="32"/>
          <w:lang w:val="en-US"/>
        </w:rPr>
        <w:t xml:space="preserve">     </w:t>
      </w:r>
      <w:r>
        <w:rPr>
          <w:color w:val="000000" w:themeColor="text1"/>
          <w:sz w:val="32"/>
          <w:szCs w:val="32"/>
          <w:lang w:val="en-US"/>
        </w:rPr>
        <w:t xml:space="preserve">Thomas </w:t>
      </w:r>
      <w:proofErr w:type="spellStart"/>
      <w:r>
        <w:rPr>
          <w:color w:val="000000" w:themeColor="text1"/>
          <w:sz w:val="32"/>
          <w:szCs w:val="32"/>
          <w:lang w:val="en-US"/>
        </w:rPr>
        <w:t>Hummes</w:t>
      </w:r>
      <w:proofErr w:type="spellEnd"/>
      <w:r w:rsidR="00612D33" w:rsidRPr="00C96511">
        <w:rPr>
          <w:color w:val="000000" w:themeColor="text1"/>
          <w:sz w:val="32"/>
          <w:szCs w:val="32"/>
          <w:lang w:val="en-US"/>
        </w:rPr>
        <w:br w:type="page"/>
      </w:r>
    </w:p>
    <w:p w:rsidR="00C96511" w:rsidRPr="00334512" w:rsidRDefault="00C96511" w:rsidP="00334512">
      <w:pPr>
        <w:rPr>
          <w:b/>
          <w:lang w:val="en-US"/>
        </w:rPr>
      </w:pPr>
      <w:r w:rsidRPr="00334512">
        <w:rPr>
          <w:b/>
          <w:lang w:val="en-US"/>
        </w:rPr>
        <w:lastRenderedPageBreak/>
        <w:t>Abstract</w:t>
      </w:r>
      <w:r w:rsidR="00334512">
        <w:rPr>
          <w:b/>
          <w:lang w:val="en-US"/>
        </w:rPr>
        <w:t xml:space="preserve">. </w:t>
      </w:r>
      <w:proofErr w:type="spellStart"/>
      <w:proofErr w:type="gramStart"/>
      <w:r w:rsidR="00C4539F" w:rsidRPr="008405C0">
        <w:rPr>
          <w:lang w:val="en-US"/>
        </w:rPr>
        <w:t>bla</w:t>
      </w:r>
      <w:proofErr w:type="spellEnd"/>
      <w:proofErr w:type="gramEnd"/>
    </w:p>
    <w:p w:rsidR="00C24ACC" w:rsidRPr="00F0070D" w:rsidRDefault="00C96511" w:rsidP="00C4539F">
      <w:pPr>
        <w:pStyle w:val="berschrift1"/>
        <w:numPr>
          <w:ilvl w:val="0"/>
          <w:numId w:val="0"/>
        </w:numPr>
        <w:ind w:left="432" w:hanging="432"/>
        <w:rPr>
          <w:color w:val="000000" w:themeColor="text1"/>
          <w:lang w:val="en-US"/>
        </w:rPr>
      </w:pPr>
      <w:bookmarkStart w:id="0" w:name="_Toc470026241"/>
      <w:r w:rsidRPr="00F0070D">
        <w:rPr>
          <w:color w:val="000000" w:themeColor="text1"/>
          <w:lang w:val="en-US"/>
        </w:rPr>
        <w:t>Table of Contents</w:t>
      </w:r>
      <w:bookmarkEnd w:id="0"/>
    </w:p>
    <w:p w:rsidR="008B4E19" w:rsidRPr="008B4E19" w:rsidRDefault="00FC1DCD">
      <w:pPr>
        <w:pStyle w:val="Verzeichnis1"/>
        <w:tabs>
          <w:tab w:val="right" w:leader="dot" w:pos="8495"/>
        </w:tabs>
        <w:rPr>
          <w:rFonts w:asciiTheme="minorHAnsi" w:eastAsiaTheme="minorEastAsia" w:hAnsiTheme="minorHAnsi" w:cstheme="minorBidi"/>
          <w:noProof/>
          <w:szCs w:val="22"/>
          <w:lang w:val="en-US"/>
        </w:rPr>
      </w:pPr>
      <w:r w:rsidRPr="00413F86">
        <w:rPr>
          <w:b/>
          <w:bCs/>
          <w:color w:val="000000" w:themeColor="text1"/>
        </w:rPr>
        <w:fldChar w:fldCharType="begin"/>
      </w:r>
      <w:r w:rsidRPr="00C4539F">
        <w:rPr>
          <w:b/>
          <w:bCs/>
          <w:color w:val="000000" w:themeColor="text1"/>
          <w:lang w:val="en-US"/>
        </w:rPr>
        <w:instrText xml:space="preserve"> TOC \o "1-4" \f \u </w:instrText>
      </w:r>
      <w:r w:rsidRPr="00413F86">
        <w:rPr>
          <w:b/>
          <w:bCs/>
          <w:color w:val="000000" w:themeColor="text1"/>
        </w:rPr>
        <w:fldChar w:fldCharType="separate"/>
      </w:r>
      <w:bookmarkStart w:id="1" w:name="_GoBack"/>
      <w:bookmarkEnd w:id="1"/>
      <w:r w:rsidR="008B4E19" w:rsidRPr="00910955">
        <w:rPr>
          <w:noProof/>
          <w:color w:val="000000" w:themeColor="text1"/>
          <w:lang w:val="en-US"/>
        </w:rPr>
        <w:t>Table of Contents</w:t>
      </w:r>
      <w:r w:rsidR="008B4E19" w:rsidRPr="008B4E19">
        <w:rPr>
          <w:noProof/>
          <w:lang w:val="en-US"/>
        </w:rPr>
        <w:tab/>
      </w:r>
      <w:r w:rsidR="008B4E19">
        <w:rPr>
          <w:noProof/>
        </w:rPr>
        <w:fldChar w:fldCharType="begin"/>
      </w:r>
      <w:r w:rsidR="008B4E19" w:rsidRPr="008B4E19">
        <w:rPr>
          <w:noProof/>
          <w:lang w:val="en-US"/>
        </w:rPr>
        <w:instrText xml:space="preserve"> PAGEREF _Toc470026241 \h </w:instrText>
      </w:r>
      <w:r w:rsidR="008B4E19">
        <w:rPr>
          <w:noProof/>
        </w:rPr>
      </w:r>
      <w:r w:rsidR="008B4E19">
        <w:rPr>
          <w:noProof/>
        </w:rPr>
        <w:fldChar w:fldCharType="separate"/>
      </w:r>
      <w:r w:rsidR="008B4E19" w:rsidRPr="008B4E19">
        <w:rPr>
          <w:noProof/>
          <w:lang w:val="en-US"/>
        </w:rPr>
        <w:t>2</w:t>
      </w:r>
      <w:r w:rsidR="008B4E19">
        <w:rPr>
          <w:noProof/>
        </w:rPr>
        <w:fldChar w:fldCharType="end"/>
      </w:r>
    </w:p>
    <w:p w:rsidR="008B4E19" w:rsidRPr="008B4E19" w:rsidRDefault="008B4E19">
      <w:pPr>
        <w:pStyle w:val="Verzeichnis1"/>
        <w:tabs>
          <w:tab w:val="left" w:pos="440"/>
          <w:tab w:val="right" w:leader="dot" w:pos="8495"/>
        </w:tabs>
        <w:rPr>
          <w:rFonts w:asciiTheme="minorHAnsi" w:eastAsiaTheme="minorEastAsia" w:hAnsiTheme="minorHAnsi" w:cstheme="minorBidi"/>
          <w:noProof/>
          <w:szCs w:val="22"/>
          <w:lang w:val="en-US"/>
        </w:rPr>
      </w:pPr>
      <w:r w:rsidRPr="00910955">
        <w:rPr>
          <w:noProof/>
          <w:lang w:val="en-US"/>
        </w:rPr>
        <w:t>1</w:t>
      </w:r>
      <w:r w:rsidRPr="008B4E19">
        <w:rPr>
          <w:rFonts w:asciiTheme="minorHAnsi" w:eastAsiaTheme="minorEastAsia" w:hAnsiTheme="minorHAnsi" w:cstheme="minorBidi"/>
          <w:noProof/>
          <w:szCs w:val="22"/>
          <w:lang w:val="en-US"/>
        </w:rPr>
        <w:tab/>
      </w:r>
      <w:r w:rsidRPr="008B4E19">
        <w:rPr>
          <w:noProof/>
          <w:lang w:val="en-US"/>
        </w:rPr>
        <w:t>Background</w:t>
      </w:r>
      <w:r w:rsidRPr="008B4E19">
        <w:rPr>
          <w:noProof/>
          <w:lang w:val="en-US"/>
        </w:rPr>
        <w:tab/>
      </w:r>
      <w:r>
        <w:rPr>
          <w:noProof/>
        </w:rPr>
        <w:fldChar w:fldCharType="begin"/>
      </w:r>
      <w:r w:rsidRPr="008B4E19">
        <w:rPr>
          <w:noProof/>
          <w:lang w:val="en-US"/>
        </w:rPr>
        <w:instrText xml:space="preserve"> PAGEREF _Toc470026242 \h </w:instrText>
      </w:r>
      <w:r>
        <w:rPr>
          <w:noProof/>
        </w:rPr>
      </w:r>
      <w:r>
        <w:rPr>
          <w:noProof/>
        </w:rPr>
        <w:fldChar w:fldCharType="separate"/>
      </w:r>
      <w:r w:rsidRPr="008B4E19">
        <w:rPr>
          <w:noProof/>
          <w:lang w:val="en-US"/>
        </w:rPr>
        <w:t>3</w:t>
      </w:r>
      <w:r>
        <w:rPr>
          <w:noProof/>
        </w:rPr>
        <w:fldChar w:fldCharType="end"/>
      </w:r>
    </w:p>
    <w:p w:rsidR="008B4E19" w:rsidRPr="008B4E19" w:rsidRDefault="008B4E19">
      <w:pPr>
        <w:pStyle w:val="Verzeichnis2"/>
        <w:tabs>
          <w:tab w:val="left" w:pos="880"/>
          <w:tab w:val="right" w:leader="dot" w:pos="8495"/>
        </w:tabs>
        <w:rPr>
          <w:rFonts w:asciiTheme="minorHAnsi" w:eastAsiaTheme="minorEastAsia" w:hAnsiTheme="minorHAnsi" w:cstheme="minorBidi"/>
          <w:noProof/>
          <w:szCs w:val="22"/>
          <w:lang w:val="en-US"/>
        </w:rPr>
      </w:pPr>
      <w:r w:rsidRPr="008B4E19">
        <w:rPr>
          <w:noProof/>
          <w:lang w:val="en-US"/>
        </w:rPr>
        <w:t>1.1</w:t>
      </w:r>
      <w:r w:rsidRPr="008B4E19">
        <w:rPr>
          <w:rFonts w:asciiTheme="minorHAnsi" w:eastAsiaTheme="minorEastAsia" w:hAnsiTheme="minorHAnsi" w:cstheme="minorBidi"/>
          <w:noProof/>
          <w:szCs w:val="22"/>
          <w:lang w:val="en-US"/>
        </w:rPr>
        <w:tab/>
      </w:r>
      <w:r w:rsidRPr="008B4E19">
        <w:rPr>
          <w:noProof/>
          <w:lang w:val="en-US"/>
        </w:rPr>
        <w:t>Introduction</w:t>
      </w:r>
      <w:r w:rsidRPr="008B4E19">
        <w:rPr>
          <w:noProof/>
          <w:lang w:val="en-US"/>
        </w:rPr>
        <w:tab/>
      </w:r>
      <w:r>
        <w:rPr>
          <w:noProof/>
        </w:rPr>
        <w:fldChar w:fldCharType="begin"/>
      </w:r>
      <w:r w:rsidRPr="008B4E19">
        <w:rPr>
          <w:noProof/>
          <w:lang w:val="en-US"/>
        </w:rPr>
        <w:instrText xml:space="preserve"> PAGEREF _Toc470026243 \h </w:instrText>
      </w:r>
      <w:r>
        <w:rPr>
          <w:noProof/>
        </w:rPr>
      </w:r>
      <w:r>
        <w:rPr>
          <w:noProof/>
        </w:rPr>
        <w:fldChar w:fldCharType="separate"/>
      </w:r>
      <w:r w:rsidRPr="008B4E19">
        <w:rPr>
          <w:noProof/>
          <w:lang w:val="en-US"/>
        </w:rPr>
        <w:t>3</w:t>
      </w:r>
      <w:r>
        <w:rPr>
          <w:noProof/>
        </w:rPr>
        <w:fldChar w:fldCharType="end"/>
      </w:r>
    </w:p>
    <w:p w:rsidR="008B4E19" w:rsidRPr="008B4E19" w:rsidRDefault="008B4E19">
      <w:pPr>
        <w:pStyle w:val="Verzeichnis2"/>
        <w:tabs>
          <w:tab w:val="left" w:pos="880"/>
          <w:tab w:val="right" w:leader="dot" w:pos="8495"/>
        </w:tabs>
        <w:rPr>
          <w:rFonts w:asciiTheme="minorHAnsi" w:eastAsiaTheme="minorEastAsia" w:hAnsiTheme="minorHAnsi" w:cstheme="minorBidi"/>
          <w:noProof/>
          <w:szCs w:val="22"/>
          <w:lang w:val="en-US"/>
        </w:rPr>
      </w:pPr>
      <w:r w:rsidRPr="00910955">
        <w:rPr>
          <w:noProof/>
          <w:lang w:val="en-US"/>
        </w:rPr>
        <w:t>1.2</w:t>
      </w:r>
      <w:r w:rsidRPr="008B4E19">
        <w:rPr>
          <w:rFonts w:asciiTheme="minorHAnsi" w:eastAsiaTheme="minorEastAsia" w:hAnsiTheme="minorHAnsi" w:cstheme="minorBidi"/>
          <w:noProof/>
          <w:szCs w:val="22"/>
          <w:lang w:val="en-US"/>
        </w:rPr>
        <w:tab/>
      </w:r>
      <w:r w:rsidRPr="00910955">
        <w:rPr>
          <w:noProof/>
          <w:lang w:val="en-US"/>
        </w:rPr>
        <w:t>Motivation</w:t>
      </w:r>
      <w:r w:rsidRPr="008B4E19">
        <w:rPr>
          <w:noProof/>
          <w:lang w:val="en-US"/>
        </w:rPr>
        <w:tab/>
      </w:r>
      <w:r>
        <w:rPr>
          <w:noProof/>
        </w:rPr>
        <w:fldChar w:fldCharType="begin"/>
      </w:r>
      <w:r w:rsidRPr="008B4E19">
        <w:rPr>
          <w:noProof/>
          <w:lang w:val="en-US"/>
        </w:rPr>
        <w:instrText xml:space="preserve"> PAGEREF _Toc470026244 \h </w:instrText>
      </w:r>
      <w:r>
        <w:rPr>
          <w:noProof/>
        </w:rPr>
      </w:r>
      <w:r>
        <w:rPr>
          <w:noProof/>
        </w:rPr>
        <w:fldChar w:fldCharType="separate"/>
      </w:r>
      <w:r w:rsidRPr="008B4E19">
        <w:rPr>
          <w:noProof/>
          <w:lang w:val="en-US"/>
        </w:rPr>
        <w:t>3</w:t>
      </w:r>
      <w:r>
        <w:rPr>
          <w:noProof/>
        </w:rPr>
        <w:fldChar w:fldCharType="end"/>
      </w:r>
    </w:p>
    <w:p w:rsidR="008B4E19" w:rsidRPr="008B4E19" w:rsidRDefault="008B4E19">
      <w:pPr>
        <w:pStyle w:val="Verzeichnis2"/>
        <w:tabs>
          <w:tab w:val="left" w:pos="880"/>
          <w:tab w:val="right" w:leader="dot" w:pos="8495"/>
        </w:tabs>
        <w:rPr>
          <w:rFonts w:asciiTheme="minorHAnsi" w:eastAsiaTheme="minorEastAsia" w:hAnsiTheme="minorHAnsi" w:cstheme="minorBidi"/>
          <w:noProof/>
          <w:szCs w:val="22"/>
          <w:lang w:val="en-US"/>
        </w:rPr>
      </w:pPr>
      <w:r w:rsidRPr="008B4E19">
        <w:rPr>
          <w:noProof/>
          <w:lang w:val="en-US"/>
        </w:rPr>
        <w:t>1.3</w:t>
      </w:r>
      <w:r w:rsidRPr="008B4E19">
        <w:rPr>
          <w:rFonts w:asciiTheme="minorHAnsi" w:eastAsiaTheme="minorEastAsia" w:hAnsiTheme="minorHAnsi" w:cstheme="minorBidi"/>
          <w:noProof/>
          <w:szCs w:val="22"/>
          <w:lang w:val="en-US"/>
        </w:rPr>
        <w:tab/>
      </w:r>
      <w:r w:rsidRPr="008B4E19">
        <w:rPr>
          <w:noProof/>
          <w:lang w:val="en-US"/>
        </w:rPr>
        <w:t>Related Work</w:t>
      </w:r>
      <w:r w:rsidRPr="008B4E19">
        <w:rPr>
          <w:noProof/>
          <w:lang w:val="en-US"/>
        </w:rPr>
        <w:tab/>
      </w:r>
      <w:r>
        <w:rPr>
          <w:noProof/>
        </w:rPr>
        <w:fldChar w:fldCharType="begin"/>
      </w:r>
      <w:r w:rsidRPr="008B4E19">
        <w:rPr>
          <w:noProof/>
          <w:lang w:val="en-US"/>
        </w:rPr>
        <w:instrText xml:space="preserve"> PAGEREF _Toc470026245 \h </w:instrText>
      </w:r>
      <w:r>
        <w:rPr>
          <w:noProof/>
        </w:rPr>
      </w:r>
      <w:r>
        <w:rPr>
          <w:noProof/>
        </w:rPr>
        <w:fldChar w:fldCharType="separate"/>
      </w:r>
      <w:r w:rsidRPr="008B4E19">
        <w:rPr>
          <w:noProof/>
          <w:lang w:val="en-US"/>
        </w:rPr>
        <w:t>4</w:t>
      </w:r>
      <w:r>
        <w:rPr>
          <w:noProof/>
        </w:rPr>
        <w:fldChar w:fldCharType="end"/>
      </w:r>
    </w:p>
    <w:p w:rsidR="008B4E19" w:rsidRPr="008B4E19" w:rsidRDefault="008B4E19">
      <w:pPr>
        <w:pStyle w:val="Verzeichnis1"/>
        <w:tabs>
          <w:tab w:val="left" w:pos="440"/>
          <w:tab w:val="right" w:leader="dot" w:pos="8495"/>
        </w:tabs>
        <w:rPr>
          <w:rFonts w:asciiTheme="minorHAnsi" w:eastAsiaTheme="minorEastAsia" w:hAnsiTheme="minorHAnsi" w:cstheme="minorBidi"/>
          <w:noProof/>
          <w:szCs w:val="22"/>
          <w:lang w:val="en-US"/>
        </w:rPr>
      </w:pPr>
      <w:r w:rsidRPr="00910955">
        <w:rPr>
          <w:noProof/>
          <w:lang w:val="en-US"/>
        </w:rPr>
        <w:t>2</w:t>
      </w:r>
      <w:r w:rsidRPr="008B4E19">
        <w:rPr>
          <w:rFonts w:asciiTheme="minorHAnsi" w:eastAsiaTheme="minorEastAsia" w:hAnsiTheme="minorHAnsi" w:cstheme="minorBidi"/>
          <w:noProof/>
          <w:szCs w:val="22"/>
          <w:lang w:val="en-US"/>
        </w:rPr>
        <w:tab/>
      </w:r>
      <w:r w:rsidRPr="00910955">
        <w:rPr>
          <w:noProof/>
          <w:lang w:val="en-US"/>
        </w:rPr>
        <w:t>Literature review</w:t>
      </w:r>
      <w:r w:rsidRPr="008B4E19">
        <w:rPr>
          <w:noProof/>
          <w:lang w:val="en-US"/>
        </w:rPr>
        <w:tab/>
      </w:r>
      <w:r>
        <w:rPr>
          <w:noProof/>
        </w:rPr>
        <w:fldChar w:fldCharType="begin"/>
      </w:r>
      <w:r w:rsidRPr="008B4E19">
        <w:rPr>
          <w:noProof/>
          <w:lang w:val="en-US"/>
        </w:rPr>
        <w:instrText xml:space="preserve"> PAGEREF _Toc470026246 \h </w:instrText>
      </w:r>
      <w:r>
        <w:rPr>
          <w:noProof/>
        </w:rPr>
      </w:r>
      <w:r>
        <w:rPr>
          <w:noProof/>
        </w:rPr>
        <w:fldChar w:fldCharType="separate"/>
      </w:r>
      <w:r w:rsidRPr="008B4E19">
        <w:rPr>
          <w:noProof/>
          <w:lang w:val="en-US"/>
        </w:rPr>
        <w:t>4</w:t>
      </w:r>
      <w:r>
        <w:rPr>
          <w:noProof/>
        </w:rPr>
        <w:fldChar w:fldCharType="end"/>
      </w:r>
    </w:p>
    <w:p w:rsidR="008B4E19" w:rsidRPr="008B4E19" w:rsidRDefault="008B4E19">
      <w:pPr>
        <w:pStyle w:val="Verzeichnis2"/>
        <w:tabs>
          <w:tab w:val="left" w:pos="880"/>
          <w:tab w:val="right" w:leader="dot" w:pos="8495"/>
        </w:tabs>
        <w:rPr>
          <w:rFonts w:asciiTheme="minorHAnsi" w:eastAsiaTheme="minorEastAsia" w:hAnsiTheme="minorHAnsi" w:cstheme="minorBidi"/>
          <w:noProof/>
          <w:szCs w:val="22"/>
          <w:lang w:val="en-US"/>
        </w:rPr>
      </w:pPr>
      <w:r w:rsidRPr="00910955">
        <w:rPr>
          <w:noProof/>
          <w:lang w:val="en-US"/>
        </w:rPr>
        <w:t>2.1</w:t>
      </w:r>
      <w:r w:rsidRPr="008B4E19">
        <w:rPr>
          <w:rFonts w:asciiTheme="minorHAnsi" w:eastAsiaTheme="minorEastAsia" w:hAnsiTheme="minorHAnsi" w:cstheme="minorBidi"/>
          <w:noProof/>
          <w:szCs w:val="22"/>
          <w:lang w:val="en-US"/>
        </w:rPr>
        <w:tab/>
      </w:r>
      <w:r w:rsidRPr="00910955">
        <w:rPr>
          <w:noProof/>
          <w:lang w:val="en-US"/>
        </w:rPr>
        <w:t>Augmented Reality</w:t>
      </w:r>
      <w:r w:rsidRPr="008B4E19">
        <w:rPr>
          <w:noProof/>
          <w:lang w:val="en-US"/>
        </w:rPr>
        <w:tab/>
      </w:r>
      <w:r>
        <w:rPr>
          <w:noProof/>
        </w:rPr>
        <w:fldChar w:fldCharType="begin"/>
      </w:r>
      <w:r w:rsidRPr="008B4E19">
        <w:rPr>
          <w:noProof/>
          <w:lang w:val="en-US"/>
        </w:rPr>
        <w:instrText xml:space="preserve"> PAGEREF _Toc470026247 \h </w:instrText>
      </w:r>
      <w:r>
        <w:rPr>
          <w:noProof/>
        </w:rPr>
      </w:r>
      <w:r>
        <w:rPr>
          <w:noProof/>
        </w:rPr>
        <w:fldChar w:fldCharType="separate"/>
      </w:r>
      <w:r w:rsidRPr="008B4E19">
        <w:rPr>
          <w:noProof/>
          <w:lang w:val="en-US"/>
        </w:rPr>
        <w:t>4</w:t>
      </w:r>
      <w:r>
        <w:rPr>
          <w:noProof/>
        </w:rPr>
        <w:fldChar w:fldCharType="end"/>
      </w:r>
    </w:p>
    <w:p w:rsidR="008B4E19" w:rsidRPr="008B4E19" w:rsidRDefault="008B4E19">
      <w:pPr>
        <w:pStyle w:val="Verzeichnis3"/>
        <w:tabs>
          <w:tab w:val="left" w:pos="1320"/>
          <w:tab w:val="right" w:leader="dot" w:pos="8495"/>
        </w:tabs>
        <w:rPr>
          <w:rFonts w:asciiTheme="minorHAnsi" w:eastAsiaTheme="minorEastAsia" w:hAnsiTheme="minorHAnsi" w:cstheme="minorBidi"/>
          <w:noProof/>
          <w:szCs w:val="22"/>
          <w:lang w:val="en-US"/>
        </w:rPr>
      </w:pPr>
      <w:r w:rsidRPr="00910955">
        <w:rPr>
          <w:noProof/>
          <w:lang w:val="en-US"/>
        </w:rPr>
        <w:t>2.1.1</w:t>
      </w:r>
      <w:r w:rsidRPr="008B4E19">
        <w:rPr>
          <w:rFonts w:asciiTheme="minorHAnsi" w:eastAsiaTheme="minorEastAsia" w:hAnsiTheme="minorHAnsi" w:cstheme="minorBidi"/>
          <w:noProof/>
          <w:szCs w:val="22"/>
          <w:lang w:val="en-US"/>
        </w:rPr>
        <w:tab/>
      </w:r>
      <w:r w:rsidRPr="008B4E19">
        <w:rPr>
          <w:noProof/>
          <w:lang w:val="en-US"/>
        </w:rPr>
        <w:t>Definitions and taxonomies</w:t>
      </w:r>
      <w:r w:rsidRPr="008B4E19">
        <w:rPr>
          <w:noProof/>
          <w:lang w:val="en-US"/>
        </w:rPr>
        <w:tab/>
      </w:r>
      <w:r>
        <w:rPr>
          <w:noProof/>
        </w:rPr>
        <w:fldChar w:fldCharType="begin"/>
      </w:r>
      <w:r w:rsidRPr="008B4E19">
        <w:rPr>
          <w:noProof/>
          <w:lang w:val="en-US"/>
        </w:rPr>
        <w:instrText xml:space="preserve"> PAGEREF _Toc470026248 \h </w:instrText>
      </w:r>
      <w:r>
        <w:rPr>
          <w:noProof/>
        </w:rPr>
      </w:r>
      <w:r>
        <w:rPr>
          <w:noProof/>
        </w:rPr>
        <w:fldChar w:fldCharType="separate"/>
      </w:r>
      <w:r w:rsidRPr="008B4E19">
        <w:rPr>
          <w:noProof/>
          <w:lang w:val="en-US"/>
        </w:rPr>
        <w:t>4</w:t>
      </w:r>
      <w:r>
        <w:rPr>
          <w:noProof/>
        </w:rPr>
        <w:fldChar w:fldCharType="end"/>
      </w:r>
    </w:p>
    <w:p w:rsidR="008B4E19" w:rsidRPr="008B4E19" w:rsidRDefault="008B4E19">
      <w:pPr>
        <w:pStyle w:val="Verzeichnis3"/>
        <w:tabs>
          <w:tab w:val="left" w:pos="1320"/>
          <w:tab w:val="right" w:leader="dot" w:pos="8495"/>
        </w:tabs>
        <w:rPr>
          <w:rFonts w:asciiTheme="minorHAnsi" w:eastAsiaTheme="minorEastAsia" w:hAnsiTheme="minorHAnsi" w:cstheme="minorBidi"/>
          <w:noProof/>
          <w:szCs w:val="22"/>
          <w:lang w:val="en-US"/>
        </w:rPr>
      </w:pPr>
      <w:r w:rsidRPr="00910955">
        <w:rPr>
          <w:noProof/>
          <w:lang w:val="en-US"/>
        </w:rPr>
        <w:t>2.1.2</w:t>
      </w:r>
      <w:r w:rsidRPr="008B4E19">
        <w:rPr>
          <w:rFonts w:asciiTheme="minorHAnsi" w:eastAsiaTheme="minorEastAsia" w:hAnsiTheme="minorHAnsi" w:cstheme="minorBidi"/>
          <w:noProof/>
          <w:szCs w:val="22"/>
          <w:lang w:val="en-US"/>
        </w:rPr>
        <w:tab/>
      </w:r>
      <w:r w:rsidRPr="00910955">
        <w:rPr>
          <w:noProof/>
          <w:lang w:val="en-US"/>
        </w:rPr>
        <w:t>Technology</w:t>
      </w:r>
      <w:r w:rsidRPr="008B4E19">
        <w:rPr>
          <w:noProof/>
          <w:lang w:val="en-US"/>
        </w:rPr>
        <w:tab/>
      </w:r>
      <w:r>
        <w:rPr>
          <w:noProof/>
        </w:rPr>
        <w:fldChar w:fldCharType="begin"/>
      </w:r>
      <w:r w:rsidRPr="008B4E19">
        <w:rPr>
          <w:noProof/>
          <w:lang w:val="en-US"/>
        </w:rPr>
        <w:instrText xml:space="preserve"> PAGEREF _Toc470026249 \h </w:instrText>
      </w:r>
      <w:r>
        <w:rPr>
          <w:noProof/>
        </w:rPr>
      </w:r>
      <w:r>
        <w:rPr>
          <w:noProof/>
        </w:rPr>
        <w:fldChar w:fldCharType="separate"/>
      </w:r>
      <w:r w:rsidRPr="008B4E19">
        <w:rPr>
          <w:noProof/>
          <w:lang w:val="en-US"/>
        </w:rPr>
        <w:t>7</w:t>
      </w:r>
      <w:r>
        <w:rPr>
          <w:noProof/>
        </w:rPr>
        <w:fldChar w:fldCharType="end"/>
      </w:r>
    </w:p>
    <w:p w:rsidR="008B4E19" w:rsidRPr="008B4E19" w:rsidRDefault="008B4E19">
      <w:pPr>
        <w:pStyle w:val="Verzeichnis3"/>
        <w:tabs>
          <w:tab w:val="left" w:pos="1320"/>
          <w:tab w:val="right" w:leader="dot" w:pos="8495"/>
        </w:tabs>
        <w:rPr>
          <w:rFonts w:asciiTheme="minorHAnsi" w:eastAsiaTheme="minorEastAsia" w:hAnsiTheme="minorHAnsi" w:cstheme="minorBidi"/>
          <w:noProof/>
          <w:szCs w:val="22"/>
          <w:lang w:val="en-US"/>
        </w:rPr>
      </w:pPr>
      <w:r w:rsidRPr="00910955">
        <w:rPr>
          <w:noProof/>
          <w:lang w:val="en-US"/>
        </w:rPr>
        <w:t>2.1.3</w:t>
      </w:r>
      <w:r w:rsidRPr="008B4E19">
        <w:rPr>
          <w:rFonts w:asciiTheme="minorHAnsi" w:eastAsiaTheme="minorEastAsia" w:hAnsiTheme="minorHAnsi" w:cstheme="minorBidi"/>
          <w:noProof/>
          <w:szCs w:val="22"/>
          <w:lang w:val="en-US"/>
        </w:rPr>
        <w:tab/>
      </w:r>
      <w:r w:rsidRPr="008B4E19">
        <w:rPr>
          <w:noProof/>
          <w:lang w:val="en-US"/>
        </w:rPr>
        <w:t>Applications</w:t>
      </w:r>
      <w:r w:rsidRPr="008B4E19">
        <w:rPr>
          <w:noProof/>
          <w:lang w:val="en-US"/>
        </w:rPr>
        <w:tab/>
      </w:r>
      <w:r>
        <w:rPr>
          <w:noProof/>
        </w:rPr>
        <w:fldChar w:fldCharType="begin"/>
      </w:r>
      <w:r w:rsidRPr="008B4E19">
        <w:rPr>
          <w:noProof/>
          <w:lang w:val="en-US"/>
        </w:rPr>
        <w:instrText xml:space="preserve"> PAGEREF _Toc470026250 \h </w:instrText>
      </w:r>
      <w:r>
        <w:rPr>
          <w:noProof/>
        </w:rPr>
      </w:r>
      <w:r>
        <w:rPr>
          <w:noProof/>
        </w:rPr>
        <w:fldChar w:fldCharType="separate"/>
      </w:r>
      <w:r w:rsidRPr="008B4E19">
        <w:rPr>
          <w:noProof/>
          <w:lang w:val="en-US"/>
        </w:rPr>
        <w:t>8</w:t>
      </w:r>
      <w:r>
        <w:rPr>
          <w:noProof/>
        </w:rPr>
        <w:fldChar w:fldCharType="end"/>
      </w:r>
    </w:p>
    <w:p w:rsidR="008B4E19" w:rsidRPr="008B4E19" w:rsidRDefault="008B4E19">
      <w:pPr>
        <w:pStyle w:val="Verzeichnis4"/>
        <w:tabs>
          <w:tab w:val="left" w:pos="1540"/>
          <w:tab w:val="right" w:leader="dot" w:pos="8495"/>
        </w:tabs>
        <w:rPr>
          <w:rFonts w:asciiTheme="minorHAnsi" w:eastAsiaTheme="minorEastAsia" w:hAnsiTheme="minorHAnsi" w:cstheme="minorBidi"/>
          <w:noProof/>
          <w:szCs w:val="22"/>
          <w:lang w:val="en-US"/>
        </w:rPr>
      </w:pPr>
      <w:r w:rsidRPr="008B4E19">
        <w:rPr>
          <w:noProof/>
          <w:lang w:val="en-US"/>
        </w:rPr>
        <w:t>2.1.3.1</w:t>
      </w:r>
      <w:r w:rsidRPr="008B4E19">
        <w:rPr>
          <w:rFonts w:asciiTheme="minorHAnsi" w:eastAsiaTheme="minorEastAsia" w:hAnsiTheme="minorHAnsi" w:cstheme="minorBidi"/>
          <w:noProof/>
          <w:szCs w:val="22"/>
          <w:lang w:val="en-US"/>
        </w:rPr>
        <w:tab/>
      </w:r>
      <w:r w:rsidRPr="00910955">
        <w:rPr>
          <w:noProof/>
          <w:lang w:val="en-US"/>
        </w:rPr>
        <w:t>Industrial</w:t>
      </w:r>
      <w:r w:rsidRPr="008B4E19">
        <w:rPr>
          <w:noProof/>
          <w:lang w:val="en-US"/>
        </w:rPr>
        <w:tab/>
      </w:r>
      <w:r>
        <w:rPr>
          <w:noProof/>
        </w:rPr>
        <w:fldChar w:fldCharType="begin"/>
      </w:r>
      <w:r w:rsidRPr="008B4E19">
        <w:rPr>
          <w:noProof/>
          <w:lang w:val="en-US"/>
        </w:rPr>
        <w:instrText xml:space="preserve"> PAGEREF _Toc470026251 \h </w:instrText>
      </w:r>
      <w:r>
        <w:rPr>
          <w:noProof/>
        </w:rPr>
      </w:r>
      <w:r>
        <w:rPr>
          <w:noProof/>
        </w:rPr>
        <w:fldChar w:fldCharType="separate"/>
      </w:r>
      <w:r w:rsidRPr="008B4E19">
        <w:rPr>
          <w:noProof/>
          <w:lang w:val="en-US"/>
        </w:rPr>
        <w:t>9</w:t>
      </w:r>
      <w:r>
        <w:rPr>
          <w:noProof/>
        </w:rPr>
        <w:fldChar w:fldCharType="end"/>
      </w:r>
    </w:p>
    <w:p w:rsidR="008B4E19" w:rsidRPr="008B4E19" w:rsidRDefault="008B4E19">
      <w:pPr>
        <w:pStyle w:val="Verzeichnis4"/>
        <w:tabs>
          <w:tab w:val="left" w:pos="1540"/>
          <w:tab w:val="right" w:leader="dot" w:pos="8495"/>
        </w:tabs>
        <w:rPr>
          <w:rFonts w:asciiTheme="minorHAnsi" w:eastAsiaTheme="minorEastAsia" w:hAnsiTheme="minorHAnsi" w:cstheme="minorBidi"/>
          <w:noProof/>
          <w:szCs w:val="22"/>
          <w:lang w:val="en-US"/>
        </w:rPr>
      </w:pPr>
      <w:r w:rsidRPr="008B4E19">
        <w:rPr>
          <w:noProof/>
          <w:lang w:val="en-US"/>
        </w:rPr>
        <w:t>2.1.3.2</w:t>
      </w:r>
      <w:r w:rsidRPr="008B4E19">
        <w:rPr>
          <w:rFonts w:asciiTheme="minorHAnsi" w:eastAsiaTheme="minorEastAsia" w:hAnsiTheme="minorHAnsi" w:cstheme="minorBidi"/>
          <w:noProof/>
          <w:szCs w:val="22"/>
          <w:lang w:val="en-US"/>
        </w:rPr>
        <w:tab/>
      </w:r>
      <w:r w:rsidRPr="00910955">
        <w:rPr>
          <w:noProof/>
          <w:lang w:val="en-US"/>
        </w:rPr>
        <w:t>Education and expertise transfer</w:t>
      </w:r>
      <w:r w:rsidRPr="008B4E19">
        <w:rPr>
          <w:noProof/>
          <w:lang w:val="en-US"/>
        </w:rPr>
        <w:tab/>
      </w:r>
      <w:r>
        <w:rPr>
          <w:noProof/>
        </w:rPr>
        <w:fldChar w:fldCharType="begin"/>
      </w:r>
      <w:r w:rsidRPr="008B4E19">
        <w:rPr>
          <w:noProof/>
          <w:lang w:val="en-US"/>
        </w:rPr>
        <w:instrText xml:space="preserve"> PAGEREF _Toc470026252 \h </w:instrText>
      </w:r>
      <w:r>
        <w:rPr>
          <w:noProof/>
        </w:rPr>
      </w:r>
      <w:r>
        <w:rPr>
          <w:noProof/>
        </w:rPr>
        <w:fldChar w:fldCharType="separate"/>
      </w:r>
      <w:r w:rsidRPr="008B4E19">
        <w:rPr>
          <w:noProof/>
          <w:lang w:val="en-US"/>
        </w:rPr>
        <w:t>9</w:t>
      </w:r>
      <w:r>
        <w:rPr>
          <w:noProof/>
        </w:rPr>
        <w:fldChar w:fldCharType="end"/>
      </w:r>
    </w:p>
    <w:p w:rsidR="008B4E19" w:rsidRPr="008B4E19" w:rsidRDefault="008B4E19">
      <w:pPr>
        <w:pStyle w:val="Verzeichnis4"/>
        <w:tabs>
          <w:tab w:val="left" w:pos="1540"/>
          <w:tab w:val="right" w:leader="dot" w:pos="8495"/>
        </w:tabs>
        <w:rPr>
          <w:rFonts w:asciiTheme="minorHAnsi" w:eastAsiaTheme="minorEastAsia" w:hAnsiTheme="minorHAnsi" w:cstheme="minorBidi"/>
          <w:noProof/>
          <w:szCs w:val="22"/>
          <w:lang w:val="en-US"/>
        </w:rPr>
      </w:pPr>
      <w:r w:rsidRPr="008B4E19">
        <w:rPr>
          <w:noProof/>
          <w:lang w:val="en-US"/>
        </w:rPr>
        <w:t>2.1.3.3</w:t>
      </w:r>
      <w:r w:rsidRPr="008B4E19">
        <w:rPr>
          <w:rFonts w:asciiTheme="minorHAnsi" w:eastAsiaTheme="minorEastAsia" w:hAnsiTheme="minorHAnsi" w:cstheme="minorBidi"/>
          <w:noProof/>
          <w:szCs w:val="22"/>
          <w:lang w:val="en-US"/>
        </w:rPr>
        <w:tab/>
      </w:r>
      <w:r w:rsidRPr="00910955">
        <w:rPr>
          <w:noProof/>
          <w:lang w:val="en-US"/>
        </w:rPr>
        <w:t>Augmented reality games</w:t>
      </w:r>
      <w:r w:rsidRPr="008B4E19">
        <w:rPr>
          <w:noProof/>
          <w:lang w:val="en-US"/>
        </w:rPr>
        <w:tab/>
      </w:r>
      <w:r>
        <w:rPr>
          <w:noProof/>
        </w:rPr>
        <w:fldChar w:fldCharType="begin"/>
      </w:r>
      <w:r w:rsidRPr="008B4E19">
        <w:rPr>
          <w:noProof/>
          <w:lang w:val="en-US"/>
        </w:rPr>
        <w:instrText xml:space="preserve"> PAGEREF _Toc470026253 \h </w:instrText>
      </w:r>
      <w:r>
        <w:rPr>
          <w:noProof/>
        </w:rPr>
      </w:r>
      <w:r>
        <w:rPr>
          <w:noProof/>
        </w:rPr>
        <w:fldChar w:fldCharType="separate"/>
      </w:r>
      <w:r w:rsidRPr="008B4E19">
        <w:rPr>
          <w:noProof/>
          <w:lang w:val="en-US"/>
        </w:rPr>
        <w:t>11</w:t>
      </w:r>
      <w:r>
        <w:rPr>
          <w:noProof/>
        </w:rPr>
        <w:fldChar w:fldCharType="end"/>
      </w:r>
    </w:p>
    <w:p w:rsidR="008B4E19" w:rsidRPr="008B4E19" w:rsidRDefault="008B4E19">
      <w:pPr>
        <w:pStyle w:val="Verzeichnis3"/>
        <w:tabs>
          <w:tab w:val="left" w:pos="1320"/>
          <w:tab w:val="right" w:leader="dot" w:pos="8495"/>
        </w:tabs>
        <w:rPr>
          <w:rFonts w:asciiTheme="minorHAnsi" w:eastAsiaTheme="minorEastAsia" w:hAnsiTheme="minorHAnsi" w:cstheme="minorBidi"/>
          <w:noProof/>
          <w:szCs w:val="22"/>
          <w:lang w:val="en-US"/>
        </w:rPr>
      </w:pPr>
      <w:r w:rsidRPr="00910955">
        <w:rPr>
          <w:noProof/>
          <w:lang w:val="en-US"/>
        </w:rPr>
        <w:t>2.1.4</w:t>
      </w:r>
      <w:r w:rsidRPr="008B4E19">
        <w:rPr>
          <w:rFonts w:asciiTheme="minorHAnsi" w:eastAsiaTheme="minorEastAsia" w:hAnsiTheme="minorHAnsi" w:cstheme="minorBidi"/>
          <w:noProof/>
          <w:szCs w:val="22"/>
          <w:lang w:val="en-US"/>
        </w:rPr>
        <w:tab/>
      </w:r>
      <w:r w:rsidRPr="00910955">
        <w:rPr>
          <w:noProof/>
          <w:lang w:val="en-US"/>
        </w:rPr>
        <w:t>Outlook</w:t>
      </w:r>
      <w:r w:rsidRPr="008B4E19">
        <w:rPr>
          <w:noProof/>
          <w:lang w:val="en-US"/>
        </w:rPr>
        <w:tab/>
      </w:r>
      <w:r>
        <w:rPr>
          <w:noProof/>
        </w:rPr>
        <w:fldChar w:fldCharType="begin"/>
      </w:r>
      <w:r w:rsidRPr="008B4E19">
        <w:rPr>
          <w:noProof/>
          <w:lang w:val="en-US"/>
        </w:rPr>
        <w:instrText xml:space="preserve"> PAGEREF _Toc470026254 \h </w:instrText>
      </w:r>
      <w:r>
        <w:rPr>
          <w:noProof/>
        </w:rPr>
      </w:r>
      <w:r>
        <w:rPr>
          <w:noProof/>
        </w:rPr>
        <w:fldChar w:fldCharType="separate"/>
      </w:r>
      <w:r w:rsidRPr="008B4E19">
        <w:rPr>
          <w:noProof/>
          <w:lang w:val="en-US"/>
        </w:rPr>
        <w:t>13</w:t>
      </w:r>
      <w:r>
        <w:rPr>
          <w:noProof/>
        </w:rPr>
        <w:fldChar w:fldCharType="end"/>
      </w:r>
    </w:p>
    <w:p w:rsidR="008B4E19" w:rsidRPr="008B4E19" w:rsidRDefault="008B4E19">
      <w:pPr>
        <w:pStyle w:val="Verzeichnis4"/>
        <w:tabs>
          <w:tab w:val="left" w:pos="1540"/>
          <w:tab w:val="right" w:leader="dot" w:pos="8495"/>
        </w:tabs>
        <w:rPr>
          <w:rFonts w:asciiTheme="minorHAnsi" w:eastAsiaTheme="minorEastAsia" w:hAnsiTheme="minorHAnsi" w:cstheme="minorBidi"/>
          <w:noProof/>
          <w:szCs w:val="22"/>
          <w:lang w:val="en-US"/>
        </w:rPr>
      </w:pPr>
      <w:r w:rsidRPr="008B4E19">
        <w:rPr>
          <w:noProof/>
          <w:lang w:val="en-US"/>
        </w:rPr>
        <w:t>2.1.4.1</w:t>
      </w:r>
      <w:r w:rsidRPr="008B4E19">
        <w:rPr>
          <w:rFonts w:asciiTheme="minorHAnsi" w:eastAsiaTheme="minorEastAsia" w:hAnsiTheme="minorHAnsi" w:cstheme="minorBidi"/>
          <w:noProof/>
          <w:szCs w:val="22"/>
          <w:lang w:val="en-US"/>
        </w:rPr>
        <w:tab/>
      </w:r>
      <w:r w:rsidRPr="00910955">
        <w:rPr>
          <w:noProof/>
          <w:lang w:val="en-US"/>
        </w:rPr>
        <w:t>Possibilities</w:t>
      </w:r>
      <w:r w:rsidRPr="008B4E19">
        <w:rPr>
          <w:noProof/>
          <w:lang w:val="en-US"/>
        </w:rPr>
        <w:tab/>
      </w:r>
      <w:r>
        <w:rPr>
          <w:noProof/>
        </w:rPr>
        <w:fldChar w:fldCharType="begin"/>
      </w:r>
      <w:r w:rsidRPr="008B4E19">
        <w:rPr>
          <w:noProof/>
          <w:lang w:val="en-US"/>
        </w:rPr>
        <w:instrText xml:space="preserve"> PAGEREF _Toc470026255 \h </w:instrText>
      </w:r>
      <w:r>
        <w:rPr>
          <w:noProof/>
        </w:rPr>
      </w:r>
      <w:r>
        <w:rPr>
          <w:noProof/>
        </w:rPr>
        <w:fldChar w:fldCharType="separate"/>
      </w:r>
      <w:r w:rsidRPr="008B4E19">
        <w:rPr>
          <w:noProof/>
          <w:lang w:val="en-US"/>
        </w:rPr>
        <w:t>13</w:t>
      </w:r>
      <w:r>
        <w:rPr>
          <w:noProof/>
        </w:rPr>
        <w:fldChar w:fldCharType="end"/>
      </w:r>
    </w:p>
    <w:p w:rsidR="008B4E19" w:rsidRPr="008B4E19" w:rsidRDefault="008B4E19">
      <w:pPr>
        <w:pStyle w:val="Verzeichnis4"/>
        <w:tabs>
          <w:tab w:val="left" w:pos="1540"/>
          <w:tab w:val="right" w:leader="dot" w:pos="8495"/>
        </w:tabs>
        <w:rPr>
          <w:rFonts w:asciiTheme="minorHAnsi" w:eastAsiaTheme="minorEastAsia" w:hAnsiTheme="minorHAnsi" w:cstheme="minorBidi"/>
          <w:noProof/>
          <w:szCs w:val="22"/>
          <w:lang w:val="en-US"/>
        </w:rPr>
      </w:pPr>
      <w:r w:rsidRPr="008B4E19">
        <w:rPr>
          <w:noProof/>
          <w:lang w:val="en-US"/>
        </w:rPr>
        <w:t>2.1.4.2</w:t>
      </w:r>
      <w:r w:rsidRPr="008B4E19">
        <w:rPr>
          <w:rFonts w:asciiTheme="minorHAnsi" w:eastAsiaTheme="minorEastAsia" w:hAnsiTheme="minorHAnsi" w:cstheme="minorBidi"/>
          <w:noProof/>
          <w:szCs w:val="22"/>
          <w:lang w:val="en-US"/>
        </w:rPr>
        <w:tab/>
      </w:r>
      <w:r w:rsidRPr="00910955">
        <w:rPr>
          <w:noProof/>
          <w:lang w:val="en-US"/>
        </w:rPr>
        <w:t>Limitations</w:t>
      </w:r>
      <w:r w:rsidRPr="008B4E19">
        <w:rPr>
          <w:noProof/>
          <w:lang w:val="en-US"/>
        </w:rPr>
        <w:tab/>
      </w:r>
      <w:r>
        <w:rPr>
          <w:noProof/>
        </w:rPr>
        <w:fldChar w:fldCharType="begin"/>
      </w:r>
      <w:r w:rsidRPr="008B4E19">
        <w:rPr>
          <w:noProof/>
          <w:lang w:val="en-US"/>
        </w:rPr>
        <w:instrText xml:space="preserve"> PAGEREF _Toc470026256 \h </w:instrText>
      </w:r>
      <w:r>
        <w:rPr>
          <w:noProof/>
        </w:rPr>
      </w:r>
      <w:r>
        <w:rPr>
          <w:noProof/>
        </w:rPr>
        <w:fldChar w:fldCharType="separate"/>
      </w:r>
      <w:r w:rsidRPr="008B4E19">
        <w:rPr>
          <w:noProof/>
          <w:lang w:val="en-US"/>
        </w:rPr>
        <w:t>14</w:t>
      </w:r>
      <w:r>
        <w:rPr>
          <w:noProof/>
        </w:rPr>
        <w:fldChar w:fldCharType="end"/>
      </w:r>
    </w:p>
    <w:p w:rsidR="008B4E19" w:rsidRPr="008B4E19" w:rsidRDefault="008B4E19">
      <w:pPr>
        <w:pStyle w:val="Verzeichnis2"/>
        <w:tabs>
          <w:tab w:val="left" w:pos="880"/>
          <w:tab w:val="right" w:leader="dot" w:pos="8495"/>
        </w:tabs>
        <w:rPr>
          <w:rFonts w:asciiTheme="minorHAnsi" w:eastAsiaTheme="minorEastAsia" w:hAnsiTheme="minorHAnsi" w:cstheme="minorBidi"/>
          <w:noProof/>
          <w:szCs w:val="22"/>
          <w:lang w:val="en-US"/>
        </w:rPr>
      </w:pPr>
      <w:r w:rsidRPr="00910955">
        <w:rPr>
          <w:noProof/>
          <w:lang w:val="en-US"/>
        </w:rPr>
        <w:t>2.2</w:t>
      </w:r>
      <w:r w:rsidRPr="008B4E19">
        <w:rPr>
          <w:rFonts w:asciiTheme="minorHAnsi" w:eastAsiaTheme="minorEastAsia" w:hAnsiTheme="minorHAnsi" w:cstheme="minorBidi"/>
          <w:noProof/>
          <w:szCs w:val="22"/>
          <w:lang w:val="en-US"/>
        </w:rPr>
        <w:tab/>
      </w:r>
      <w:r w:rsidRPr="00910955">
        <w:rPr>
          <w:noProof/>
          <w:lang w:val="en-US"/>
        </w:rPr>
        <w:t>Sensors</w:t>
      </w:r>
      <w:r w:rsidRPr="008B4E19">
        <w:rPr>
          <w:noProof/>
          <w:lang w:val="en-US"/>
        </w:rPr>
        <w:tab/>
      </w:r>
      <w:r>
        <w:rPr>
          <w:noProof/>
        </w:rPr>
        <w:fldChar w:fldCharType="begin"/>
      </w:r>
      <w:r w:rsidRPr="008B4E19">
        <w:rPr>
          <w:noProof/>
          <w:lang w:val="en-US"/>
        </w:rPr>
        <w:instrText xml:space="preserve"> PAGEREF _Toc470026257 \h </w:instrText>
      </w:r>
      <w:r>
        <w:rPr>
          <w:noProof/>
        </w:rPr>
      </w:r>
      <w:r>
        <w:rPr>
          <w:noProof/>
        </w:rPr>
        <w:fldChar w:fldCharType="separate"/>
      </w:r>
      <w:r w:rsidRPr="008B4E19">
        <w:rPr>
          <w:noProof/>
          <w:lang w:val="en-US"/>
        </w:rPr>
        <w:t>16</w:t>
      </w:r>
      <w:r>
        <w:rPr>
          <w:noProof/>
        </w:rPr>
        <w:fldChar w:fldCharType="end"/>
      </w:r>
    </w:p>
    <w:p w:rsidR="008B4E19" w:rsidRPr="008B4E19" w:rsidRDefault="008B4E19">
      <w:pPr>
        <w:pStyle w:val="Verzeichnis3"/>
        <w:tabs>
          <w:tab w:val="left" w:pos="1320"/>
          <w:tab w:val="right" w:leader="dot" w:pos="8495"/>
        </w:tabs>
        <w:rPr>
          <w:rFonts w:asciiTheme="minorHAnsi" w:eastAsiaTheme="minorEastAsia" w:hAnsiTheme="minorHAnsi" w:cstheme="minorBidi"/>
          <w:noProof/>
          <w:szCs w:val="22"/>
          <w:lang w:val="en-US"/>
        </w:rPr>
      </w:pPr>
      <w:r w:rsidRPr="00910955">
        <w:rPr>
          <w:noProof/>
          <w:lang w:val="en-US"/>
        </w:rPr>
        <w:t>2.2.1</w:t>
      </w:r>
      <w:r w:rsidRPr="008B4E19">
        <w:rPr>
          <w:rFonts w:asciiTheme="minorHAnsi" w:eastAsiaTheme="minorEastAsia" w:hAnsiTheme="minorHAnsi" w:cstheme="minorBidi"/>
          <w:noProof/>
          <w:szCs w:val="22"/>
          <w:lang w:val="en-US"/>
        </w:rPr>
        <w:tab/>
      </w:r>
      <w:r w:rsidRPr="00910955">
        <w:rPr>
          <w:noProof/>
          <w:lang w:val="en-US"/>
        </w:rPr>
        <w:t>Overview – sensors and actuators</w:t>
      </w:r>
      <w:r w:rsidRPr="008B4E19">
        <w:rPr>
          <w:noProof/>
          <w:lang w:val="en-US"/>
        </w:rPr>
        <w:tab/>
      </w:r>
      <w:r>
        <w:rPr>
          <w:noProof/>
        </w:rPr>
        <w:fldChar w:fldCharType="begin"/>
      </w:r>
      <w:r w:rsidRPr="008B4E19">
        <w:rPr>
          <w:noProof/>
          <w:lang w:val="en-US"/>
        </w:rPr>
        <w:instrText xml:space="preserve"> PAGEREF _Toc470026258 \h </w:instrText>
      </w:r>
      <w:r>
        <w:rPr>
          <w:noProof/>
        </w:rPr>
      </w:r>
      <w:r>
        <w:rPr>
          <w:noProof/>
        </w:rPr>
        <w:fldChar w:fldCharType="separate"/>
      </w:r>
      <w:r w:rsidRPr="008B4E19">
        <w:rPr>
          <w:noProof/>
          <w:lang w:val="en-US"/>
        </w:rPr>
        <w:t>16</w:t>
      </w:r>
      <w:r>
        <w:rPr>
          <w:noProof/>
        </w:rPr>
        <w:fldChar w:fldCharType="end"/>
      </w:r>
    </w:p>
    <w:p w:rsidR="008B4E19" w:rsidRPr="008B4E19" w:rsidRDefault="008B4E19">
      <w:pPr>
        <w:pStyle w:val="Verzeichnis3"/>
        <w:tabs>
          <w:tab w:val="left" w:pos="1320"/>
          <w:tab w:val="right" w:leader="dot" w:pos="8495"/>
        </w:tabs>
        <w:rPr>
          <w:rFonts w:asciiTheme="minorHAnsi" w:eastAsiaTheme="minorEastAsia" w:hAnsiTheme="minorHAnsi" w:cstheme="minorBidi"/>
          <w:noProof/>
          <w:szCs w:val="22"/>
          <w:lang w:val="en-US"/>
        </w:rPr>
      </w:pPr>
      <w:r w:rsidRPr="00910955">
        <w:rPr>
          <w:noProof/>
          <w:lang w:val="en-US"/>
        </w:rPr>
        <w:t>2.2.2</w:t>
      </w:r>
      <w:r w:rsidRPr="008B4E19">
        <w:rPr>
          <w:rFonts w:asciiTheme="minorHAnsi" w:eastAsiaTheme="minorEastAsia" w:hAnsiTheme="minorHAnsi" w:cstheme="minorBidi"/>
          <w:noProof/>
          <w:szCs w:val="22"/>
          <w:lang w:val="en-US"/>
        </w:rPr>
        <w:tab/>
      </w:r>
      <w:r w:rsidRPr="00910955">
        <w:rPr>
          <w:noProof/>
          <w:lang w:val="en-US"/>
        </w:rPr>
        <w:t>Sensors i</w:t>
      </w:r>
      <w:r w:rsidRPr="008B4E19">
        <w:rPr>
          <w:noProof/>
          <w:lang w:val="en-US"/>
        </w:rPr>
        <w:t>n games</w:t>
      </w:r>
      <w:r w:rsidRPr="008B4E19">
        <w:rPr>
          <w:noProof/>
          <w:lang w:val="en-US"/>
        </w:rPr>
        <w:tab/>
      </w:r>
      <w:r>
        <w:rPr>
          <w:noProof/>
        </w:rPr>
        <w:fldChar w:fldCharType="begin"/>
      </w:r>
      <w:r w:rsidRPr="008B4E19">
        <w:rPr>
          <w:noProof/>
          <w:lang w:val="en-US"/>
        </w:rPr>
        <w:instrText xml:space="preserve"> PAGEREF _Toc470026259 \h </w:instrText>
      </w:r>
      <w:r>
        <w:rPr>
          <w:noProof/>
        </w:rPr>
      </w:r>
      <w:r>
        <w:rPr>
          <w:noProof/>
        </w:rPr>
        <w:fldChar w:fldCharType="separate"/>
      </w:r>
      <w:r w:rsidRPr="008B4E19">
        <w:rPr>
          <w:noProof/>
          <w:lang w:val="en-US"/>
        </w:rPr>
        <w:t>18</w:t>
      </w:r>
      <w:r>
        <w:rPr>
          <w:noProof/>
        </w:rPr>
        <w:fldChar w:fldCharType="end"/>
      </w:r>
    </w:p>
    <w:p w:rsidR="008B4E19" w:rsidRPr="008B4E19" w:rsidRDefault="008B4E19">
      <w:pPr>
        <w:pStyle w:val="Verzeichnis3"/>
        <w:tabs>
          <w:tab w:val="left" w:pos="1320"/>
          <w:tab w:val="right" w:leader="dot" w:pos="8495"/>
        </w:tabs>
        <w:rPr>
          <w:rFonts w:asciiTheme="minorHAnsi" w:eastAsiaTheme="minorEastAsia" w:hAnsiTheme="minorHAnsi" w:cstheme="minorBidi"/>
          <w:noProof/>
          <w:szCs w:val="22"/>
          <w:lang w:val="en-US"/>
        </w:rPr>
      </w:pPr>
      <w:r w:rsidRPr="00910955">
        <w:rPr>
          <w:noProof/>
          <w:lang w:val="en-US"/>
        </w:rPr>
        <w:t>2.2.3</w:t>
      </w:r>
      <w:r w:rsidRPr="008B4E19">
        <w:rPr>
          <w:rFonts w:asciiTheme="minorHAnsi" w:eastAsiaTheme="minorEastAsia" w:hAnsiTheme="minorHAnsi" w:cstheme="minorBidi"/>
          <w:noProof/>
          <w:szCs w:val="22"/>
          <w:lang w:val="en-US"/>
        </w:rPr>
        <w:tab/>
      </w:r>
      <w:r w:rsidRPr="008B4E19">
        <w:rPr>
          <w:noProof/>
          <w:lang w:val="en-US"/>
        </w:rPr>
        <w:t>Sensors in augmented reality</w:t>
      </w:r>
      <w:r w:rsidRPr="008B4E19">
        <w:rPr>
          <w:noProof/>
          <w:lang w:val="en-US"/>
        </w:rPr>
        <w:tab/>
      </w:r>
      <w:r>
        <w:rPr>
          <w:noProof/>
        </w:rPr>
        <w:fldChar w:fldCharType="begin"/>
      </w:r>
      <w:r w:rsidRPr="008B4E19">
        <w:rPr>
          <w:noProof/>
          <w:lang w:val="en-US"/>
        </w:rPr>
        <w:instrText xml:space="preserve"> PAGEREF _Toc470026260 \h </w:instrText>
      </w:r>
      <w:r>
        <w:rPr>
          <w:noProof/>
        </w:rPr>
      </w:r>
      <w:r>
        <w:rPr>
          <w:noProof/>
        </w:rPr>
        <w:fldChar w:fldCharType="separate"/>
      </w:r>
      <w:r w:rsidRPr="008B4E19">
        <w:rPr>
          <w:noProof/>
          <w:lang w:val="en-US"/>
        </w:rPr>
        <w:t>18</w:t>
      </w:r>
      <w:r>
        <w:rPr>
          <w:noProof/>
        </w:rPr>
        <w:fldChar w:fldCharType="end"/>
      </w:r>
    </w:p>
    <w:p w:rsidR="008B4E19" w:rsidRPr="008B4E19" w:rsidRDefault="008B4E19">
      <w:pPr>
        <w:pStyle w:val="Verzeichnis2"/>
        <w:tabs>
          <w:tab w:val="left" w:pos="880"/>
          <w:tab w:val="right" w:leader="dot" w:pos="8495"/>
        </w:tabs>
        <w:rPr>
          <w:rFonts w:asciiTheme="minorHAnsi" w:eastAsiaTheme="minorEastAsia" w:hAnsiTheme="minorHAnsi" w:cstheme="minorBidi"/>
          <w:noProof/>
          <w:szCs w:val="22"/>
          <w:lang w:val="en-US"/>
        </w:rPr>
      </w:pPr>
      <w:r w:rsidRPr="008B4E19">
        <w:rPr>
          <w:noProof/>
          <w:lang w:val="en-US"/>
        </w:rPr>
        <w:t>2.3</w:t>
      </w:r>
      <w:r w:rsidRPr="008B4E19">
        <w:rPr>
          <w:rFonts w:asciiTheme="minorHAnsi" w:eastAsiaTheme="minorEastAsia" w:hAnsiTheme="minorHAnsi" w:cstheme="minorBidi"/>
          <w:noProof/>
          <w:szCs w:val="22"/>
          <w:lang w:val="en-US"/>
        </w:rPr>
        <w:tab/>
      </w:r>
      <w:r w:rsidRPr="008B4E19">
        <w:rPr>
          <w:noProof/>
          <w:lang w:val="en-US"/>
        </w:rPr>
        <w:t>Design Patterns</w:t>
      </w:r>
      <w:r w:rsidRPr="008B4E19">
        <w:rPr>
          <w:noProof/>
          <w:lang w:val="en-US"/>
        </w:rPr>
        <w:tab/>
      </w:r>
      <w:r>
        <w:rPr>
          <w:noProof/>
        </w:rPr>
        <w:fldChar w:fldCharType="begin"/>
      </w:r>
      <w:r w:rsidRPr="008B4E19">
        <w:rPr>
          <w:noProof/>
          <w:lang w:val="en-US"/>
        </w:rPr>
        <w:instrText xml:space="preserve"> PAGEREF _Toc470026261 \h </w:instrText>
      </w:r>
      <w:r>
        <w:rPr>
          <w:noProof/>
        </w:rPr>
      </w:r>
      <w:r>
        <w:rPr>
          <w:noProof/>
        </w:rPr>
        <w:fldChar w:fldCharType="separate"/>
      </w:r>
      <w:r w:rsidRPr="008B4E19">
        <w:rPr>
          <w:noProof/>
          <w:lang w:val="en-US"/>
        </w:rPr>
        <w:t>21</w:t>
      </w:r>
      <w:r>
        <w:rPr>
          <w:noProof/>
        </w:rPr>
        <w:fldChar w:fldCharType="end"/>
      </w:r>
    </w:p>
    <w:p w:rsidR="008B4E19" w:rsidRPr="008B4E19" w:rsidRDefault="008B4E19">
      <w:pPr>
        <w:pStyle w:val="Verzeichnis3"/>
        <w:tabs>
          <w:tab w:val="left" w:pos="1320"/>
          <w:tab w:val="right" w:leader="dot" w:pos="8495"/>
        </w:tabs>
        <w:rPr>
          <w:rFonts w:asciiTheme="minorHAnsi" w:eastAsiaTheme="minorEastAsia" w:hAnsiTheme="minorHAnsi" w:cstheme="minorBidi"/>
          <w:noProof/>
          <w:szCs w:val="22"/>
          <w:lang w:val="en-US"/>
        </w:rPr>
      </w:pPr>
      <w:r w:rsidRPr="00910955">
        <w:rPr>
          <w:noProof/>
          <w:lang w:val="en-US"/>
        </w:rPr>
        <w:t>2.3.1</w:t>
      </w:r>
      <w:r w:rsidRPr="008B4E19">
        <w:rPr>
          <w:rFonts w:asciiTheme="minorHAnsi" w:eastAsiaTheme="minorEastAsia" w:hAnsiTheme="minorHAnsi" w:cstheme="minorBidi"/>
          <w:noProof/>
          <w:szCs w:val="22"/>
          <w:lang w:val="en-US"/>
        </w:rPr>
        <w:tab/>
      </w:r>
      <w:r w:rsidRPr="008B4E19">
        <w:rPr>
          <w:noProof/>
          <w:lang w:val="en-US"/>
        </w:rPr>
        <w:t>Overview</w:t>
      </w:r>
      <w:r w:rsidRPr="008B4E19">
        <w:rPr>
          <w:noProof/>
          <w:lang w:val="en-US"/>
        </w:rPr>
        <w:tab/>
      </w:r>
      <w:r>
        <w:rPr>
          <w:noProof/>
        </w:rPr>
        <w:fldChar w:fldCharType="begin"/>
      </w:r>
      <w:r w:rsidRPr="008B4E19">
        <w:rPr>
          <w:noProof/>
          <w:lang w:val="en-US"/>
        </w:rPr>
        <w:instrText xml:space="preserve"> PAGEREF _Toc470026262 \h </w:instrText>
      </w:r>
      <w:r>
        <w:rPr>
          <w:noProof/>
        </w:rPr>
      </w:r>
      <w:r>
        <w:rPr>
          <w:noProof/>
        </w:rPr>
        <w:fldChar w:fldCharType="separate"/>
      </w:r>
      <w:r w:rsidRPr="008B4E19">
        <w:rPr>
          <w:noProof/>
          <w:lang w:val="en-US"/>
        </w:rPr>
        <w:t>21</w:t>
      </w:r>
      <w:r>
        <w:rPr>
          <w:noProof/>
        </w:rPr>
        <w:fldChar w:fldCharType="end"/>
      </w:r>
    </w:p>
    <w:p w:rsidR="008B4E19" w:rsidRPr="008B4E19" w:rsidRDefault="008B4E19">
      <w:pPr>
        <w:pStyle w:val="Verzeichnis3"/>
        <w:tabs>
          <w:tab w:val="left" w:pos="1320"/>
          <w:tab w:val="right" w:leader="dot" w:pos="8495"/>
        </w:tabs>
        <w:rPr>
          <w:rFonts w:asciiTheme="minorHAnsi" w:eastAsiaTheme="minorEastAsia" w:hAnsiTheme="minorHAnsi" w:cstheme="minorBidi"/>
          <w:noProof/>
          <w:szCs w:val="22"/>
          <w:lang w:val="en-US"/>
        </w:rPr>
      </w:pPr>
      <w:r w:rsidRPr="00910955">
        <w:rPr>
          <w:noProof/>
          <w:lang w:val="en-US"/>
        </w:rPr>
        <w:t>2.3.2</w:t>
      </w:r>
      <w:r w:rsidRPr="008B4E19">
        <w:rPr>
          <w:rFonts w:asciiTheme="minorHAnsi" w:eastAsiaTheme="minorEastAsia" w:hAnsiTheme="minorHAnsi" w:cstheme="minorBidi"/>
          <w:noProof/>
          <w:szCs w:val="22"/>
          <w:lang w:val="en-US"/>
        </w:rPr>
        <w:tab/>
      </w:r>
      <w:r w:rsidRPr="00910955">
        <w:rPr>
          <w:noProof/>
          <w:lang w:val="en-US"/>
        </w:rPr>
        <w:t>Patterns for Augmented Reality and Augmented Reality Games</w:t>
      </w:r>
      <w:r w:rsidRPr="008B4E19">
        <w:rPr>
          <w:noProof/>
          <w:lang w:val="en-US"/>
        </w:rPr>
        <w:tab/>
      </w:r>
      <w:r>
        <w:rPr>
          <w:noProof/>
        </w:rPr>
        <w:fldChar w:fldCharType="begin"/>
      </w:r>
      <w:r w:rsidRPr="008B4E19">
        <w:rPr>
          <w:noProof/>
          <w:lang w:val="en-US"/>
        </w:rPr>
        <w:instrText xml:space="preserve"> PAGEREF _Toc470026263 \h </w:instrText>
      </w:r>
      <w:r>
        <w:rPr>
          <w:noProof/>
        </w:rPr>
      </w:r>
      <w:r>
        <w:rPr>
          <w:noProof/>
        </w:rPr>
        <w:fldChar w:fldCharType="separate"/>
      </w:r>
      <w:r w:rsidRPr="008B4E19">
        <w:rPr>
          <w:noProof/>
          <w:lang w:val="en-US"/>
        </w:rPr>
        <w:t>21</w:t>
      </w:r>
      <w:r>
        <w:rPr>
          <w:noProof/>
        </w:rPr>
        <w:fldChar w:fldCharType="end"/>
      </w:r>
    </w:p>
    <w:p w:rsidR="008B4E19" w:rsidRPr="008B4E19" w:rsidRDefault="008B4E19">
      <w:pPr>
        <w:pStyle w:val="Verzeichnis1"/>
        <w:tabs>
          <w:tab w:val="left" w:pos="440"/>
          <w:tab w:val="right" w:leader="dot" w:pos="8495"/>
        </w:tabs>
        <w:rPr>
          <w:rFonts w:asciiTheme="minorHAnsi" w:eastAsiaTheme="minorEastAsia" w:hAnsiTheme="minorHAnsi" w:cstheme="minorBidi"/>
          <w:noProof/>
          <w:szCs w:val="22"/>
          <w:lang w:val="en-US"/>
        </w:rPr>
      </w:pPr>
      <w:r w:rsidRPr="00910955">
        <w:rPr>
          <w:noProof/>
          <w:lang w:val="en-US"/>
        </w:rPr>
        <w:t>3</w:t>
      </w:r>
      <w:r w:rsidRPr="008B4E19">
        <w:rPr>
          <w:rFonts w:asciiTheme="minorHAnsi" w:eastAsiaTheme="minorEastAsia" w:hAnsiTheme="minorHAnsi" w:cstheme="minorBidi"/>
          <w:noProof/>
          <w:szCs w:val="22"/>
          <w:lang w:val="en-US"/>
        </w:rPr>
        <w:tab/>
      </w:r>
      <w:r w:rsidRPr="00910955">
        <w:rPr>
          <w:noProof/>
          <w:lang w:val="en-US"/>
        </w:rPr>
        <w:t>Development of a framework for sensor-supported augmented reality games</w:t>
      </w:r>
      <w:r w:rsidRPr="008B4E19">
        <w:rPr>
          <w:noProof/>
          <w:lang w:val="en-US"/>
        </w:rPr>
        <w:tab/>
      </w:r>
      <w:r>
        <w:rPr>
          <w:noProof/>
        </w:rPr>
        <w:fldChar w:fldCharType="begin"/>
      </w:r>
      <w:r w:rsidRPr="008B4E19">
        <w:rPr>
          <w:noProof/>
          <w:lang w:val="en-US"/>
        </w:rPr>
        <w:instrText xml:space="preserve"> PAGEREF _Toc470026264 \h </w:instrText>
      </w:r>
      <w:r>
        <w:rPr>
          <w:noProof/>
        </w:rPr>
      </w:r>
      <w:r>
        <w:rPr>
          <w:noProof/>
        </w:rPr>
        <w:fldChar w:fldCharType="separate"/>
      </w:r>
      <w:r w:rsidRPr="008B4E19">
        <w:rPr>
          <w:noProof/>
          <w:lang w:val="en-US"/>
        </w:rPr>
        <w:t>21</w:t>
      </w:r>
      <w:r>
        <w:rPr>
          <w:noProof/>
        </w:rPr>
        <w:fldChar w:fldCharType="end"/>
      </w:r>
    </w:p>
    <w:p w:rsidR="008B4E19" w:rsidRPr="008B4E19" w:rsidRDefault="008B4E19">
      <w:pPr>
        <w:pStyle w:val="Verzeichnis1"/>
        <w:tabs>
          <w:tab w:val="left" w:pos="440"/>
          <w:tab w:val="right" w:leader="dot" w:pos="8495"/>
        </w:tabs>
        <w:rPr>
          <w:rFonts w:asciiTheme="minorHAnsi" w:eastAsiaTheme="minorEastAsia" w:hAnsiTheme="minorHAnsi" w:cstheme="minorBidi"/>
          <w:noProof/>
          <w:szCs w:val="22"/>
          <w:lang w:val="en-US"/>
        </w:rPr>
      </w:pPr>
      <w:r w:rsidRPr="00910955">
        <w:rPr>
          <w:noProof/>
          <w:lang w:val="en-US"/>
        </w:rPr>
        <w:t>4</w:t>
      </w:r>
      <w:r w:rsidRPr="008B4E19">
        <w:rPr>
          <w:rFonts w:asciiTheme="minorHAnsi" w:eastAsiaTheme="minorEastAsia" w:hAnsiTheme="minorHAnsi" w:cstheme="minorBidi"/>
          <w:noProof/>
          <w:szCs w:val="22"/>
          <w:lang w:val="en-US"/>
        </w:rPr>
        <w:tab/>
      </w:r>
      <w:r w:rsidRPr="00910955">
        <w:rPr>
          <w:noProof/>
          <w:lang w:val="en-US"/>
        </w:rPr>
        <w:t>References</w:t>
      </w:r>
      <w:r w:rsidRPr="008B4E19">
        <w:rPr>
          <w:noProof/>
          <w:lang w:val="en-US"/>
        </w:rPr>
        <w:tab/>
      </w:r>
      <w:r>
        <w:rPr>
          <w:noProof/>
        </w:rPr>
        <w:fldChar w:fldCharType="begin"/>
      </w:r>
      <w:r w:rsidRPr="008B4E19">
        <w:rPr>
          <w:noProof/>
          <w:lang w:val="en-US"/>
        </w:rPr>
        <w:instrText xml:space="preserve"> PAGEREF _Toc470026265 \h </w:instrText>
      </w:r>
      <w:r>
        <w:rPr>
          <w:noProof/>
        </w:rPr>
      </w:r>
      <w:r>
        <w:rPr>
          <w:noProof/>
        </w:rPr>
        <w:fldChar w:fldCharType="separate"/>
      </w:r>
      <w:r w:rsidRPr="008B4E19">
        <w:rPr>
          <w:noProof/>
          <w:lang w:val="en-US"/>
        </w:rPr>
        <w:t>21</w:t>
      </w:r>
      <w:r>
        <w:rPr>
          <w:noProof/>
        </w:rPr>
        <w:fldChar w:fldCharType="end"/>
      </w:r>
    </w:p>
    <w:p w:rsidR="008B4E19" w:rsidRPr="008B4E19" w:rsidRDefault="008B4E19">
      <w:pPr>
        <w:pStyle w:val="Verzeichnis1"/>
        <w:tabs>
          <w:tab w:val="left" w:pos="440"/>
          <w:tab w:val="right" w:leader="dot" w:pos="8495"/>
        </w:tabs>
        <w:rPr>
          <w:rFonts w:asciiTheme="minorHAnsi" w:eastAsiaTheme="minorEastAsia" w:hAnsiTheme="minorHAnsi" w:cstheme="minorBidi"/>
          <w:noProof/>
          <w:szCs w:val="22"/>
          <w:lang w:val="en-US"/>
        </w:rPr>
      </w:pPr>
      <w:r w:rsidRPr="00910955">
        <w:rPr>
          <w:noProof/>
          <w:color w:val="000000" w:themeColor="text1"/>
          <w:lang w:val="en-US"/>
        </w:rPr>
        <w:t>5</w:t>
      </w:r>
      <w:r w:rsidRPr="008B4E19">
        <w:rPr>
          <w:rFonts w:asciiTheme="minorHAnsi" w:eastAsiaTheme="minorEastAsia" w:hAnsiTheme="minorHAnsi" w:cstheme="minorBidi"/>
          <w:noProof/>
          <w:szCs w:val="22"/>
          <w:lang w:val="en-US"/>
        </w:rPr>
        <w:tab/>
      </w:r>
      <w:r w:rsidRPr="008B4E19">
        <w:rPr>
          <w:noProof/>
          <w:color w:val="000000" w:themeColor="text1"/>
          <w:lang w:val="en-US"/>
        </w:rPr>
        <w:t>Declaration of authenticity</w:t>
      </w:r>
      <w:r w:rsidRPr="008B4E19">
        <w:rPr>
          <w:noProof/>
          <w:lang w:val="en-US"/>
        </w:rPr>
        <w:tab/>
      </w:r>
      <w:r>
        <w:rPr>
          <w:noProof/>
        </w:rPr>
        <w:fldChar w:fldCharType="begin"/>
      </w:r>
      <w:r w:rsidRPr="008B4E19">
        <w:rPr>
          <w:noProof/>
          <w:lang w:val="en-US"/>
        </w:rPr>
        <w:instrText xml:space="preserve"> PAGEREF _Toc470026266 \h </w:instrText>
      </w:r>
      <w:r>
        <w:rPr>
          <w:noProof/>
        </w:rPr>
      </w:r>
      <w:r>
        <w:rPr>
          <w:noProof/>
        </w:rPr>
        <w:fldChar w:fldCharType="separate"/>
      </w:r>
      <w:r w:rsidRPr="008B4E19">
        <w:rPr>
          <w:noProof/>
          <w:lang w:val="en-US"/>
        </w:rPr>
        <w:t>25</w:t>
      </w:r>
      <w:r>
        <w:rPr>
          <w:noProof/>
        </w:rPr>
        <w:fldChar w:fldCharType="end"/>
      </w:r>
    </w:p>
    <w:p w:rsidR="008B4E19" w:rsidRPr="008B4E19" w:rsidRDefault="008B4E19">
      <w:pPr>
        <w:pStyle w:val="Verzeichnis1"/>
        <w:tabs>
          <w:tab w:val="left" w:pos="440"/>
          <w:tab w:val="right" w:leader="dot" w:pos="8495"/>
        </w:tabs>
        <w:rPr>
          <w:rFonts w:asciiTheme="minorHAnsi" w:eastAsiaTheme="minorEastAsia" w:hAnsiTheme="minorHAnsi" w:cstheme="minorBidi"/>
          <w:noProof/>
          <w:szCs w:val="22"/>
          <w:lang w:val="en-US"/>
        </w:rPr>
      </w:pPr>
      <w:r w:rsidRPr="00910955">
        <w:rPr>
          <w:noProof/>
          <w:lang w:val="en-US"/>
        </w:rPr>
        <w:t>6</w:t>
      </w:r>
      <w:r w:rsidRPr="008B4E19">
        <w:rPr>
          <w:rFonts w:asciiTheme="minorHAnsi" w:eastAsiaTheme="minorEastAsia" w:hAnsiTheme="minorHAnsi" w:cstheme="minorBidi"/>
          <w:noProof/>
          <w:szCs w:val="22"/>
          <w:lang w:val="en-US"/>
        </w:rPr>
        <w:tab/>
      </w:r>
      <w:r w:rsidRPr="00910955">
        <w:rPr>
          <w:noProof/>
          <w:lang w:val="en-US"/>
        </w:rPr>
        <w:t>Appendix</w:t>
      </w:r>
      <w:r w:rsidRPr="008B4E19">
        <w:rPr>
          <w:noProof/>
          <w:lang w:val="en-US"/>
        </w:rPr>
        <w:tab/>
      </w:r>
      <w:r>
        <w:rPr>
          <w:noProof/>
        </w:rPr>
        <w:fldChar w:fldCharType="begin"/>
      </w:r>
      <w:r w:rsidRPr="008B4E19">
        <w:rPr>
          <w:noProof/>
          <w:lang w:val="en-US"/>
        </w:rPr>
        <w:instrText xml:space="preserve"> PAGEREF _Toc470026267 \h </w:instrText>
      </w:r>
      <w:r>
        <w:rPr>
          <w:noProof/>
        </w:rPr>
      </w:r>
      <w:r>
        <w:rPr>
          <w:noProof/>
        </w:rPr>
        <w:fldChar w:fldCharType="separate"/>
      </w:r>
      <w:r w:rsidRPr="008B4E19">
        <w:rPr>
          <w:noProof/>
          <w:lang w:val="en-US"/>
        </w:rPr>
        <w:t>25</w:t>
      </w:r>
      <w:r>
        <w:rPr>
          <w:noProof/>
        </w:rPr>
        <w:fldChar w:fldCharType="end"/>
      </w:r>
    </w:p>
    <w:p w:rsidR="000A6530" w:rsidRDefault="00FC1DCD" w:rsidP="00C4539F">
      <w:pPr>
        <w:pStyle w:val="berschrift1"/>
      </w:pPr>
      <w:r w:rsidRPr="00413F86">
        <w:lastRenderedPageBreak/>
        <w:fldChar w:fldCharType="end"/>
      </w:r>
      <w:bookmarkStart w:id="2" w:name="_Toc470026242"/>
      <w:r w:rsidR="00C4539F">
        <w:t>Background</w:t>
      </w:r>
      <w:bookmarkEnd w:id="2"/>
    </w:p>
    <w:p w:rsidR="00C4539F" w:rsidRDefault="00C4539F" w:rsidP="00C4539F">
      <w:pPr>
        <w:pStyle w:val="berschrift2"/>
      </w:pPr>
      <w:bookmarkStart w:id="3" w:name="_Toc470026243"/>
      <w:proofErr w:type="spellStart"/>
      <w:r>
        <w:t>Introduction</w:t>
      </w:r>
      <w:bookmarkEnd w:id="3"/>
      <w:proofErr w:type="spellEnd"/>
    </w:p>
    <w:p w:rsidR="008405C0" w:rsidRDefault="00641856" w:rsidP="008405C0">
      <w:pPr>
        <w:pStyle w:val="StandardErstzeileneinzug"/>
      </w:pPr>
      <w:r>
        <w:t xml:space="preserve">Augmented Reality is bigger than ever before. The recent success of the game </w:t>
      </w:r>
      <w:proofErr w:type="spellStart"/>
      <w:r>
        <w:t>Pokemon</w:t>
      </w:r>
      <w:proofErr w:type="spellEnd"/>
      <w:r>
        <w:t xml:space="preserve"> Go, coupled with advancements in the related domain of Virtual Reality, has spurred popular interest in the combination of real and virtual content which has long been an area of academic interest. Microsoft’s </w:t>
      </w:r>
      <w:proofErr w:type="spellStart"/>
      <w:r>
        <w:t>Hololens</w:t>
      </w:r>
      <w:proofErr w:type="spellEnd"/>
      <w:r>
        <w:t xml:space="preserve">, a Mixed Reality HMD (head-mounted display), </w:t>
      </w:r>
      <w:r w:rsidR="001C76ED">
        <w:t xml:space="preserve">a development version of which was </w:t>
      </w:r>
      <w:r>
        <w:t xml:space="preserve">released </w:t>
      </w:r>
      <w:r w:rsidR="001C76ED">
        <w:t xml:space="preserve">in 2016, </w:t>
      </w:r>
      <w:proofErr w:type="gramStart"/>
      <w:r w:rsidR="001C76ED">
        <w:t>shows</w:t>
      </w:r>
      <w:proofErr w:type="gramEnd"/>
      <w:r w:rsidR="001C76ED">
        <w:t xml:space="preserve"> great potential despite a currently high price point. </w:t>
      </w:r>
    </w:p>
    <w:p w:rsidR="001C76ED" w:rsidRPr="001C76ED" w:rsidRDefault="001C76ED" w:rsidP="008405C0">
      <w:pPr>
        <w:pStyle w:val="StandardErstzeileneinzug"/>
        <w:rPr>
          <w:sz w:val="20"/>
        </w:rPr>
      </w:pPr>
      <w:r>
        <w:t xml:space="preserve">This research paper seeks to provide an introduction </w:t>
      </w:r>
      <w:r w:rsidR="008C624A">
        <w:t xml:space="preserve">to relevant topics before </w:t>
      </w:r>
      <w:r w:rsidR="000D4BBE">
        <w:t>discussing</w:t>
      </w:r>
      <w:r w:rsidR="008C624A">
        <w:t xml:space="preserve"> a framework for sensor-supported Augmented Reality games. First, definitions and technology for </w:t>
      </w:r>
      <w:r>
        <w:t xml:space="preserve">Augmented Reality </w:t>
      </w:r>
      <w:r w:rsidR="008C624A">
        <w:t xml:space="preserve">are presented with examples of existing applications in the fields of education and expertise transfer, industrial use, and video games, followed by a brief discussion on the potential and limitations of the medium. Afterwards, the paper goes into </w:t>
      </w:r>
      <w:r>
        <w:t xml:space="preserve">sensor technology and applications, with a special focus on video games, </w:t>
      </w:r>
      <w:r w:rsidR="008C624A">
        <w:t>and finally design patterns</w:t>
      </w:r>
      <w:r w:rsidR="000D4BBE">
        <w:t>. In the second half, a framework for sensor-supported Augmented Reality is conceived of and partially implemented in the Unity game engine for the Microsoft HoloLens.</w:t>
      </w:r>
    </w:p>
    <w:p w:rsidR="00C4539F" w:rsidRPr="00641856" w:rsidRDefault="00C4539F" w:rsidP="00C4539F">
      <w:pPr>
        <w:pStyle w:val="berschrift2"/>
        <w:rPr>
          <w:lang w:val="en-US"/>
        </w:rPr>
      </w:pPr>
      <w:bookmarkStart w:id="4" w:name="_Toc470026244"/>
      <w:r w:rsidRPr="00641856">
        <w:rPr>
          <w:lang w:val="en-US"/>
        </w:rPr>
        <w:t>Motivation</w:t>
      </w:r>
      <w:bookmarkEnd w:id="4"/>
    </w:p>
    <w:p w:rsidR="00F0070D" w:rsidRDefault="00F0070D" w:rsidP="00334512">
      <w:pPr>
        <w:pStyle w:val="StandardErstzeileneinzug"/>
      </w:pPr>
      <w:r w:rsidRPr="00F0070D">
        <w:t>This paper builds on the work the author performed during a</w:t>
      </w:r>
      <w:r>
        <w:t>n internship at the Open University of the Netherlands</w:t>
      </w:r>
      <w:r w:rsidR="00F8102B">
        <w:t>, as part of the WEKIT project. WEKIT (Wearable Experience for Knowledge Intensive Training) is a European research project that aims to develop a new approach to expertise transfer by means of wearable technolo</w:t>
      </w:r>
      <w:r w:rsidR="005D73E6">
        <w:t>gy, by means of task-sensitive A</w:t>
      </w:r>
      <w:r w:rsidR="00F8102B">
        <w:t xml:space="preserve">ugmented </w:t>
      </w:r>
      <w:r w:rsidR="005D73E6">
        <w:t>R</w:t>
      </w:r>
      <w:r w:rsidR="00F8102B">
        <w:t xml:space="preserve">eality. During this internship, the author was able to familiarize himself with </w:t>
      </w:r>
      <w:r w:rsidR="00E53175">
        <w:t>topics</w:t>
      </w:r>
      <w:r w:rsidR="00F8102B">
        <w:t xml:space="preserve"> </w:t>
      </w:r>
      <w:r w:rsidR="00E53175">
        <w:t>such as</w:t>
      </w:r>
      <w:r w:rsidR="00F8102B">
        <w:t xml:space="preserve"> </w:t>
      </w:r>
      <w:r w:rsidR="005D73E6">
        <w:t>A</w:t>
      </w:r>
      <w:r w:rsidR="00F8102B">
        <w:t xml:space="preserve">ugmented </w:t>
      </w:r>
      <w:r w:rsidR="005D73E6">
        <w:t>R</w:t>
      </w:r>
      <w:r w:rsidR="00F8102B">
        <w:t xml:space="preserve">eality and the </w:t>
      </w:r>
      <w:r w:rsidR="00B9740B">
        <w:t>combination of various sensors.</w:t>
      </w:r>
    </w:p>
    <w:p w:rsidR="00BE6C90" w:rsidRDefault="00BE6C90" w:rsidP="00334512">
      <w:pPr>
        <w:pStyle w:val="StandardErstzeileneinzug"/>
      </w:pPr>
      <w:r>
        <w:t xml:space="preserve">A </w:t>
      </w:r>
      <w:r w:rsidR="00E53175">
        <w:t xml:space="preserve">focus group survey </w:t>
      </w:r>
      <w:r w:rsidR="00425D61">
        <w:t xml:space="preserve">(see appendix) </w:t>
      </w:r>
      <w:r w:rsidR="008405C0">
        <w:t>was conducted</w:t>
      </w:r>
      <w:r w:rsidR="00E53175">
        <w:t xml:space="preserve"> in preparation for this paper with </w:t>
      </w:r>
      <w:r w:rsidR="00425D61">
        <w:t xml:space="preserve">18 participants – </w:t>
      </w:r>
      <w:r w:rsidR="00E53175">
        <w:t>current and former game design students, as well as one professor for game design</w:t>
      </w:r>
      <w:r w:rsidR="00425D61">
        <w:t>, with at least one year of gam</w:t>
      </w:r>
      <w:r w:rsidR="008405C0">
        <w:t xml:space="preserve">e development experience each. This </w:t>
      </w:r>
      <w:r w:rsidR="00425D61">
        <w:t xml:space="preserve">revealed interest </w:t>
      </w:r>
      <w:r>
        <w:t xml:space="preserve">but inexperience </w:t>
      </w:r>
      <w:r w:rsidR="00425D61">
        <w:t xml:space="preserve">in the </w:t>
      </w:r>
      <w:r>
        <w:t xml:space="preserve">usage and </w:t>
      </w:r>
      <w:r w:rsidR="00425D61">
        <w:t>development of augmented reality applicati</w:t>
      </w:r>
      <w:r w:rsidR="008405C0">
        <w:t>ons</w:t>
      </w:r>
      <w:r>
        <w:t>; although all but one of the participants knew the term Augmented Reality, only half of them reported having used AR applications before and only three out of the 18 participants had experience developing them, 12 of the remaining 15 expressing interest in doing so.</w:t>
      </w:r>
      <w:r w:rsidR="008405C0">
        <w:t xml:space="preserve"> </w:t>
      </w:r>
      <w:r>
        <w:t>Despite this, the participants showed mixed</w:t>
      </w:r>
      <w:r w:rsidR="008405C0">
        <w:t xml:space="preserve"> (though generally positive) expectations </w:t>
      </w:r>
      <w:r w:rsidR="00425D61">
        <w:t xml:space="preserve">of the field in regards to both </w:t>
      </w:r>
      <w:r w:rsidR="005D73E6">
        <w:t>the gaming industry in general</w:t>
      </w:r>
      <w:r w:rsidR="00425D61">
        <w:t xml:space="preserve"> and education</w:t>
      </w:r>
      <w:r w:rsidR="005D73E6">
        <w:t xml:space="preserve"> in particular</w:t>
      </w:r>
      <w:r w:rsidR="008405C0">
        <w:t xml:space="preserve">: When asked whether Augmented Reality games would be important in these domains in the future, both averaged a score of 3.388… on a Likert scale from 1 (disagreement) to 5 (agreement). </w:t>
      </w:r>
      <w:r w:rsidR="005D73E6">
        <w:t xml:space="preserve">The response to </w:t>
      </w:r>
      <w:r w:rsidR="008405C0">
        <w:t xml:space="preserve">whether they thought </w:t>
      </w:r>
      <w:r w:rsidR="008405C0">
        <w:lastRenderedPageBreak/>
        <w:t xml:space="preserve">using additional sensor data could improve Augmented Reality applications, especially data relating to the user such as data on movement or body posture, was </w:t>
      </w:r>
      <w:r>
        <w:t>more uniformly</w:t>
      </w:r>
      <w:r w:rsidR="008405C0">
        <w:t xml:space="preserve"> </w:t>
      </w:r>
      <w:r>
        <w:t xml:space="preserve">positive, </w:t>
      </w:r>
      <w:r w:rsidR="008405C0">
        <w:t>averaging a score of 4.388…, although s</w:t>
      </w:r>
      <w:r w:rsidR="00425D61">
        <w:t xml:space="preserve">ome participants noted a lack of knowledge of sensor technology. </w:t>
      </w:r>
    </w:p>
    <w:p w:rsidR="00425D61" w:rsidRDefault="00425D61" w:rsidP="00334512">
      <w:pPr>
        <w:pStyle w:val="StandardErstzeileneinzug"/>
      </w:pPr>
      <w:r>
        <w:t>This combination of interest</w:t>
      </w:r>
      <w:r w:rsidR="005D73E6">
        <w:t xml:space="preserve"> offset with </w:t>
      </w:r>
      <w:r w:rsidR="00BE6C90">
        <w:t>lack of experience and</w:t>
      </w:r>
      <w:r>
        <w:t xml:space="preserve"> skepticism </w:t>
      </w:r>
      <w:r w:rsidR="00BE6C90">
        <w:t xml:space="preserve">towards the future </w:t>
      </w:r>
      <w:r w:rsidR="005D73E6">
        <w:t>suggested</w:t>
      </w:r>
      <w:r w:rsidR="00B9740B">
        <w:t xml:space="preserve"> that </w:t>
      </w:r>
      <w:r>
        <w:t xml:space="preserve">an investigation </w:t>
      </w:r>
      <w:r w:rsidR="00B9740B">
        <w:t xml:space="preserve">into the prospects of augmented reality gaming could prove beneficial to </w:t>
      </w:r>
      <w:r w:rsidR="005D73E6">
        <w:t xml:space="preserve">current </w:t>
      </w:r>
      <w:r w:rsidR="00B9740B">
        <w:t>game design students.</w:t>
      </w:r>
    </w:p>
    <w:p w:rsidR="00873C1B" w:rsidRDefault="00873C1B" w:rsidP="00873C1B">
      <w:pPr>
        <w:pStyle w:val="berschrift2"/>
      </w:pPr>
      <w:bookmarkStart w:id="5" w:name="_Toc470026245"/>
      <w:proofErr w:type="spellStart"/>
      <w:r>
        <w:t>Related</w:t>
      </w:r>
      <w:proofErr w:type="spellEnd"/>
      <w:r>
        <w:t xml:space="preserve"> Work</w:t>
      </w:r>
      <w:bookmarkEnd w:id="5"/>
    </w:p>
    <w:p w:rsidR="00873C1B" w:rsidRDefault="00873C1B" w:rsidP="00873C1B">
      <w:pPr>
        <w:pStyle w:val="StandardErstzeileneinzug"/>
      </w:pPr>
      <w: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0D2AD1">
        <w:t xml:space="preserve">all allow users to interact more broadly with their environments, to which ends a </w:t>
      </w:r>
      <w:r w:rsidR="001E0FE3">
        <w:t>variety of sensors may be used.</w:t>
      </w:r>
    </w:p>
    <w:p w:rsidR="001E0FE3" w:rsidRDefault="000D2AD1" w:rsidP="001E0FE3">
      <w:pPr>
        <w:pStyle w:val="StandardErstzeileneinzug"/>
      </w:pPr>
      <w:r>
        <w:t xml:space="preserve">Some Augmented Reality Games may also be categorized as Pervasive Games, Location-based </w:t>
      </w:r>
      <w:proofErr w:type="spellStart"/>
      <w:r>
        <w:t>Games,or</w:t>
      </w:r>
      <w:proofErr w:type="spellEnd"/>
      <w:r>
        <w:t xml:space="preserve"> both, though the former does not require technology and the latter </w:t>
      </w:r>
      <w:r w:rsidR="0096039C">
        <w:t xml:space="preserve">is primarily occupied with spatial characteristics </w:t>
      </w:r>
      <w:r w:rsidR="0096039C">
        <w:fldChar w:fldCharType="begin" w:fldLock="1"/>
      </w:r>
      <w:r w:rsidR="0096039C">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 "properties" : { "noteIndex" : 0 }, "schema" : "https://github.com/citation-style-language/schema/raw/master/csl-citation.json" }</w:instrText>
      </w:r>
      <w:r w:rsidR="0096039C">
        <w:fldChar w:fldCharType="separate"/>
      </w:r>
      <w:r w:rsidR="0096039C" w:rsidRPr="0096039C">
        <w:rPr>
          <w:noProof/>
        </w:rPr>
        <w:t>(Wetzel, 2013)</w:t>
      </w:r>
      <w:r w:rsidR="0096039C">
        <w:fldChar w:fldCharType="end"/>
      </w:r>
      <w:r w:rsidR="001E0FE3">
        <w:t>.</w:t>
      </w:r>
    </w:p>
    <w:p w:rsidR="001E0FE3" w:rsidRPr="00873C1B" w:rsidRDefault="001E0FE3" w:rsidP="001E0FE3">
      <w:pPr>
        <w:pStyle w:val="StandardErstzeileneinzug"/>
      </w:pPr>
      <w:r>
        <w:t>Pattern languages, as discussed in section 2.3, exist across a variety of fields, such as architecture and software engineering. In the case of e.g. the latter and Augmented Reality, there is also the more general field of Human-computer interaction (HCI).</w:t>
      </w:r>
    </w:p>
    <w:p w:rsidR="00C4539F" w:rsidRPr="000D2AD1" w:rsidRDefault="00C4539F" w:rsidP="00C4539F">
      <w:pPr>
        <w:pStyle w:val="berschrift1"/>
        <w:rPr>
          <w:lang w:val="en-US"/>
        </w:rPr>
      </w:pPr>
      <w:bookmarkStart w:id="6" w:name="_Toc470026246"/>
      <w:r w:rsidRPr="000D2AD1">
        <w:rPr>
          <w:lang w:val="en-US"/>
        </w:rPr>
        <w:t>Literature review</w:t>
      </w:r>
      <w:bookmarkEnd w:id="6"/>
    </w:p>
    <w:p w:rsidR="00C4539F" w:rsidRPr="000D2AD1" w:rsidRDefault="00C4539F" w:rsidP="00C4539F">
      <w:pPr>
        <w:pStyle w:val="berschrift2"/>
        <w:rPr>
          <w:lang w:val="en-US"/>
        </w:rPr>
      </w:pPr>
      <w:bookmarkStart w:id="7" w:name="_Toc470026247"/>
      <w:r w:rsidRPr="000D2AD1">
        <w:rPr>
          <w:lang w:val="en-US"/>
        </w:rPr>
        <w:t>Augmented Reality</w:t>
      </w:r>
      <w:bookmarkEnd w:id="7"/>
    </w:p>
    <w:p w:rsidR="0045779C" w:rsidRDefault="008E4E58" w:rsidP="005A598C">
      <w:pPr>
        <w:pStyle w:val="StandardErstzeileneinzug"/>
      </w:pPr>
      <w:r>
        <w:fldChar w:fldCharType="begin" w:fldLock="1"/>
      </w:r>
      <w:r w:rsidR="00E1512B">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plainTextFormattedCitation" : "(L. Johnson, Smith, Willis, Levine, &amp; Haywood, 2011)", "previouslyFormattedCitation" : "(L. Johnson, Smith, Willis, Levine, &amp; Haywood, 2011)" }, "properties" : { "noteIndex" : 0 }, "schema" : "https://github.com/citation-style-language/schema/raw/master/csl-citation.json" }</w:instrText>
      </w:r>
      <w:r>
        <w:fldChar w:fldCharType="separate"/>
      </w:r>
      <w:r w:rsidR="0041510F" w:rsidRPr="0041510F">
        <w:rPr>
          <w:noProof/>
        </w:rPr>
        <w:t>(L. Johnson, Smith, Willis, Levine, &amp; Haywood, 2011)</w:t>
      </w:r>
      <w:r>
        <w:fldChar w:fldCharType="end"/>
      </w:r>
      <w:r w:rsidR="0045779C" w:rsidRPr="0045779C">
        <w:t xml:space="preserve">: “Augmented reality, a capability that has been around for decades, is shifting from what was once seen as a gimmick to a </w:t>
      </w:r>
      <w:proofErr w:type="spellStart"/>
      <w:r w:rsidR="0045779C" w:rsidRPr="0045779C">
        <w:t>bonafide</w:t>
      </w:r>
      <w:proofErr w:type="spellEnd"/>
      <w:r w:rsidR="0045779C" w:rsidRPr="0045779C">
        <w:t xml:space="preserve"> game-changer. (...) While the most prevalent uses of augmented reality so far have been in the consumer sector (for marketing, social engagement, amusement, or location-based information), new uses seem to emerge almost daily, as tools for creating new applications become ever easier to use.”</w:t>
      </w:r>
    </w:p>
    <w:p w:rsidR="00B238C1" w:rsidRDefault="008E4E58" w:rsidP="005A598C">
      <w:pPr>
        <w:pStyle w:val="StandardErstzeileneinzug"/>
      </w:pPr>
      <w:r>
        <w:fldChar w:fldCharType="begin" w:fldLock="1"/>
      </w:r>
      <w: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fldChar w:fldCharType="separate"/>
      </w:r>
      <w:r w:rsidRPr="008E4E58">
        <w:rPr>
          <w:noProof/>
        </w:rPr>
        <w:t>(Bower, Howe, McCredie, Robinson, &amp; Grover, 2014)</w:t>
      </w:r>
      <w:r>
        <w:fldChar w:fldCharType="end"/>
      </w:r>
      <w:r w:rsidR="00B238C1">
        <w:t xml:space="preserve">: </w:t>
      </w:r>
      <w:r>
        <w:t>“</w:t>
      </w:r>
      <w:r w:rsidR="00B238C1" w:rsidRPr="00B238C1">
        <w:t>Augmented Reality is yet another example of technology rendering lower order thinking tasks redundant (...)”</w:t>
      </w:r>
    </w:p>
    <w:p w:rsidR="00C4539F" w:rsidRDefault="00C4539F" w:rsidP="00C4539F">
      <w:pPr>
        <w:pStyle w:val="berschrift3"/>
      </w:pPr>
      <w:bookmarkStart w:id="8" w:name="_Toc470026248"/>
      <w:proofErr w:type="spellStart"/>
      <w:r>
        <w:t>Definitions</w:t>
      </w:r>
      <w:proofErr w:type="spellEnd"/>
      <w:r>
        <w:t xml:space="preserve"> </w:t>
      </w:r>
      <w:proofErr w:type="spellStart"/>
      <w:r>
        <w:t>and</w:t>
      </w:r>
      <w:proofErr w:type="spellEnd"/>
      <w:r>
        <w:t xml:space="preserve"> </w:t>
      </w:r>
      <w:proofErr w:type="spellStart"/>
      <w:r>
        <w:t>taxonomies</w:t>
      </w:r>
      <w:bookmarkEnd w:id="8"/>
      <w:proofErr w:type="spellEnd"/>
    </w:p>
    <w:p w:rsidR="00FF3529" w:rsidRDefault="008E4E58" w:rsidP="007346D5">
      <w:pPr>
        <w:pStyle w:val="StandardErstzeileneinzug"/>
      </w:pPr>
      <w:r>
        <w:fldChar w:fldCharType="begin" w:fldLock="1"/>
      </w:r>
      <w:r w:rsidR="00A47009">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8E4E58">
        <w:rPr>
          <w:noProof/>
        </w:rPr>
        <w:t>(FitzGerald et al., 2013)</w:t>
      </w:r>
      <w:r>
        <w:fldChar w:fldCharType="end"/>
      </w:r>
      <w:r w:rsidR="00FF3529">
        <w:t xml:space="preserve">: </w:t>
      </w:r>
      <w:proofErr w:type="spellStart"/>
      <w:r w:rsidR="00FF3529">
        <w:t>Definitionen</w:t>
      </w:r>
      <w:proofErr w:type="spellEnd"/>
      <w:r w:rsidR="00FF3529">
        <w:t xml:space="preserve"> </w:t>
      </w:r>
      <w:proofErr w:type="spellStart"/>
      <w:r w:rsidR="00FF3529">
        <w:t>zunächst</w:t>
      </w:r>
      <w:proofErr w:type="spellEnd"/>
      <w:r w:rsidR="00FF3529">
        <w:t xml:space="preserve"> </w:t>
      </w:r>
      <w:proofErr w:type="spellStart"/>
      <w:r w:rsidR="00FF3529">
        <w:t>grafisch</w:t>
      </w:r>
      <w:proofErr w:type="spellEnd"/>
      <w:r w:rsidR="00FF3529">
        <w:t xml:space="preserve"> </w:t>
      </w:r>
      <w:proofErr w:type="spellStart"/>
      <w:r w:rsidR="00FF3529">
        <w:t>fokussiert</w:t>
      </w:r>
      <w:proofErr w:type="spellEnd"/>
      <w:r w:rsidR="00FF3529">
        <w:t xml:space="preserve"> war (“</w:t>
      </w:r>
      <w:r w:rsidR="00FF3529" w:rsidRPr="00FF3529">
        <w:t>early research into the use of AR as a primarily graphical display</w:t>
      </w:r>
      <w:r w:rsidR="00FF3529">
        <w:t>”)</w:t>
      </w:r>
    </w:p>
    <w:p w:rsidR="007346D5" w:rsidRDefault="00A47009" w:rsidP="007346D5">
      <w:pPr>
        <w:pStyle w:val="StandardErstzeileneinzug"/>
      </w:pPr>
      <w:r>
        <w:fldChar w:fldCharType="begin" w:fldLock="1"/>
      </w:r>
      <w:r>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fldChar w:fldCharType="separate"/>
      </w:r>
      <w:r w:rsidRPr="00A47009">
        <w:rPr>
          <w:noProof/>
        </w:rPr>
        <w:t>(Azuma, 1997)</w:t>
      </w:r>
      <w:r>
        <w:fldChar w:fldCharType="end"/>
      </w:r>
      <w:r w:rsidR="007346D5">
        <w:t xml:space="preserve">: 1. </w:t>
      </w:r>
      <w:proofErr w:type="gramStart"/>
      <w:r w:rsidR="007346D5">
        <w:t>Combines</w:t>
      </w:r>
      <w:proofErr w:type="gramEnd"/>
      <w:r w:rsidR="007346D5">
        <w:t xml:space="preserve"> real and virtual</w:t>
      </w:r>
    </w:p>
    <w:p w:rsidR="007346D5" w:rsidRDefault="007346D5" w:rsidP="007346D5">
      <w:pPr>
        <w:pStyle w:val="StandardErstzeileneinzug"/>
        <w:numPr>
          <w:ilvl w:val="0"/>
          <w:numId w:val="2"/>
        </w:numPr>
      </w:pPr>
      <w:r>
        <w:t>2. Is interactive in real time</w:t>
      </w:r>
    </w:p>
    <w:p w:rsidR="007346D5" w:rsidRDefault="007346D5" w:rsidP="007346D5">
      <w:pPr>
        <w:pStyle w:val="StandardErstzeileneinzug"/>
        <w:numPr>
          <w:ilvl w:val="0"/>
          <w:numId w:val="2"/>
        </w:numPr>
      </w:pPr>
      <w:r>
        <w:lastRenderedPageBreak/>
        <w:t>3. Is registered in three dimensions</w:t>
      </w:r>
    </w:p>
    <w:p w:rsidR="007346D5" w:rsidRDefault="007346D5" w:rsidP="007346D5">
      <w:pPr>
        <w:pStyle w:val="StandardErstzeileneinzug"/>
        <w:numPr>
          <w:ilvl w:val="0"/>
          <w:numId w:val="2"/>
        </w:numPr>
        <w:rPr>
          <w:lang w:val="de-DE"/>
        </w:rPr>
      </w:pPr>
      <w:r w:rsidRPr="00873C1B">
        <w:rPr>
          <w:lang w:val="de-DE"/>
        </w:rPr>
        <w:t xml:space="preserve">-&gt; Keine 2D </w:t>
      </w:r>
      <w:proofErr w:type="spellStart"/>
      <w:r w:rsidRPr="00873C1B">
        <w:rPr>
          <w:lang w:val="de-DE"/>
        </w:rPr>
        <w:t>Overlays</w:t>
      </w:r>
      <w:proofErr w:type="spellEnd"/>
      <w:r w:rsidRPr="00873C1B">
        <w:rPr>
          <w:lang w:val="de-DE"/>
        </w:rPr>
        <w:t xml:space="preserve"> (Te</w:t>
      </w:r>
      <w:r w:rsidRPr="007346D5">
        <w:rPr>
          <w:lang w:val="de-DE"/>
        </w:rPr>
        <w:t xml:space="preserve">xt scheint zu widersprechen - 2D </w:t>
      </w:r>
      <w:proofErr w:type="spellStart"/>
      <w:r w:rsidRPr="007346D5">
        <w:rPr>
          <w:lang w:val="de-DE"/>
        </w:rPr>
        <w:t>Overlays</w:t>
      </w:r>
      <w:proofErr w:type="spellEnd"/>
      <w:r w:rsidRPr="007346D5">
        <w:rPr>
          <w:lang w:val="de-DE"/>
        </w:rPr>
        <w:t xml:space="preserve"> okay, solange sie an Elemente im Raum gebunden sind?)</w:t>
      </w:r>
    </w:p>
    <w:p w:rsidR="000B5FF7" w:rsidRPr="00A47009" w:rsidRDefault="000B5FF7" w:rsidP="000B5FF7">
      <w:pPr>
        <w:pStyle w:val="StandardErstzeileneinzug"/>
        <w:rPr>
          <w:lang w:val="es-ES_tradnl"/>
        </w:rPr>
      </w:pPr>
      <w:r w:rsidRPr="00A47009">
        <w:rPr>
          <w:lang w:val="es-ES_tradnl"/>
        </w:rPr>
        <w:t xml:space="preserve">Kontrast </w:t>
      </w:r>
      <w:r w:rsidR="00A47009">
        <w:fldChar w:fldCharType="begin" w:fldLock="1"/>
      </w:r>
      <w:r w:rsidR="00A47009">
        <w:rPr>
          <w:lang w:val="es-ES_tradnl"/>
        </w:rPr>
        <w:instrText>ADDIN CSL_CITATION { "citationItems" : [ { "id" : "ITEM-1", "itemData" : { "DOI" : "10.4061/2011/908468", "ISBN" : "8192642658", "PMID" : "17691992", "author" : [ { "dropping-particle" : "", "family" : "Azuma", "given" : "Ronald",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A47009">
        <w:fldChar w:fldCharType="separate"/>
      </w:r>
      <w:r w:rsidR="00A47009" w:rsidRPr="00A47009">
        <w:rPr>
          <w:noProof/>
          <w:lang w:val="es-ES_tradnl"/>
        </w:rPr>
        <w:t>(Azuma et al., 2001)</w:t>
      </w:r>
      <w:r w:rsidR="00A47009">
        <w:fldChar w:fldCharType="end"/>
      </w:r>
      <w:r w:rsidRPr="00A47009">
        <w:rPr>
          <w:lang w:val="es-ES_tradnl"/>
        </w:rPr>
        <w:t xml:space="preserve">: </w:t>
      </w:r>
    </w:p>
    <w:p w:rsidR="000B5FF7" w:rsidRPr="000B5FF7" w:rsidRDefault="000B5FF7" w:rsidP="000B5FF7">
      <w:pPr>
        <w:pStyle w:val="StandardErstzeileneinzug"/>
        <w:numPr>
          <w:ilvl w:val="0"/>
          <w:numId w:val="2"/>
        </w:numPr>
      </w:pPr>
      <w:r w:rsidRPr="000B5FF7">
        <w:t xml:space="preserve">combines real and virtual objects in a real environment; </w:t>
      </w:r>
    </w:p>
    <w:p w:rsidR="000B5FF7" w:rsidRPr="000B5FF7" w:rsidRDefault="000B5FF7" w:rsidP="000B5FF7">
      <w:pPr>
        <w:pStyle w:val="StandardErstzeileneinzug"/>
        <w:numPr>
          <w:ilvl w:val="0"/>
          <w:numId w:val="2"/>
        </w:numPr>
      </w:pPr>
      <w:r w:rsidRPr="000B5FF7">
        <w:t xml:space="preserve">runs interactively, and in real time; </w:t>
      </w:r>
    </w:p>
    <w:p w:rsidR="000B5FF7" w:rsidRPr="000B5FF7" w:rsidRDefault="000B5FF7" w:rsidP="000B5FF7">
      <w:pPr>
        <w:pStyle w:val="StandardErstzeileneinzug"/>
        <w:numPr>
          <w:ilvl w:val="0"/>
          <w:numId w:val="2"/>
        </w:numPr>
      </w:pPr>
      <w:proofErr w:type="gramStart"/>
      <w:r w:rsidRPr="000B5FF7">
        <w:t>and</w:t>
      </w:r>
      <w:proofErr w:type="gramEnd"/>
      <w:r w:rsidRPr="000B5FF7">
        <w:t xml:space="preserve"> registers (aligns) real and virtual objects with each other.</w:t>
      </w:r>
    </w:p>
    <w:p w:rsidR="007346D5" w:rsidRDefault="00A47009" w:rsidP="007346D5">
      <w:pPr>
        <w:pStyle w:val="StandardErstzeileneinzug"/>
      </w:pPr>
      <w:r>
        <w:fldChar w:fldCharType="begin" w:fldLock="1"/>
      </w:r>
      <w:r w:rsidR="00B42162">
        <w:instrText>ADDIN CSL_CITATION { "citationItems" : [ { "id" : "ITEM-1", "itemData" : { "DOI" : "10.1093/acref/9780199568758.001.0001", "ISBN" : "9780199568758", "author" : [ { "dropping-particle" : "", "family" : "Chandler", "given" : "Daniel", "non-dropping-particle" : "", "parse-names" : false, "suffix" : "" }, { "dropping-particle" : "", "family" : "Munday", "given" : "Rod", "non-dropping-particle" : "", "parse-names" : false, "suffix" : "" } ], "id" : "ITEM-1", "issued" : { "date-parts" : [ [ "2011" ] ] }, "note" : "Augmented Reality:\n\n&amp;quot;Vision technologies that superimpose a computer-generated object on an image of a real-world scene.&amp;quot;", "publisher" : "Oxford University Press", "title" : "A Dictionary of Media and Communication",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fldChar w:fldCharType="separate"/>
      </w:r>
      <w:r w:rsidRPr="00A47009">
        <w:rPr>
          <w:noProof/>
        </w:rPr>
        <w:t>(Chandler &amp; Munday, 2011)</w:t>
      </w:r>
      <w:r>
        <w:fldChar w:fldCharType="end"/>
      </w:r>
      <w:r w:rsidR="007346D5" w:rsidRPr="007346D5">
        <w:t xml:space="preserve">: </w:t>
      </w:r>
      <w:r w:rsidR="007346D5">
        <w:t>"Vision technologies that superimpose a computer-generated object on an image of a real-world scene."</w:t>
      </w:r>
    </w:p>
    <w:p w:rsidR="000C600D" w:rsidRPr="000C600D" w:rsidRDefault="00B42162" w:rsidP="007346D5">
      <w:pPr>
        <w:pStyle w:val="StandardErstzeileneinzug"/>
        <w:rPr>
          <w:lang w:val="de-DE"/>
        </w:rPr>
      </w:pPr>
      <w:r>
        <w:fldChar w:fldCharType="begin" w:fldLock="1"/>
      </w:r>
      <w:r>
        <w:instrText>ADDIN CSL_CITATION { "citationItems" : [ { "id" : "ITEM-1", "itemData" : { "DOI" : "10.1.1.102.4646", "ISBN" : "0916-8532", "PMID" : "25246403",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fldChar w:fldCharType="separate"/>
      </w:r>
      <w:r w:rsidRPr="00B42162">
        <w:rPr>
          <w:noProof/>
        </w:rPr>
        <w:t>(Milgram &amp; Kishino, 1994)</w:t>
      </w:r>
      <w:r>
        <w:fldChar w:fldCharType="end"/>
      </w:r>
      <w:proofErr w:type="spellStart"/>
      <w:r w:rsidR="000C600D" w:rsidRPr="00B62C35">
        <w:t>erwähnen</w:t>
      </w:r>
      <w:proofErr w:type="spellEnd"/>
      <w:r w:rsidR="000C600D" w:rsidRPr="00B62C35">
        <w:t xml:space="preserve"> </w:t>
      </w:r>
      <w:proofErr w:type="spellStart"/>
      <w:r w:rsidR="000C600D" w:rsidRPr="00B62C35">
        <w:t>Möglichkeiten</w:t>
      </w:r>
      <w:proofErr w:type="spellEnd"/>
      <w:r w:rsidR="000C600D" w:rsidRPr="00B62C35">
        <w:t xml:space="preserve"> von Audio, Haptic, Vestibular AR</w:t>
      </w:r>
      <w:r w:rsidR="00B62C35" w:rsidRPr="00B62C35">
        <w:t xml:space="preserve"> („</w:t>
      </w:r>
      <w:r w:rsidR="00B62C35" w:rsidRPr="00B62C35">
        <w:rPr>
          <w:b/>
          <w:bCs/>
        </w:rPr>
        <w:t>haptic AR can almost be considered the natural mode of operation</w:t>
      </w:r>
      <w:r w:rsidR="00B62C35" w:rsidRPr="00B62C35">
        <w:t xml:space="preserve"> in this sense. </w:t>
      </w:r>
      <w:r w:rsidR="00B62C35" w:rsidRPr="00B62C35">
        <w:rPr>
          <w:b/>
          <w:bCs/>
        </w:rPr>
        <w:t>Vestibular AR</w:t>
      </w:r>
      <w:r w:rsidR="00B62C35" w:rsidRPr="00B62C35">
        <w:t xml:space="preserve"> can similarly be considered a</w:t>
      </w:r>
      <w:r w:rsidR="00B62C35" w:rsidRPr="00B62C35">
        <w:rPr>
          <w:b/>
          <w:bCs/>
        </w:rPr>
        <w:t xml:space="preserve"> natural mode of operation</w:t>
      </w:r>
      <w:r w:rsidR="00B62C35">
        <w:rPr>
          <w:b/>
          <w:bCs/>
        </w:rPr>
        <w:t>”).</w:t>
      </w:r>
      <w:r w:rsidR="00D62371" w:rsidRPr="00B42162">
        <w:t xml:space="preserve"> </w:t>
      </w:r>
      <w:r>
        <w:rPr>
          <w:lang w:val="de-DE"/>
        </w:rPr>
        <w:fldChar w:fldCharType="begin" w:fldLock="1"/>
      </w:r>
      <w:r>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plainTextFormattedCitation" : "(Benko, Holz, Sinclair, &amp; Ofek, 2016)", "previouslyFormattedCitation" : "(Benko, Holz, Sinclair, &amp; Ofek, 2016)" }, "properties" : { "noteIndex" : 0 }, "schema" : "https://github.com/citation-style-language/schema/raw/master/csl-citation.json" }</w:instrText>
      </w:r>
      <w:r>
        <w:rPr>
          <w:lang w:val="de-DE"/>
        </w:rPr>
        <w:fldChar w:fldCharType="separate"/>
      </w:r>
      <w:r w:rsidRPr="00B42162">
        <w:rPr>
          <w:noProof/>
          <w:lang w:val="de-DE"/>
        </w:rPr>
        <w:t>(Benko, Holz, Sinclair, &amp; Ofek, 2016)</w:t>
      </w:r>
      <w:r>
        <w:rPr>
          <w:lang w:val="de-DE"/>
        </w:rPr>
        <w:fldChar w:fldCharType="end"/>
      </w:r>
      <w:r>
        <w:rPr>
          <w:lang w:val="de-DE"/>
        </w:rPr>
        <w:t xml:space="preserve"> </w:t>
      </w:r>
      <w:r w:rsidR="00D62371">
        <w:rPr>
          <w:lang w:val="de-DE"/>
        </w:rPr>
        <w:t>(</w:t>
      </w:r>
      <w:proofErr w:type="spellStart"/>
      <w:r w:rsidR="00D62371">
        <w:rPr>
          <w:lang w:val="de-DE"/>
        </w:rPr>
        <w:t>NormalTouch</w:t>
      </w:r>
      <w:proofErr w:type="spellEnd"/>
      <w:r w:rsidR="00D62371">
        <w:rPr>
          <w:lang w:val="de-DE"/>
        </w:rPr>
        <w:t xml:space="preserve"> und </w:t>
      </w:r>
      <w:proofErr w:type="spellStart"/>
      <w:r w:rsidR="00D62371">
        <w:rPr>
          <w:lang w:val="de-DE"/>
        </w:rPr>
        <w:t>TextureTouch</w:t>
      </w:r>
      <w:proofErr w:type="spellEnd"/>
      <w:r w:rsidR="00D62371">
        <w:rPr>
          <w:lang w:val="de-DE"/>
        </w:rPr>
        <w:t xml:space="preserve">) als Beispiel für mögliche </w:t>
      </w:r>
      <w:proofErr w:type="spellStart"/>
      <w:r w:rsidR="00D62371">
        <w:rPr>
          <w:lang w:val="de-DE"/>
        </w:rPr>
        <w:t>Haptic</w:t>
      </w:r>
      <w:proofErr w:type="spellEnd"/>
      <w:r w:rsidR="00D62371">
        <w:rPr>
          <w:lang w:val="de-DE"/>
        </w:rPr>
        <w:t>-Anwendung, auch wenn für VR angelegt</w:t>
      </w:r>
    </w:p>
    <w:p w:rsidR="007346D5" w:rsidRPr="00B42162" w:rsidRDefault="00B42162" w:rsidP="007346D5">
      <w:pPr>
        <w:pStyle w:val="StandardErstzeileneinzug"/>
        <w:rPr>
          <w:lang w:val="de-DE"/>
        </w:rPr>
      </w:pPr>
      <w:r>
        <w:fldChar w:fldCharType="begin" w:fldLock="1"/>
      </w:r>
      <w:r>
        <w:rPr>
          <w:lang w:val="de-DE"/>
        </w:rPr>
        <w:instrText>ADDIN CSL_CITATION { "citationItems" : [ { "id" : "ITEM-1", "itemData" : { "DOI" : "10.17226/4761", "ISBN" : "0309051355", "editor" : [ { "dropping-particle" : "", "family" : "Durlach", "given" : "Nathaniel I.", "non-dropping-particle" : "", "parse-names" : false, "suffix" : "" }, { "dropping-particle" : "", "family" : "Mavor", "given" : "Anne S.", "non-dropping-particle" : "", "parse-names" : false, "suffix" : "" } ], "id" : "ITEM-1", "issued" : { "date-parts" : [ [ "1995" ] ] }, "note" : "Audio VR", "publisher" : "National Academy Press", "publisher-place" : "Washington", "title" : "Virtual reality : scientific and technological challenges", "type" : "book" }, "uris" : [ "http://www.mendeley.com/documents/?uuid=c1fe7a73-f426-3851-95ca-eb0a9fcccccb" ] } ], "mendeley" : { "formattedCitation" : "(Durlach &amp; Mavor, 1995)", "plainTextFormattedCitation" : "(Durlach &amp; Mavor, 1995)", "previouslyFormattedCitation" : "(Durlach &amp; Mavor, 1995)" }, "properties" : { "noteIndex" : 0 }, "schema" : "https://github.com/citation-style-language/schema/raw/master/csl-citation.json" }</w:instrText>
      </w:r>
      <w:r>
        <w:fldChar w:fldCharType="separate"/>
      </w:r>
      <w:r w:rsidRPr="00B42162">
        <w:rPr>
          <w:noProof/>
          <w:lang w:val="de-DE"/>
        </w:rPr>
        <w:t>(Durlach &amp; Mavor, 1995)</w:t>
      </w:r>
      <w:r>
        <w:fldChar w:fldCharType="end"/>
      </w:r>
      <w:r w:rsidR="007346D5" w:rsidRPr="00B42162">
        <w:rPr>
          <w:lang w:val="de-DE"/>
        </w:rPr>
        <w:t xml:space="preserve">, </w:t>
      </w:r>
      <w:r>
        <w:rPr>
          <w:lang w:val="de-DE"/>
        </w:rPr>
        <w:fldChar w:fldCharType="begin" w:fldLock="1"/>
      </w:r>
      <w:r>
        <w:rPr>
          <w:lang w:val="de-DE"/>
        </w:rPr>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Pr>
          <w:lang w:val="de-DE"/>
        </w:rPr>
        <w:fldChar w:fldCharType="separate"/>
      </w:r>
      <w:r w:rsidRPr="00B42162">
        <w:rPr>
          <w:noProof/>
          <w:lang w:val="de-DE"/>
        </w:rPr>
        <w:t>(Ternier, De Vries, Börner, &amp; Specht, 2012)</w:t>
      </w:r>
      <w:r>
        <w:rPr>
          <w:lang w:val="de-DE"/>
        </w:rPr>
        <w:fldChar w:fldCharType="end"/>
      </w:r>
      <w:r w:rsidR="007346D5" w:rsidRPr="00B42162">
        <w:rPr>
          <w:lang w:val="de-DE"/>
        </w:rPr>
        <w:t>(Audio VR)</w:t>
      </w:r>
    </w:p>
    <w:p w:rsidR="009902FC" w:rsidRDefault="00B42162" w:rsidP="007346D5">
      <w:pPr>
        <w:pStyle w:val="StandardErstzeileneinzug"/>
      </w:pPr>
      <w:r>
        <w:fldChar w:fldCharType="begin" w:fldLock="1"/>
      </w:r>
      <w:r w:rsidR="00EB671F" w:rsidRPr="00873C1B">
        <w:instrText>ADDIN CSL_CITATION { "citationItems" : [ { "id" : "ITEM-1", "itemData" : { "abstract" : "In this article t</w:instrText>
      </w:r>
      <w:r w:rsidR="00EB671F">
        <w:instrTex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fldChar w:fldCharType="separate"/>
      </w:r>
      <w:r w:rsidR="004E7915" w:rsidRPr="004E7915">
        <w:rPr>
          <w:noProof/>
        </w:rPr>
        <w:t>(Ternier, De Vries, et al., 2012)</w:t>
      </w:r>
      <w:r>
        <w:fldChar w:fldCharType="end"/>
      </w:r>
      <w:r>
        <w:t xml:space="preserve"> </w:t>
      </w:r>
      <w:proofErr w:type="spellStart"/>
      <w:r w:rsidR="009902FC" w:rsidRPr="00B42162">
        <w:t>Begründung</w:t>
      </w:r>
      <w:proofErr w:type="spellEnd"/>
      <w:r w:rsidR="009902FC" w:rsidRPr="00B42162">
        <w:t xml:space="preserve">: “Just like a user should - while driving a car - use sight as much as possible to drive, we believe that with location based learning, a learner’s eyes must be primarily used to examine the environment. </w:t>
      </w:r>
      <w:proofErr w:type="spellStart"/>
      <w:r w:rsidR="009902FC" w:rsidRPr="009902FC">
        <w:t>ARLearn</w:t>
      </w:r>
      <w:proofErr w:type="spellEnd"/>
      <w:r w:rsidR="009902FC" w:rsidRPr="009902FC">
        <w:t xml:space="preserve"> therefore builds on hearing to support location-based learning through mobile phones.”</w:t>
      </w:r>
      <w:r w:rsidR="009902FC">
        <w:t>)</w:t>
      </w:r>
    </w:p>
    <w:p w:rsidR="00FF52D5" w:rsidRDefault="00B42162" w:rsidP="000B5FF7">
      <w:pPr>
        <w:pStyle w:val="StandardErstzeileneinzug"/>
        <w:numPr>
          <w:ilvl w:val="0"/>
          <w:numId w:val="3"/>
        </w:numPr>
      </w:pPr>
      <w:r>
        <w:fldChar w:fldCharType="begin" w:fldLock="1"/>
      </w:r>
      <w:r>
        <w:instrText>ADDIN CSL_CITATION { "citationItems" : [ { "id" : "ITEM-1", "itemData" : { "DOI" : "10.4061/2011/908468", "ISBN" : "8192642658", "PMID" : "17691992", "author" : [ { "dropping-particle" : "", "family" : "Azuma", "given" : "Ronald",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fldChar w:fldCharType="separate"/>
      </w:r>
      <w:r w:rsidRPr="00B42162">
        <w:rPr>
          <w:noProof/>
        </w:rPr>
        <w:t>(Azuma et al., 2001)</w:t>
      </w:r>
      <w:r>
        <w:fldChar w:fldCharType="end"/>
      </w:r>
      <w:r w:rsidR="000B5FF7">
        <w:t xml:space="preserve">: </w:t>
      </w:r>
      <w:r w:rsidR="000B5FF7" w:rsidRPr="000B5FF7">
        <w:t>“</w:t>
      </w:r>
      <w:r w:rsidR="000B5FF7" w:rsidRPr="000B5FF7">
        <w:rPr>
          <w:b/>
          <w:bCs/>
        </w:rPr>
        <w:t>AR can potentially apply to all senses</w:t>
      </w:r>
      <w:r w:rsidR="000B5FF7" w:rsidRPr="000B5FF7">
        <w:t>, including hearing, touch, and smell.</w:t>
      </w:r>
      <w:r w:rsidR="00FF52D5">
        <w:t>”</w:t>
      </w:r>
    </w:p>
    <w:p w:rsidR="000B5FF7" w:rsidRDefault="00B42162" w:rsidP="00FF52D5">
      <w:pPr>
        <w:pStyle w:val="StandardErstzeileneinzug"/>
      </w:pPr>
      <w:r>
        <w:fldChar w:fldCharType="begin" w:fldLock="1"/>
      </w:r>
      <w:r>
        <w:instrText>ADDIN CSL_CITATION { "citationItems" : [ { "id" : "ITEM-1", "itemData" : { "DOI" : "10.4061/2011/908468", "ISBN" : "8192642658", "PMID" : "17691992", "author" : [ { "dropping-particle" : "", "family" : "Azuma", "given" : "Ronald",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fldChar w:fldCharType="separate"/>
      </w:r>
      <w:r w:rsidRPr="00B42162">
        <w:rPr>
          <w:noProof/>
        </w:rPr>
        <w:t>(Azuma et al., 2001)</w:t>
      </w:r>
      <w:r>
        <w:fldChar w:fldCharType="end"/>
      </w:r>
      <w:r>
        <w:t xml:space="preserve">: </w:t>
      </w:r>
      <w:r w:rsidR="00FF52D5">
        <w:t>“</w:t>
      </w:r>
      <w:r w:rsidR="000B5FF7" w:rsidRPr="000B5FF7">
        <w:t xml:space="preserve">Certain AR applications also require removing real objects from the perceived environment, in addition to adding virtual objects. For example, an AR visualization of a building that stood at a certain location might remove the building that exists there today. Some researchers call the task of removing real objects </w:t>
      </w:r>
      <w:r w:rsidR="000B5FF7" w:rsidRPr="00FF52D5">
        <w:rPr>
          <w:b/>
          <w:bCs/>
        </w:rPr>
        <w:t>mediated or diminished reality</w:t>
      </w:r>
      <w:r w:rsidR="000B5FF7" w:rsidRPr="000B5FF7">
        <w:t>, but we consider it a subset of AR.”</w:t>
      </w:r>
    </w:p>
    <w:p w:rsidR="00676B3D" w:rsidRDefault="00B42162" w:rsidP="009658FF">
      <w:pPr>
        <w:pStyle w:val="StandardErstzeileneinzug"/>
      </w:pPr>
      <w:r>
        <w:fldChar w:fldCharType="begin" w:fldLock="1"/>
      </w:r>
      <w:r w:rsidR="00854286">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plainTextFormattedCitation" : "(Specht, Ternier, &amp; Greller, 2011)", "previouslyFormattedCitation" : "(Specht, Ternier, &amp; Greller, 2011)" }, "properties" : { "noteIndex" : 0 }, "schema" : "https://github.com/citation-style-language/schema/raw/master/csl-citation.json" }</w:instrText>
      </w:r>
      <w:r>
        <w:fldChar w:fldCharType="separate"/>
      </w:r>
      <w:r w:rsidRPr="00B42162">
        <w:rPr>
          <w:noProof/>
        </w:rPr>
        <w:t>(Specht, Ternier, &amp; Greller, 2011)</w:t>
      </w:r>
      <w:r>
        <w:fldChar w:fldCharType="end"/>
      </w:r>
      <w:r w:rsidR="00676B3D">
        <w:t>:</w:t>
      </w:r>
      <w:r w:rsidR="009658FF">
        <w:t>”We find these definitions</w:t>
      </w:r>
      <w:r w:rsidR="00854286">
        <w:t xml:space="preserve"> [</w:t>
      </w:r>
      <w:proofErr w:type="spellStart"/>
      <w:r w:rsidR="00854286">
        <w:t>Nicht</w:t>
      </w:r>
      <w:proofErr w:type="spellEnd"/>
      <w:r w:rsidR="00854286">
        <w:t xml:space="preserve"> Azuma]</w:t>
      </w:r>
      <w:r w:rsidR="009658FF">
        <w:t xml:space="preserve"> </w:t>
      </w:r>
      <w:r w:rsidR="009658FF" w:rsidRPr="009658FF">
        <w:rPr>
          <w:b/>
        </w:rPr>
        <w:t>too generic and in direct conceptual conflict with closely related systems such as context-aware or immersive systems, mixed reality, and personalized adaptation.</w:t>
      </w:r>
      <w:r w:rsidR="009658FF">
        <w:t xml:space="preserve"> For the purpose of this article, at least, we therefore want to specify augmented reality as </w:t>
      </w:r>
      <w:r w:rsidR="009658FF" w:rsidRPr="009658FF">
        <w:rPr>
          <w:b/>
        </w:rPr>
        <w:t>a system that enhances a person’s primary senses (vision, aural, and tactile) with virtual or naturally invisible information made visible by digital means</w:t>
      </w:r>
      <w:r w:rsidR="009658FF">
        <w:rPr>
          <w:b/>
        </w:rPr>
        <w:t xml:space="preserve"> </w:t>
      </w:r>
      <w:r w:rsidR="009658FF" w:rsidRPr="009658FF">
        <w:t>(…)</w:t>
      </w:r>
      <w:r w:rsidR="009658FF">
        <w:rPr>
          <w:b/>
        </w:rPr>
        <w:t xml:space="preserve"> </w:t>
      </w:r>
      <w:r w:rsidR="009658FF">
        <w:t>where ‘view’ also includes other primary human senses.”</w:t>
      </w:r>
    </w:p>
    <w:p w:rsidR="006E1C09" w:rsidRDefault="00854286" w:rsidP="007346D5">
      <w:pPr>
        <w:pStyle w:val="StandardErstzeileneinzug"/>
      </w:pPr>
      <w:r>
        <w:fldChar w:fldCharType="begin" w:fldLock="1"/>
      </w:r>
      <w:r>
        <w:instrText>ADDIN CSL_CITATION { "citationItems" : [ { "id" : "ITEM-1", "itemData" : { "DOI" : "10.1.1.102.4646", "ISBN" : "0916-8532", "PMID" : "25246403",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fldChar w:fldCharType="separate"/>
      </w:r>
      <w:r w:rsidRPr="00854286">
        <w:rPr>
          <w:noProof/>
        </w:rPr>
        <w:t>(Milgram &amp; Kishino, 1994)</w:t>
      </w:r>
      <w:r>
        <w:fldChar w:fldCharType="end"/>
      </w:r>
      <w:r w:rsidR="007346D5">
        <w:t>: Spectrum</w:t>
      </w:r>
    </w:p>
    <w:p w:rsidR="007346D5" w:rsidRDefault="00C732DA" w:rsidP="007346D5">
      <w:pPr>
        <w:pStyle w:val="StandardErstzeileneinzug"/>
      </w:pPr>
      <w:r>
        <w:t xml:space="preserve">Milgram </w:t>
      </w:r>
      <w:proofErr w:type="spellStart"/>
      <w:r>
        <w:t>aber</w:t>
      </w:r>
      <w:proofErr w:type="spellEnd"/>
      <w:r>
        <w:t xml:space="preserve"> </w:t>
      </w:r>
      <w:proofErr w:type="spellStart"/>
      <w:r>
        <w:t>auch</w:t>
      </w:r>
      <w:proofErr w:type="spellEnd"/>
      <w:r>
        <w:t xml:space="preserve">: </w:t>
      </w:r>
      <w:r w:rsidRPr="00C732DA">
        <w:t>“[AR] refers to all cases in which the display of an otherwise real environment is augmented by means of virtual (computer graphic) objects.”</w:t>
      </w:r>
    </w:p>
    <w:p w:rsidR="00C84A0F" w:rsidRPr="00C84A0F" w:rsidRDefault="006E1C09" w:rsidP="007346D5">
      <w:pPr>
        <w:pStyle w:val="StandardErstzeileneinzug"/>
      </w:pPr>
      <w:r>
        <w:lastRenderedPageBreak/>
        <w:fldChar w:fldCharType="begin" w:fldLock="1"/>
      </w:r>
      <w:r>
        <w:instrText>ADDIN CSL_CITATION { "citationItems" : [ { "id" : "ITEM-1", "itemData" : { "DOI" : "10.1.1.102.4646", "ISBN" : "0916-8532", "PMID" : "25246403",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fldChar w:fldCharType="separate"/>
      </w:r>
      <w:r w:rsidRPr="006E1C09">
        <w:rPr>
          <w:noProof/>
        </w:rPr>
        <w:t>(Milgram &amp; Kishino, 1994)</w:t>
      </w:r>
      <w:r>
        <w:fldChar w:fldCharType="end"/>
      </w:r>
      <w:r w:rsidR="00C84A0F">
        <w:t xml:space="preserve">: </w:t>
      </w:r>
      <w:r w:rsidR="00C84A0F" w:rsidRPr="00C84A0F">
        <w:t xml:space="preserve">“An (approximately) three dimensional taxonomy is proposed, comprising the following dimensions: </w:t>
      </w:r>
      <w:r w:rsidR="00C84A0F" w:rsidRPr="00C84A0F">
        <w:rPr>
          <w:b/>
          <w:bCs/>
        </w:rPr>
        <w:t>Extent of World Knowledge</w:t>
      </w:r>
      <w:r w:rsidR="00C84A0F" w:rsidRPr="00C84A0F">
        <w:t xml:space="preserve"> ("how much do we know about the world being displayed?"), </w:t>
      </w:r>
      <w:r w:rsidR="00C84A0F" w:rsidRPr="00C84A0F">
        <w:rPr>
          <w:b/>
          <w:bCs/>
        </w:rPr>
        <w:t>Reproduction Fidelity</w:t>
      </w:r>
      <w:r w:rsidR="00C84A0F" w:rsidRPr="00C84A0F">
        <w:t xml:space="preserve"> ("how 'realistically' are we able to display it?"), and </w:t>
      </w:r>
      <w:r w:rsidR="00C84A0F" w:rsidRPr="00C84A0F">
        <w:rPr>
          <w:b/>
          <w:bCs/>
        </w:rPr>
        <w:t>Extent of Presence Metaphor</w:t>
      </w:r>
      <w:r w:rsidR="00C84A0F" w:rsidRPr="00C84A0F">
        <w:t xml:space="preserve"> ("what is the extent of the illusion that the observer is present within that world?")”</w:t>
      </w:r>
    </w:p>
    <w:p w:rsidR="007346D5" w:rsidRDefault="007346D5" w:rsidP="007346D5">
      <w:pPr>
        <w:pStyle w:val="StandardErstzeileneinzug"/>
        <w:rPr>
          <w:lang w:val="de-DE"/>
        </w:rPr>
      </w:pPr>
      <w:r w:rsidRPr="00BA2B77">
        <w:rPr>
          <w:lang w:val="de-DE"/>
        </w:rPr>
        <w:t>Chronologisch ordnen?</w:t>
      </w:r>
    </w:p>
    <w:p w:rsidR="006E1C09" w:rsidRPr="00BA2B77" w:rsidRDefault="006E1C09" w:rsidP="007346D5">
      <w:pPr>
        <w:pStyle w:val="StandardErstzeileneinzug"/>
        <w:rPr>
          <w:lang w:val="de-DE"/>
        </w:rPr>
      </w:pPr>
      <w:proofErr w:type="spellStart"/>
      <w:r>
        <w:rPr>
          <w:lang w:val="de-DE"/>
        </w:rPr>
        <w:t>Milgrams</w:t>
      </w:r>
      <w:proofErr w:type="spellEnd"/>
      <w:r>
        <w:rPr>
          <w:lang w:val="de-DE"/>
        </w:rPr>
        <w:t xml:space="preserve"> Inspirationen/Grundlagen:</w:t>
      </w:r>
    </w:p>
    <w:p w:rsidR="00190344" w:rsidRPr="00BA2B77" w:rsidRDefault="006E1C09" w:rsidP="00190344">
      <w:pPr>
        <w:pStyle w:val="StandardErstzeileneinzug"/>
        <w:rPr>
          <w:lang w:val="de-DE"/>
        </w:rPr>
      </w:pPr>
      <w:r>
        <w:fldChar w:fldCharType="begin" w:fldLock="1"/>
      </w:r>
      <w:r>
        <w:instrText>ADDIN CSL_CITATION { "citationItems" : [ { "id" : "ITEM-1", "itemData" : { "author" : [ { "dropping-particle" : "", "family" : "Sheridan", "given" : "Thomas B.", "non-dropping-particle" : "", "parse-names" : false, "suffix" : "" } ], "container-title" : "Presence: Teleoperators and virtual environments", "id" : "ITEM-1", "issue" : "1", "issued" : { "date-parts" : [ [ "1992" ] ] }, "page" : "120-126", "title" : "Musings on Telepresence and Virtual Presence", "type" : "article-journal", "volume" : "1" }, "uris" : [ "http://www.mendeley.com/documents/?uuid=0d87870c-7d87-4e55-b0a3-f46e26a1ce95" ] } ], "mendeley" : { "formattedCitation" : "(Sheridan, 1992)", "plainTextFormattedCitation" : "(Sheridan, 1992)", "previouslyFormattedCitation" : "(Sheridan, 1992)" }, "properties" : { "noteIndex" : 0 }, "schema" : "https://github.com/citation-style-language/schema/raw/master/csl-citation.json" }</w:instrText>
      </w:r>
      <w:r>
        <w:fldChar w:fldCharType="separate"/>
      </w:r>
      <w:r w:rsidRPr="00854286">
        <w:rPr>
          <w:noProof/>
        </w:rPr>
        <w:t>(Sheridan, 1992)</w:t>
      </w:r>
      <w:r>
        <w:fldChar w:fldCharType="end"/>
      </w:r>
      <w:r w:rsidRPr="00BA2B77">
        <w:rPr>
          <w:lang w:val="de-DE"/>
        </w:rPr>
        <w:t xml:space="preserve"> </w:t>
      </w:r>
      <w:r w:rsidR="00190344" w:rsidRPr="00BA2B77">
        <w:rPr>
          <w:lang w:val="de-DE"/>
        </w:rPr>
        <w:t>(Faktoren für Presence)</w:t>
      </w:r>
      <w:r w:rsidR="000B5FF7" w:rsidRPr="00BA2B77">
        <w:rPr>
          <w:lang w:val="de-DE"/>
        </w:rPr>
        <w:t xml:space="preserve">: </w:t>
      </w:r>
    </w:p>
    <w:p w:rsidR="00190344" w:rsidRDefault="000B5FF7" w:rsidP="00190344">
      <w:pPr>
        <w:pStyle w:val="StandardErstzeileneinzug"/>
        <w:numPr>
          <w:ilvl w:val="0"/>
          <w:numId w:val="2"/>
        </w:numPr>
      </w:pPr>
      <w:r>
        <w:t>“</w:t>
      </w:r>
      <w:r w:rsidR="00190344">
        <w:t xml:space="preserve">Extent of sensory information </w:t>
      </w:r>
    </w:p>
    <w:p w:rsidR="00190344" w:rsidRDefault="00190344" w:rsidP="00190344">
      <w:pPr>
        <w:pStyle w:val="StandardErstzeileneinzug"/>
        <w:numPr>
          <w:ilvl w:val="0"/>
          <w:numId w:val="2"/>
        </w:numPr>
      </w:pPr>
      <w:r>
        <w:t>control of relation of sensors to environment</w:t>
      </w:r>
    </w:p>
    <w:p w:rsidR="000B5FF7" w:rsidRDefault="00190344" w:rsidP="00190344">
      <w:pPr>
        <w:pStyle w:val="StandardErstzeileneinzug"/>
        <w:numPr>
          <w:ilvl w:val="0"/>
          <w:numId w:val="2"/>
        </w:numPr>
      </w:pPr>
      <w:r>
        <w:t>ability to modify physical environment</w:t>
      </w:r>
    </w:p>
    <w:p w:rsidR="005602E0" w:rsidRDefault="006E1C09" w:rsidP="005602E0">
      <w:pPr>
        <w:pStyle w:val="StandardErstzeileneinzug"/>
      </w:pPr>
      <w:r>
        <w:fldChar w:fldCharType="begin" w:fldLock="1"/>
      </w:r>
      <w:r>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plainTextFormattedCitation" : "(Robinett, 1992)", "previouslyFormattedCitation" : "(Robinett, 1992)" }, "properties" : { "noteIndex" : 0 }, "schema" : "https://github.com/citation-style-language/schema/raw/master/csl-citation.json" }</w:instrText>
      </w:r>
      <w:r>
        <w:fldChar w:fldCharType="separate"/>
      </w:r>
      <w:r w:rsidRPr="00854286">
        <w:rPr>
          <w:noProof/>
        </w:rPr>
        <w:t>(Robinett, 1992)</w:t>
      </w:r>
      <w:r>
        <w:fldChar w:fldCharType="end"/>
      </w:r>
      <w:r w:rsidR="00FD5995">
        <w:t xml:space="preserve"> (</w:t>
      </w:r>
      <w:proofErr w:type="gramStart"/>
      <w:r w:rsidR="00FD5995">
        <w:t>synthetic</w:t>
      </w:r>
      <w:proofErr w:type="gramEnd"/>
      <w:r w:rsidR="00FD5995">
        <w:t xml:space="preserve"> experience) (“</w:t>
      </w:r>
      <w:proofErr w:type="gramStart"/>
      <w:r w:rsidR="00FD5995" w:rsidRPr="00FD5995">
        <w:t>a</w:t>
      </w:r>
      <w:proofErr w:type="gramEnd"/>
      <w:r w:rsidR="00FD5995" w:rsidRPr="00FD5995">
        <w:t xml:space="preserve"> taxonomy for classifying systems that incorporate an HMD</w:t>
      </w:r>
      <w:r w:rsidR="00FD5995">
        <w:t xml:space="preserve">”): </w:t>
      </w:r>
      <w:proofErr w:type="spellStart"/>
      <w:r w:rsidR="005602E0">
        <w:t>Klassifizierung</w:t>
      </w:r>
      <w:proofErr w:type="spellEnd"/>
      <w:r w:rsidR="005602E0">
        <w:t xml:space="preserve"> </w:t>
      </w:r>
      <w:proofErr w:type="spellStart"/>
      <w:r w:rsidR="005602E0">
        <w:t>nach</w:t>
      </w:r>
      <w:proofErr w:type="spellEnd"/>
      <w:r w:rsidR="005602E0">
        <w:t xml:space="preserve"> </w:t>
      </w:r>
      <w:r w:rsidR="005602E0" w:rsidRPr="005602E0">
        <w:t>causality, model source, time, space, superposition, display type, sensor ty</w:t>
      </w:r>
      <w:r w:rsidR="005602E0">
        <w:t xml:space="preserve">pe, action measurement type, actuator; </w:t>
      </w:r>
    </w:p>
    <w:p w:rsidR="005602E0" w:rsidRDefault="005602E0" w:rsidP="005602E0">
      <w:pPr>
        <w:pStyle w:val="StandardErstzeileneinzug"/>
      </w:pPr>
      <w:proofErr w:type="spellStart"/>
      <w:r>
        <w:t>Klassifizierung</w:t>
      </w:r>
      <w:proofErr w:type="spellEnd"/>
      <w:r>
        <w:t xml:space="preserve"> AR:</w:t>
      </w:r>
    </w:p>
    <w:p w:rsidR="005602E0" w:rsidRDefault="005602E0" w:rsidP="005602E0">
      <w:pPr>
        <w:pStyle w:val="StandardErstzeileneinzug"/>
        <w:numPr>
          <w:ilvl w:val="0"/>
          <w:numId w:val="2"/>
        </w:numPr>
      </w:pPr>
      <w:r>
        <w:t>Causality: Transmit</w:t>
      </w:r>
    </w:p>
    <w:p w:rsidR="005602E0" w:rsidRDefault="005602E0" w:rsidP="005602E0">
      <w:pPr>
        <w:pStyle w:val="StandardErstzeileneinzug"/>
        <w:numPr>
          <w:ilvl w:val="0"/>
          <w:numId w:val="2"/>
        </w:numPr>
      </w:pPr>
      <w:r>
        <w:t>Model source: Scan</w:t>
      </w:r>
    </w:p>
    <w:p w:rsidR="005602E0" w:rsidRDefault="005602E0" w:rsidP="005602E0">
      <w:pPr>
        <w:pStyle w:val="StandardErstzeileneinzug"/>
        <w:numPr>
          <w:ilvl w:val="0"/>
          <w:numId w:val="2"/>
        </w:numPr>
      </w:pPr>
      <w:r>
        <w:t>Time: 1-to-1</w:t>
      </w:r>
    </w:p>
    <w:p w:rsidR="005602E0" w:rsidRDefault="005602E0" w:rsidP="005602E0">
      <w:pPr>
        <w:pStyle w:val="StandardErstzeileneinzug"/>
        <w:numPr>
          <w:ilvl w:val="0"/>
          <w:numId w:val="2"/>
        </w:numPr>
      </w:pPr>
      <w:r>
        <w:t>Space: Registered</w:t>
      </w:r>
    </w:p>
    <w:p w:rsidR="005602E0" w:rsidRDefault="005602E0" w:rsidP="005602E0">
      <w:pPr>
        <w:pStyle w:val="StandardErstzeileneinzug"/>
        <w:numPr>
          <w:ilvl w:val="0"/>
          <w:numId w:val="2"/>
        </w:numPr>
      </w:pPr>
      <w:r>
        <w:t>Superposition: Merge</w:t>
      </w:r>
    </w:p>
    <w:p w:rsidR="005602E0" w:rsidRDefault="005602E0" w:rsidP="005602E0">
      <w:pPr>
        <w:pStyle w:val="StandardErstzeileneinzug"/>
        <w:numPr>
          <w:ilvl w:val="0"/>
          <w:numId w:val="2"/>
        </w:numPr>
      </w:pPr>
      <w:r>
        <w:t>Display: HMD</w:t>
      </w:r>
    </w:p>
    <w:p w:rsidR="005602E0" w:rsidRDefault="005602E0" w:rsidP="005602E0">
      <w:pPr>
        <w:pStyle w:val="StandardErstzeileneinzug"/>
        <w:numPr>
          <w:ilvl w:val="0"/>
          <w:numId w:val="2"/>
        </w:numPr>
      </w:pPr>
      <w:r>
        <w:t>Sensor: FLIR (forward-looking infrared)</w:t>
      </w:r>
    </w:p>
    <w:p w:rsidR="005602E0" w:rsidRDefault="005602E0" w:rsidP="005602E0">
      <w:pPr>
        <w:pStyle w:val="StandardErstzeileneinzug"/>
        <w:numPr>
          <w:ilvl w:val="0"/>
          <w:numId w:val="2"/>
        </w:numPr>
      </w:pPr>
      <w:r>
        <w:t>Action Measure: -</w:t>
      </w:r>
    </w:p>
    <w:p w:rsidR="005602E0" w:rsidRDefault="005602E0" w:rsidP="005602E0">
      <w:pPr>
        <w:pStyle w:val="StandardErstzeileneinzug"/>
        <w:numPr>
          <w:ilvl w:val="0"/>
          <w:numId w:val="2"/>
        </w:numPr>
      </w:pPr>
      <w:r>
        <w:t>Actuator: -</w:t>
      </w:r>
    </w:p>
    <w:p w:rsidR="005602E0" w:rsidRDefault="006E1C09" w:rsidP="005602E0">
      <w:pPr>
        <w:pStyle w:val="StandardErstzeileneinzug"/>
      </w:pPr>
      <w:r>
        <w:fldChar w:fldCharType="begin" w:fldLock="1"/>
      </w:r>
      <w:r w:rsidR="00E1512B">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fldChar w:fldCharType="separate"/>
      </w:r>
      <w:r w:rsidR="0041510F" w:rsidRPr="0041510F">
        <w:rPr>
          <w:noProof/>
        </w:rPr>
        <w:t>(L. Johnson et al., 2011)</w:t>
      </w:r>
      <w:r>
        <w:fldChar w:fldCharType="end"/>
      </w:r>
      <w:proofErr w:type="gramStart"/>
      <w:r w:rsidR="0045779C">
        <w:t xml:space="preserve">: </w:t>
      </w:r>
      <w:r w:rsidR="0045779C" w:rsidRPr="0045779C">
        <w:t>”</w:t>
      </w:r>
      <w:proofErr w:type="gramEnd"/>
      <w:r w:rsidR="0045779C" w:rsidRPr="0045779C">
        <w:t>Augmented reality (AR) refers to the addition of a computer-assisted contextual layer of information over the real world, creating a reality that is enhanced or augmented.”</w:t>
      </w:r>
      <w:r w:rsidR="0045779C">
        <w:t xml:space="preserve"> -&gt; </w:t>
      </w:r>
      <w:proofErr w:type="spellStart"/>
      <w:r w:rsidR="0045779C">
        <w:t>Sehr</w:t>
      </w:r>
      <w:proofErr w:type="spellEnd"/>
      <w:r w:rsidR="0045779C">
        <w:t xml:space="preserve"> </w:t>
      </w:r>
      <w:proofErr w:type="spellStart"/>
      <w:r w:rsidR="0045779C">
        <w:t>allgemein</w:t>
      </w:r>
      <w:proofErr w:type="spellEnd"/>
    </w:p>
    <w:p w:rsidR="00FC216C" w:rsidRDefault="006E1C09" w:rsidP="005602E0">
      <w:pPr>
        <w:pStyle w:val="StandardErstzeileneinzug"/>
        <w:rPr>
          <w:b/>
          <w:bCs/>
        </w:rPr>
      </w:pPr>
      <w:r>
        <w:rPr>
          <w:i/>
        </w:rPr>
        <w:fldChar w:fldCharType="begin" w:fldLock="1"/>
      </w:r>
      <w:r>
        <w:rPr>
          <w:i/>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Pr>
          <w:i/>
        </w:rPr>
        <w:fldChar w:fldCharType="separate"/>
      </w:r>
      <w:r w:rsidRPr="006E1C09">
        <w:rPr>
          <w:noProof/>
        </w:rPr>
        <w:t>(Wetzel, Mccall, Braun, &amp; Broll, 2008)</w:t>
      </w:r>
      <w:r>
        <w:rPr>
          <w:i/>
        </w:rPr>
        <w:fldChar w:fldCharType="end"/>
      </w:r>
      <w:r w:rsidR="00FC216C" w:rsidRPr="00FC216C">
        <w:rPr>
          <w:i/>
        </w:rPr>
        <w:t xml:space="preserve"> </w:t>
      </w:r>
      <w:proofErr w:type="spellStart"/>
      <w:r w:rsidR="00FC216C" w:rsidRPr="00FC216C">
        <w:rPr>
          <w:i/>
        </w:rPr>
        <w:t>stellt</w:t>
      </w:r>
      <w:proofErr w:type="spellEnd"/>
      <w:r w:rsidR="00FC216C" w:rsidRPr="00FC216C">
        <w:rPr>
          <w:i/>
        </w:rPr>
        <w:t xml:space="preserve"> in </w:t>
      </w:r>
      <w:proofErr w:type="spellStart"/>
      <w:r w:rsidR="00FC216C" w:rsidRPr="00FC216C">
        <w:rPr>
          <w:i/>
        </w:rPr>
        <w:t>Frage</w:t>
      </w:r>
      <w:proofErr w:type="spellEnd"/>
      <w:r w:rsidR="00FC216C" w:rsidRPr="00FC216C">
        <w:rPr>
          <w:i/>
        </w:rPr>
        <w:t xml:space="preserve">, </w:t>
      </w:r>
      <w:proofErr w:type="spellStart"/>
      <w:r w:rsidR="00FC216C" w:rsidRPr="00FC216C">
        <w:rPr>
          <w:i/>
        </w:rPr>
        <w:t>ob</w:t>
      </w:r>
      <w:proofErr w:type="spellEnd"/>
      <w:r w:rsidR="00FC216C" w:rsidRPr="00FC216C">
        <w:rPr>
          <w:i/>
        </w:rPr>
        <w:t xml:space="preserve"> The Eye of Judgement AR </w:t>
      </w:r>
      <w:proofErr w:type="spellStart"/>
      <w:proofErr w:type="gramStart"/>
      <w:r w:rsidR="00FC216C" w:rsidRPr="00FC216C">
        <w:rPr>
          <w:i/>
        </w:rPr>
        <w:t>ist</w:t>
      </w:r>
      <w:proofErr w:type="spellEnd"/>
      <w:proofErr w:type="gramEnd"/>
      <w:r w:rsidR="00FC216C">
        <w:rPr>
          <w:i/>
        </w:rPr>
        <w:t xml:space="preserve">. </w:t>
      </w:r>
      <w:r w:rsidR="00FC216C" w:rsidRPr="00FC216C">
        <w:t xml:space="preserve">”One of the </w:t>
      </w:r>
      <w:r w:rsidR="00FC216C" w:rsidRPr="00FC216C">
        <w:rPr>
          <w:b/>
          <w:bCs/>
        </w:rPr>
        <w:t>biggest weaknesses</w:t>
      </w:r>
      <w:r w:rsidR="00FC216C" w:rsidRPr="00FC216C">
        <w:t xml:space="preserve"> of The Eye of Judgment is the fact that it might not be a “true” Augmented Reality game at all.”</w:t>
      </w:r>
      <w:r w:rsidR="00FC216C">
        <w:t xml:space="preserve"> – “</w:t>
      </w:r>
      <w:r w:rsidR="00FC216C" w:rsidRPr="00FC216C">
        <w:t xml:space="preserve">During [Eye of Judgement], the screen displays the playing field which is enhanced by terrain in each square and other graphical </w:t>
      </w:r>
      <w:proofErr w:type="gramStart"/>
      <w:r w:rsidR="00FC216C" w:rsidRPr="00FC216C">
        <w:t>effects</w:t>
      </w:r>
      <w:proofErr w:type="gramEnd"/>
      <w:r w:rsidR="00FC216C" w:rsidRPr="00FC216C">
        <w:t xml:space="preserve">. The real playing field is never seen on the screen as it is </w:t>
      </w:r>
      <w:r w:rsidR="00FC216C" w:rsidRPr="00FC216C">
        <w:rPr>
          <w:b/>
          <w:bCs/>
        </w:rPr>
        <w:t>completely overlaid by virtual characters and objects</w:t>
      </w:r>
      <w:r w:rsidR="00FC216C">
        <w:rPr>
          <w:b/>
          <w:bCs/>
        </w:rPr>
        <w:t>”</w:t>
      </w:r>
    </w:p>
    <w:p w:rsidR="00FF3529" w:rsidRPr="00FF3529" w:rsidRDefault="006E1C09" w:rsidP="005602E0">
      <w:pPr>
        <w:pStyle w:val="StandardErstzeileneinzug"/>
        <w:rPr>
          <w:bCs/>
        </w:rPr>
      </w:pPr>
      <w:r>
        <w:rPr>
          <w:bCs/>
        </w:rPr>
        <w:fldChar w:fldCharType="begin" w:fldLock="1"/>
      </w:r>
      <w:r>
        <w:rPr>
          <w:bCs/>
        </w:rP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Pr>
          <w:bCs/>
        </w:rPr>
        <w:fldChar w:fldCharType="separate"/>
      </w:r>
      <w:r w:rsidRPr="006E1C09">
        <w:rPr>
          <w:bCs/>
          <w:noProof/>
        </w:rPr>
        <w:t>(FitzGerald et al., 2013)</w:t>
      </w:r>
      <w:r>
        <w:rPr>
          <w:bCs/>
        </w:rPr>
        <w:fldChar w:fldCharType="end"/>
      </w:r>
      <w:r w:rsidR="00FF3529">
        <w:rPr>
          <w:bCs/>
        </w:rPr>
        <w:t>: “</w:t>
      </w:r>
      <w:r w:rsidR="00FF3529" w:rsidRPr="00FF3529">
        <w:rPr>
          <w:bCs/>
        </w:rPr>
        <w:t xml:space="preserve">working definition of AR that includes the </w:t>
      </w:r>
      <w:r w:rsidR="00FF3529" w:rsidRPr="00FF3529">
        <w:rPr>
          <w:b/>
          <w:bCs/>
        </w:rPr>
        <w:t>fusion of any digital information with physical world settings</w:t>
      </w:r>
      <w:r w:rsidR="00FF3529" w:rsidRPr="00FF3529">
        <w:rPr>
          <w:bCs/>
        </w:rPr>
        <w:t>, i.e. being able to augment one’s immediate surroundings with electronic data or information, in a variety of formats including visual/graphic media, text, audio, video and haptic overlays.”</w:t>
      </w:r>
    </w:p>
    <w:p w:rsidR="000A255A" w:rsidRDefault="000A255A" w:rsidP="005602E0">
      <w:pPr>
        <w:pStyle w:val="StandardErstzeileneinzug"/>
        <w:rPr>
          <w:bCs/>
          <w:i/>
        </w:rPr>
      </w:pPr>
      <w:proofErr w:type="spellStart"/>
      <w:r>
        <w:rPr>
          <w:bCs/>
          <w:i/>
        </w:rPr>
        <w:lastRenderedPageBreak/>
        <w:t>Abgrenzen</w:t>
      </w:r>
      <w:proofErr w:type="spellEnd"/>
      <w:r>
        <w:rPr>
          <w:bCs/>
          <w:i/>
        </w:rPr>
        <w:t xml:space="preserve"> von VR etc.</w:t>
      </w:r>
    </w:p>
    <w:p w:rsidR="000A255A" w:rsidRPr="000A255A" w:rsidRDefault="000A255A" w:rsidP="000A255A">
      <w:pPr>
        <w:pStyle w:val="StandardErstzeileneinzug"/>
        <w:numPr>
          <w:ilvl w:val="0"/>
          <w:numId w:val="3"/>
        </w:numPr>
      </w:pPr>
      <w:r>
        <w:rPr>
          <w:bCs/>
        </w:rPr>
        <w:t>Schell (</w:t>
      </w:r>
      <w:r w:rsidRPr="000A255A">
        <w:rPr>
          <w:bCs/>
        </w:rPr>
        <w:t>VR and AR: 2016, 2020, 2025</w:t>
      </w:r>
      <w:r>
        <w:rPr>
          <w:bCs/>
        </w:rPr>
        <w:t xml:space="preserve">): </w:t>
      </w:r>
      <w:r w:rsidRPr="000A255A">
        <w:rPr>
          <w:bCs/>
        </w:rPr>
        <w:t xml:space="preserve">“Technology doesn’t converge, it’s not what it does, technology diverges. So I’m saying, by 2025 we’re </w:t>
      </w:r>
      <w:proofErr w:type="spellStart"/>
      <w:r w:rsidRPr="000A255A">
        <w:rPr>
          <w:bCs/>
        </w:rPr>
        <w:t>gonna</w:t>
      </w:r>
      <w:proofErr w:type="spellEnd"/>
      <w:r w:rsidRPr="000A255A">
        <w:rPr>
          <w:bCs/>
        </w:rPr>
        <w:t xml:space="preserve"> have VR things and we’re </w:t>
      </w:r>
      <w:proofErr w:type="spellStart"/>
      <w:r w:rsidRPr="000A255A">
        <w:rPr>
          <w:bCs/>
        </w:rPr>
        <w:t>gonna</w:t>
      </w:r>
      <w:proofErr w:type="spellEnd"/>
      <w:r w:rsidRPr="000A255A">
        <w:rPr>
          <w:bCs/>
        </w:rPr>
        <w:t xml:space="preserve"> have AR things (...) because you want them both to be good and to be good they’re </w:t>
      </w:r>
      <w:proofErr w:type="spellStart"/>
      <w:r w:rsidRPr="000A255A">
        <w:rPr>
          <w:bCs/>
        </w:rPr>
        <w:t>gonna</w:t>
      </w:r>
      <w:proofErr w:type="spellEnd"/>
      <w:r w:rsidRPr="000A255A">
        <w:rPr>
          <w:bCs/>
        </w:rPr>
        <w:t xml:space="preserve"> need to use different technologies and systems.</w:t>
      </w:r>
    </w:p>
    <w:p w:rsidR="007346D5" w:rsidRPr="0045779C" w:rsidRDefault="00B94732" w:rsidP="00B94732">
      <w:pPr>
        <w:pStyle w:val="berschrift3"/>
        <w:rPr>
          <w:lang w:val="en-US"/>
        </w:rPr>
      </w:pPr>
      <w:bookmarkStart w:id="9" w:name="_Toc470026249"/>
      <w:r w:rsidRPr="0045779C">
        <w:rPr>
          <w:lang w:val="en-US"/>
        </w:rPr>
        <w:t>Technology</w:t>
      </w:r>
      <w:bookmarkEnd w:id="9"/>
    </w:p>
    <w:p w:rsidR="00B94732" w:rsidRPr="00A55959" w:rsidRDefault="006E1C09" w:rsidP="00B94732">
      <w:pPr>
        <w:pStyle w:val="StandardErstzeileneinzug"/>
      </w:pPr>
      <w:r>
        <w:fldChar w:fldCharType="begin" w:fldLock="1"/>
      </w:r>
      <w:r>
        <w:instrText>ADDIN CSL_CITATION { "citationItems" : [ { "id" : "ITEM-1", "itemData" : { "DOI" : "10.1145/1476589.1476686", "ISBN" : "158113052X", "abstract" : "The fundamental idea behind the three-dimensional display is to present the user with a perspective image which changes as he moves. The retinal image of the real objects which we see is, after all, only two-dimensional. Thus if we can place suitable two-dimensional images on the observer's retinas, we can create the illusion that he is seeing a three-dimensional object. Although stereo presentation is important to the three-dimensional illusion, it is less important than the change that takes place in the image when the observer moves his head. The image presented by the three-dimensional display must change in exactly the way that the image of a real object would change for similar motions of the user's head. Psychologists have long known that moving perspective images appear strikingly three-dimensional even without stereo presentation; the three-dimensional display described in this paper depends heavily on this \"kinetic depth effect.\"",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plainTextFormattedCitation" : "(Sutherland, 1968)", "previouslyFormattedCitation" : "(Sutherland, 1968)" }, "properties" : { "noteIndex" : 0 }, "schema" : "https://github.com/citation-style-language/schema/raw/master/csl-citation.json" }</w:instrText>
      </w:r>
      <w:r>
        <w:fldChar w:fldCharType="separate"/>
      </w:r>
      <w:r w:rsidRPr="006E1C09">
        <w:rPr>
          <w:noProof/>
        </w:rPr>
        <w:t>(Sutherland, 1968)</w:t>
      </w:r>
      <w:r>
        <w:fldChar w:fldCharType="end"/>
      </w:r>
      <w:r w:rsidR="00B94732" w:rsidRPr="00A55959">
        <w:t xml:space="preserve"> </w:t>
      </w:r>
      <w:proofErr w:type="spellStart"/>
      <w:r w:rsidR="00B94732" w:rsidRPr="00A55959">
        <w:t>als</w:t>
      </w:r>
      <w:proofErr w:type="spellEnd"/>
      <w:r w:rsidR="00B94732" w:rsidRPr="00A55959">
        <w:t xml:space="preserve"> </w:t>
      </w:r>
      <w:proofErr w:type="spellStart"/>
      <w:r w:rsidR="00B94732" w:rsidRPr="00A55959">
        <w:t>erster</w:t>
      </w:r>
      <w:proofErr w:type="spellEnd"/>
      <w:r w:rsidR="00A55959" w:rsidRPr="00A55959">
        <w:t xml:space="preserve"> - “</w:t>
      </w:r>
      <w:r w:rsidR="00A55959" w:rsidRPr="00A55959">
        <w:rPr>
          <w:b/>
          <w:bCs/>
        </w:rPr>
        <w:t>Eventually we would like to allow the user to walk freely about the room</w:t>
      </w:r>
      <w:r w:rsidR="00A55959" w:rsidRPr="00A55959">
        <w:t>, but our initial equipment allows a working volume of head motion about six feet in diameter and three feet high.</w:t>
      </w:r>
      <w:r w:rsidR="00A55959">
        <w:t>”</w:t>
      </w:r>
      <w:r w:rsidR="008D4F8D">
        <w:t xml:space="preserve"> (</w:t>
      </w: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6E1C09">
        <w:rPr>
          <w:noProof/>
        </w:rPr>
        <w:t>(FitzGerald et al., 2013)</w:t>
      </w:r>
      <w:r>
        <w:fldChar w:fldCharType="end"/>
      </w:r>
      <w:r w:rsidR="008D4F8D">
        <w:t xml:space="preserve">: </w:t>
      </w:r>
      <w:r w:rsidR="008D4F8D" w:rsidRPr="008D4F8D">
        <w:t xml:space="preserve">“Nevertheless, </w:t>
      </w:r>
      <w:r w:rsidR="008D4F8D" w:rsidRPr="008D4F8D">
        <w:rPr>
          <w:b/>
          <w:bCs/>
        </w:rPr>
        <w:t>developers have always aimed to make AR portable</w:t>
      </w:r>
      <w:r w:rsidR="008D4F8D" w:rsidRPr="008D4F8D">
        <w:t xml:space="preserve">. When </w:t>
      </w:r>
      <w:r w:rsidR="008D4F8D" w:rsidRPr="008D4F8D">
        <w:rPr>
          <w:b/>
          <w:bCs/>
        </w:rPr>
        <w:t>Sutherland</w:t>
      </w:r>
      <w:r w:rsidR="008D4F8D" w:rsidRPr="008D4F8D">
        <w:t xml:space="preserve"> began work on a 3D headset display in the 1960s, he noted that his intention was “to present the user with a perspective image which changes as he moves””</w:t>
      </w:r>
      <w:r w:rsidR="008D4F8D">
        <w:t>)</w:t>
      </w:r>
    </w:p>
    <w:p w:rsidR="00A55628" w:rsidRDefault="00A55628" w:rsidP="00A55959">
      <w:pPr>
        <w:pStyle w:val="StandardErstzeileneinzug"/>
        <w:numPr>
          <w:ilvl w:val="0"/>
          <w:numId w:val="3"/>
        </w:numPr>
      </w:pPr>
      <w:r w:rsidRPr="00A55959">
        <w:t xml:space="preserve">HMD/HWD </w:t>
      </w:r>
      <w:r w:rsidR="00FC216C">
        <w:t xml:space="preserve">(Mobile AR) </w:t>
      </w:r>
      <w:r w:rsidRPr="00A55959">
        <w:t>vs Desktop</w:t>
      </w:r>
    </w:p>
    <w:p w:rsidR="0014236C" w:rsidRPr="006E1C09" w:rsidRDefault="006E1C09" w:rsidP="00A55959">
      <w:pPr>
        <w:pStyle w:val="StandardErstzeileneinzug"/>
        <w:numPr>
          <w:ilvl w:val="0"/>
          <w:numId w:val="3"/>
        </w:numPr>
      </w:pPr>
      <w:r>
        <w:rPr>
          <w:lang w:val="de-DE"/>
        </w:rPr>
        <w:fldChar w:fldCharType="begin" w:fldLock="1"/>
      </w:r>
      <w:r>
        <w:rPr>
          <w:lang w:val="de-DE"/>
        </w:rPr>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MacIntyre, H\u00f6llerer, &amp; Webster, 1997)", "plainTextFormattedCitation" : "(Feiner, MacIntyre, H\u00f6llerer, &amp; Webster, 1997)", "previouslyFormattedCitation" : "(Feiner, MacIntyre, H\u00f6llerer, &amp; Webster, 1997)" }, "properties" : { "noteIndex" : 0 }, "schema" : "https://github.com/citation-style-language/schema/raw/master/csl-citation.json" }</w:instrText>
      </w:r>
      <w:r>
        <w:rPr>
          <w:lang w:val="de-DE"/>
        </w:rPr>
        <w:fldChar w:fldCharType="separate"/>
      </w:r>
      <w:r w:rsidRPr="006E1C09">
        <w:rPr>
          <w:noProof/>
          <w:lang w:val="de-DE"/>
        </w:rPr>
        <w:t>(Feiner, MacIntyre, Höllerer, &amp; Webster, 1997)</w:t>
      </w:r>
      <w:r>
        <w:rPr>
          <w:lang w:val="de-DE"/>
        </w:rPr>
        <w:fldChar w:fldCharType="end"/>
      </w:r>
      <w:r w:rsidR="0014236C" w:rsidRPr="0014236C">
        <w:rPr>
          <w:lang w:val="de-DE"/>
        </w:rPr>
        <w:t xml:space="preserve"> als erstes MARS</w:t>
      </w:r>
      <w:r w:rsidR="0014236C">
        <w:rPr>
          <w:lang w:val="de-DE"/>
        </w:rPr>
        <w:t xml:space="preserve"> (Mobile </w:t>
      </w:r>
      <w:proofErr w:type="spellStart"/>
      <w:r w:rsidR="0014236C">
        <w:rPr>
          <w:lang w:val="de-DE"/>
        </w:rPr>
        <w:t>Augmented</w:t>
      </w:r>
      <w:proofErr w:type="spellEnd"/>
      <w:r w:rsidR="0014236C">
        <w:rPr>
          <w:lang w:val="de-DE"/>
        </w:rPr>
        <w:t xml:space="preserve"> Reality System (So genannt in </w:t>
      </w:r>
      <w:r>
        <w:rPr>
          <w:lang w:val="de-DE"/>
        </w:rPr>
        <w:fldChar w:fldCharType="begin" w:fldLock="1"/>
      </w:r>
      <w:r>
        <w:rPr>
          <w:lang w:val="de-DE"/>
        </w:rPr>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w:instrText>
      </w:r>
      <w:r w:rsidRPr="00873C1B">
        <w:instrText xml:space="preserve">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w:instrText>
      </w:r>
      <w:r w:rsidRPr="006E1C09">
        <w:instrText>al", "volume" : "19" }, "uris" : [ "http://www.mendeley.com/documents/?uuid=ee70efc8-2a52-33ba-ae02-a0de3c488b4d" ] } ], "mendeley" : { "formattedCitation"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Pr>
          <w:lang w:val="de-DE"/>
        </w:rPr>
        <w:fldChar w:fldCharType="separate"/>
      </w:r>
      <w:r w:rsidRPr="006E1C09">
        <w:rPr>
          <w:noProof/>
        </w:rPr>
        <w:t>(Papagiannakis, Singh, &amp; Magnenat-Thalmann, 2008)</w:t>
      </w:r>
      <w:r>
        <w:rPr>
          <w:lang w:val="de-DE"/>
        </w:rPr>
        <w:fldChar w:fldCharType="end"/>
      </w:r>
      <w:r w:rsidR="0014236C" w:rsidRPr="006E1C09">
        <w:t xml:space="preserve">, </w:t>
      </w:r>
      <w:proofErr w:type="spellStart"/>
      <w:r w:rsidR="0014236C" w:rsidRPr="006E1C09">
        <w:t>aber</w:t>
      </w:r>
      <w:proofErr w:type="spellEnd"/>
      <w:r w:rsidR="0014236C" w:rsidRPr="006E1C09">
        <w:t xml:space="preserve"> </w:t>
      </w:r>
      <w:proofErr w:type="spellStart"/>
      <w:r w:rsidR="0014236C" w:rsidRPr="006E1C09">
        <w:t>wahrscheinlich</w:t>
      </w:r>
      <w:proofErr w:type="spellEnd"/>
      <w:r w:rsidR="0014236C" w:rsidRPr="006E1C09">
        <w:t xml:space="preserve"> </w:t>
      </w:r>
      <w:proofErr w:type="spellStart"/>
      <w:r w:rsidR="0014236C" w:rsidRPr="006E1C09">
        <w:t>nicht</w:t>
      </w:r>
      <w:proofErr w:type="spellEnd"/>
      <w:r w:rsidR="0014236C" w:rsidRPr="006E1C09">
        <w:t xml:space="preserve"> </w:t>
      </w:r>
      <w:proofErr w:type="spellStart"/>
      <w:r w:rsidR="0014236C" w:rsidRPr="006E1C09">
        <w:t>zum</w:t>
      </w:r>
      <w:proofErr w:type="spellEnd"/>
      <w:r w:rsidR="0014236C" w:rsidRPr="006E1C09">
        <w:t xml:space="preserve"> </w:t>
      </w:r>
      <w:proofErr w:type="spellStart"/>
      <w:r w:rsidR="0014236C" w:rsidRPr="006E1C09">
        <w:t>ersten</w:t>
      </w:r>
      <w:proofErr w:type="spellEnd"/>
      <w:r w:rsidR="0014236C" w:rsidRPr="006E1C09">
        <w:t xml:space="preserve"> Mal)</w:t>
      </w:r>
    </w:p>
    <w:p w:rsidR="00FF3529" w:rsidRPr="00FF3529" w:rsidRDefault="006E1C09" w:rsidP="00A55959">
      <w:pPr>
        <w:pStyle w:val="StandardErstzeileneinzug"/>
        <w:numPr>
          <w:ilvl w:val="0"/>
          <w:numId w:val="3"/>
        </w:numPr>
      </w:pP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6E1C09">
        <w:rPr>
          <w:noProof/>
        </w:rPr>
        <w:t>(FitzGerald et al., 2013)</w:t>
      </w:r>
      <w:r>
        <w:fldChar w:fldCharType="end"/>
      </w:r>
      <w:r w:rsidR="00FF3529" w:rsidRPr="00FF3529">
        <w:t xml:space="preserve">: “We focus on the use of augmented reality for mobile learning, in </w:t>
      </w:r>
      <w:r w:rsidR="00FF3529" w:rsidRPr="00FF3529">
        <w:rPr>
          <w:b/>
          <w:bCs/>
        </w:rPr>
        <w:t>all senses of the word ‘mobile’</w:t>
      </w:r>
      <w:r w:rsidR="00FF3529" w:rsidRPr="00FF3529">
        <w:t>, where the learner is not constrained to a desktop computer at a fixed location and the learning itself may be dynamic and across contexts.”</w:t>
      </w:r>
    </w:p>
    <w:p w:rsidR="00B94732" w:rsidRDefault="006E1C09" w:rsidP="00B94732">
      <w:pPr>
        <w:pStyle w:val="StandardErstzeileneinzug"/>
        <w:rPr>
          <w:lang w:val="de-DE"/>
        </w:rPr>
      </w:pPr>
      <w:r>
        <w:rPr>
          <w:lang w:val="de-DE"/>
        </w:rPr>
        <w:fldChar w:fldCharType="begin" w:fldLock="1"/>
      </w:r>
      <w:r>
        <w:rPr>
          <w:lang w:val="de-DE"/>
        </w:rPr>
        <w:instrText>ADDIN CSL_CITATION { "citationItems" : [ { "id" : "ITEM-1", "itemData" : { "DOI" : "10.1007/s11042-011-0979-7", "ISBN" : "1104201109797", "PMID" : "1314391833", "abstract" : "In this paper, we propose a reality-oriented augmentation approach to support training activities. The approach aims at adding new value and playful features to traditional training environments with keeping their original look-and-feel. For example, a game monitoring service enables to automatically record game events so that players can review a gaming process and strategy for soul-searching, or replay most impressive scenes to share the experience with others after the game finishes. Even several services are running on background, digital devices and services are seamlessly integrated to the game environment in unobtrusive way so that players can concentrate on training as usual. The concept can be applied to both traditional games (e. g., poker and the game of Go) and non-gaming activities (e. g., calligraphy and drumming). We developed four case studies on the concept: Augmented Reality Go, EmoPoker, Augmented Calligraphy and AR Drum Kit. We discuss design issues in the reality-oriented augmentation process based on user study results.",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mendeley" : { "formattedCitation" : "(Yamabe &amp; Nakajima, 2013)", "plainTextFormattedCitation" : "(Yamabe &amp; Nakajima, 2013)", "previouslyFormattedCitation" : "(Yamabe &amp; Nakajima, 2013)" }, "properties" : { "noteIndex" : 0 }, "schema" : "https://github.com/citation-style-language/schema/raw/master/csl-citation.json" }</w:instrText>
      </w:r>
      <w:r>
        <w:rPr>
          <w:lang w:val="de-DE"/>
        </w:rPr>
        <w:fldChar w:fldCharType="separate"/>
      </w:r>
      <w:r w:rsidRPr="006E1C09">
        <w:rPr>
          <w:noProof/>
          <w:lang w:val="de-DE"/>
        </w:rPr>
        <w:t>(Yamabe &amp; Nakajima, 2013)</w:t>
      </w:r>
      <w:r>
        <w:rPr>
          <w:lang w:val="de-DE"/>
        </w:rPr>
        <w:fldChar w:fldCharType="end"/>
      </w:r>
      <w:r w:rsidR="00B94732" w:rsidRPr="007346D5">
        <w:rPr>
          <w:lang w:val="de-DE"/>
        </w:rPr>
        <w:t xml:space="preserve"> erwähnen (</w:t>
      </w:r>
      <w:proofErr w:type="spellStart"/>
      <w:r w:rsidR="00B94732" w:rsidRPr="007346D5">
        <w:rPr>
          <w:lang w:val="de-DE"/>
        </w:rPr>
        <w:t>Projector</w:t>
      </w:r>
      <w:proofErr w:type="spellEnd"/>
      <w:r w:rsidR="00B94732" w:rsidRPr="007346D5">
        <w:rPr>
          <w:lang w:val="de-DE"/>
        </w:rPr>
        <w:t>)</w:t>
      </w:r>
    </w:p>
    <w:p w:rsidR="00B94732" w:rsidRPr="006E1C09" w:rsidRDefault="00B94732" w:rsidP="00B94732">
      <w:pPr>
        <w:pStyle w:val="StandardErstzeileneinzug"/>
        <w:rPr>
          <w:lang w:val="de-DE"/>
        </w:rPr>
      </w:pPr>
      <w:r w:rsidRPr="00B24973">
        <w:rPr>
          <w:lang w:val="de-DE"/>
        </w:rPr>
        <w:t xml:space="preserve">Video </w:t>
      </w:r>
      <w:proofErr w:type="spellStart"/>
      <w:r w:rsidRPr="00B24973">
        <w:rPr>
          <w:lang w:val="de-DE"/>
        </w:rPr>
        <w:t>vs</w:t>
      </w:r>
      <w:proofErr w:type="spellEnd"/>
      <w:r w:rsidRPr="00B24973">
        <w:rPr>
          <w:lang w:val="de-DE"/>
        </w:rPr>
        <w:t xml:space="preserve"> </w:t>
      </w:r>
      <w:proofErr w:type="spellStart"/>
      <w:r w:rsidRPr="00B24973">
        <w:rPr>
          <w:lang w:val="de-DE"/>
        </w:rPr>
        <w:t>optical</w:t>
      </w:r>
      <w:proofErr w:type="spellEnd"/>
      <w:r w:rsidRPr="00B24973">
        <w:rPr>
          <w:lang w:val="de-DE"/>
        </w:rPr>
        <w:t xml:space="preserve"> (</w:t>
      </w:r>
      <w:proofErr w:type="spellStart"/>
      <w:r w:rsidRPr="00B24973">
        <w:rPr>
          <w:lang w:val="de-DE"/>
        </w:rPr>
        <w:t>projection</w:t>
      </w:r>
      <w:proofErr w:type="spellEnd"/>
      <w:r w:rsidRPr="00B24973">
        <w:rPr>
          <w:lang w:val="de-DE"/>
        </w:rPr>
        <w:t xml:space="preserve"> erwähnen</w:t>
      </w:r>
      <w:r w:rsidR="00EB09FA" w:rsidRPr="00B24973">
        <w:rPr>
          <w:lang w:val="de-DE"/>
        </w:rPr>
        <w:t xml:space="preserve"> (ist noch </w:t>
      </w:r>
      <w:r w:rsidR="006E1C09">
        <w:rPr>
          <w:lang w:val="de-DE"/>
        </w:rPr>
        <w:t xml:space="preserve">präsent </w:t>
      </w:r>
      <w:r w:rsidR="00EB09FA" w:rsidRPr="00B24973">
        <w:rPr>
          <w:lang w:val="de-DE"/>
        </w:rPr>
        <w:t xml:space="preserve">in </w:t>
      </w:r>
      <w:r w:rsidR="006E1C09">
        <w:rPr>
          <w:lang w:val="de-DE"/>
        </w:rPr>
        <w:fldChar w:fldCharType="begin" w:fldLock="1"/>
      </w:r>
      <w:r w:rsidR="006E1C09">
        <w:rPr>
          <w:lang w:val="de-DE"/>
        </w:rPr>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6E1C09">
        <w:rPr>
          <w:lang w:val="de-DE"/>
        </w:rPr>
        <w:fldChar w:fldCharType="separate"/>
      </w:r>
      <w:r w:rsidR="006E1C09" w:rsidRPr="006E1C09">
        <w:rPr>
          <w:noProof/>
          <w:lang w:val="de-DE"/>
        </w:rPr>
        <w:t>(Kruijff, Swan II, &amp; Feiner, 2010)</w:t>
      </w:r>
      <w:r w:rsidR="006E1C09">
        <w:rPr>
          <w:lang w:val="de-DE"/>
        </w:rPr>
        <w:fldChar w:fldCharType="end"/>
      </w:r>
      <w:r w:rsidR="00EB09FA" w:rsidRPr="006E1C09">
        <w:rPr>
          <w:lang w:val="de-DE"/>
        </w:rPr>
        <w:t>)</w:t>
      </w:r>
      <w:r w:rsidRPr="006E1C09">
        <w:rPr>
          <w:lang w:val="de-DE"/>
        </w:rPr>
        <w:t>)</w:t>
      </w:r>
    </w:p>
    <w:p w:rsidR="000B5FF7" w:rsidRPr="000B5FF7" w:rsidRDefault="006E1C09" w:rsidP="000B5FF7">
      <w:pPr>
        <w:pStyle w:val="StandardErstzeileneinzug"/>
        <w:numPr>
          <w:ilvl w:val="0"/>
          <w:numId w:val="3"/>
        </w:numPr>
      </w:pPr>
      <w:r>
        <w:fldChar w:fldCharType="begin" w:fldLock="1"/>
      </w:r>
      <w:r w:rsidR="008562D2">
        <w:instrText>ADDIN CSL_CITATION { "citationItems" : [ { "id" : "ITEM-1", "itemData" : { "DOI" : "10.4061/2011/908468", "ISBN" : "8192642658", "PMID" : "17691992", "author" : [ { "dropping-particle" : "", "family" : "Azuma", "given" : "Ronald",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fldChar w:fldCharType="separate"/>
      </w:r>
      <w:r w:rsidRPr="006E1C09">
        <w:rPr>
          <w:noProof/>
        </w:rPr>
        <w:t>(Azuma et al., 2001)</w:t>
      </w:r>
      <w:r>
        <w:fldChar w:fldCharType="end"/>
      </w:r>
      <w:r w:rsidR="000B5FF7" w:rsidRPr="000B5FF7">
        <w:t>: “</w:t>
      </w:r>
      <w:r w:rsidR="000B5FF7" w:rsidRPr="000B5FF7">
        <w:rPr>
          <w:b/>
          <w:bCs/>
        </w:rPr>
        <w:t xml:space="preserve">Another approach for projective AR relies on </w:t>
      </w:r>
      <w:proofErr w:type="spellStart"/>
      <w:r w:rsidR="000B5FF7" w:rsidRPr="000B5FF7">
        <w:rPr>
          <w:b/>
          <w:bCs/>
        </w:rPr>
        <w:t>headworn</w:t>
      </w:r>
      <w:proofErr w:type="spellEnd"/>
      <w:r w:rsidR="000B5FF7" w:rsidRPr="000B5FF7">
        <w:rPr>
          <w:b/>
          <w:bCs/>
        </w:rPr>
        <w:t xml:space="preserve"> projectors, whose images are projected along the viewer’s line of sight at objects in the world</w:t>
      </w:r>
      <w:r w:rsidR="000B5FF7" w:rsidRPr="000B5FF7">
        <w:t>. The target objects are coated with a retroreflective material that reflects light back along the angle of incidence. Multiple users can see different images on the same target projected by their own head-worn systems, since the projected images can’t be seen except along the line of projection.”</w:t>
      </w:r>
    </w:p>
    <w:p w:rsidR="000B5FF7" w:rsidRPr="00873C1B" w:rsidRDefault="000B5FF7" w:rsidP="00B94732">
      <w:pPr>
        <w:pStyle w:val="StandardErstzeileneinzug"/>
      </w:pPr>
      <w:r w:rsidRPr="00BA2B77">
        <w:t xml:space="preserve">Location-Based </w:t>
      </w:r>
      <w:r w:rsidR="00BA2B77">
        <w:t>(</w:t>
      </w:r>
      <w:proofErr w:type="spellStart"/>
      <w:r w:rsidR="00BA2B77">
        <w:t>geolocated</w:t>
      </w:r>
      <w:proofErr w:type="spellEnd"/>
      <w:r w:rsidR="00BA2B77">
        <w:t>/marker-less</w:t>
      </w:r>
      <w:r w:rsidR="0045779C">
        <w:t>/gravimetric</w:t>
      </w:r>
      <w:r w:rsidR="008562D2">
        <w:t xml:space="preserve"> </w:t>
      </w:r>
      <w:r w:rsidR="008562D2">
        <w:fldChar w:fldCharType="begin" w:fldLock="1"/>
      </w:r>
      <w:r w:rsidR="00E1512B">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8562D2">
        <w:fldChar w:fldCharType="separate"/>
      </w:r>
      <w:r w:rsidR="0041510F" w:rsidRPr="0041510F">
        <w:rPr>
          <w:noProof/>
        </w:rPr>
        <w:t>(L. Johnson et al., 2011)</w:t>
      </w:r>
      <w:r w:rsidR="008562D2">
        <w:fldChar w:fldCharType="end"/>
      </w:r>
      <w:r w:rsidR="00BA2B77">
        <w:t xml:space="preserve">) </w:t>
      </w:r>
      <w:r w:rsidRPr="00BA2B77">
        <w:t>vs Vision-Based</w:t>
      </w:r>
      <w:r w:rsidR="00BA2B77" w:rsidRPr="00BA2B77">
        <w:t xml:space="preserve"> (</w:t>
      </w:r>
      <w:r w:rsidR="00BA2B77">
        <w:t>artefact-based /marker-based) (</w:t>
      </w:r>
      <w:r w:rsidR="008562D2">
        <w:fldChar w:fldCharType="begin" w:fldLock="1"/>
      </w:r>
      <w:r w:rsidR="008562D2">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8562D2">
        <w:fldChar w:fldCharType="separate"/>
      </w:r>
      <w:r w:rsidR="008562D2" w:rsidRPr="008562D2">
        <w:rPr>
          <w:noProof/>
        </w:rPr>
        <w:t>(</w:t>
      </w:r>
      <w:proofErr w:type="spellStart"/>
      <w:r w:rsidR="008562D2" w:rsidRPr="008562D2">
        <w:rPr>
          <w:noProof/>
        </w:rPr>
        <w:t>Munnerley</w:t>
      </w:r>
      <w:proofErr w:type="spellEnd"/>
      <w:r w:rsidR="008562D2" w:rsidRPr="008562D2">
        <w:rPr>
          <w:noProof/>
        </w:rPr>
        <w:t xml:space="preserve"> et al., 2012)</w:t>
      </w:r>
      <w:r w:rsidR="008562D2">
        <w:fldChar w:fldCharType="end"/>
      </w:r>
      <w:r w:rsidR="00BA2B77" w:rsidRPr="00873C1B">
        <w:t xml:space="preserve">, </w:t>
      </w:r>
      <w:r w:rsidR="008562D2">
        <w:rPr>
          <w:lang w:val="de-DE"/>
        </w:rPr>
        <w:fldChar w:fldCharType="begin" w:fldLock="1"/>
      </w:r>
      <w:r w:rsidR="008562D2" w:rsidRPr="00873C1B">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8562D2">
        <w:rPr>
          <w:lang w:val="de-DE"/>
        </w:rPr>
        <w:fldChar w:fldCharType="separate"/>
      </w:r>
      <w:r w:rsidR="008562D2" w:rsidRPr="00873C1B">
        <w:rPr>
          <w:noProof/>
        </w:rPr>
        <w:t>(FitzGerald et al., 2013)</w:t>
      </w:r>
      <w:r w:rsidR="008562D2">
        <w:rPr>
          <w:lang w:val="de-DE"/>
        </w:rPr>
        <w:fldChar w:fldCharType="end"/>
      </w:r>
      <w:r w:rsidR="000D35EE" w:rsidRPr="00873C1B">
        <w:t xml:space="preserve"> </w:t>
      </w:r>
      <w:proofErr w:type="spellStart"/>
      <w:r w:rsidR="000D35EE" w:rsidRPr="00873C1B">
        <w:t>zitiert</w:t>
      </w:r>
      <w:proofErr w:type="spellEnd"/>
      <w:r w:rsidR="000D35EE" w:rsidRPr="00873C1B">
        <w:t xml:space="preserve"> </w:t>
      </w:r>
      <w:proofErr w:type="spellStart"/>
      <w:r w:rsidR="000D35EE" w:rsidRPr="00873C1B">
        <w:t>ihn</w:t>
      </w:r>
      <w:proofErr w:type="spellEnd"/>
      <w:r w:rsidR="000D35EE" w:rsidRPr="00873C1B">
        <w:t xml:space="preserve">, </w:t>
      </w:r>
      <w:proofErr w:type="spellStart"/>
      <w:r w:rsidR="000D35EE" w:rsidRPr="00873C1B">
        <w:t>benutzt</w:t>
      </w:r>
      <w:proofErr w:type="spellEnd"/>
      <w:r w:rsidR="000D35EE" w:rsidRPr="00873C1B">
        <w:t xml:space="preserve"> (</w:t>
      </w:r>
      <w:proofErr w:type="spellStart"/>
      <w:r w:rsidR="000D35EE" w:rsidRPr="00873C1B">
        <w:t>zusätzlich</w:t>
      </w:r>
      <w:proofErr w:type="spellEnd"/>
      <w:r w:rsidR="000D35EE" w:rsidRPr="00873C1B">
        <w:t>?) marker-less/-based</w:t>
      </w:r>
      <w:r w:rsidR="00BA2B77" w:rsidRPr="00873C1B">
        <w:t xml:space="preserve">) -&gt; </w:t>
      </w:r>
      <w:proofErr w:type="spellStart"/>
      <w:r w:rsidR="00BA2B77" w:rsidRPr="00873C1B">
        <w:t>Hololens</w:t>
      </w:r>
      <w:proofErr w:type="spellEnd"/>
      <w:r w:rsidR="00BA2B77" w:rsidRPr="00873C1B">
        <w:t xml:space="preserve"> </w:t>
      </w:r>
      <w:proofErr w:type="spellStart"/>
      <w:r w:rsidR="00BA2B77" w:rsidRPr="00873C1B">
        <w:t>hervorheben</w:t>
      </w:r>
      <w:proofErr w:type="spellEnd"/>
      <w:r w:rsidR="00BA2B77" w:rsidRPr="00873C1B">
        <w:t xml:space="preserve"> </w:t>
      </w:r>
      <w:proofErr w:type="spellStart"/>
      <w:r w:rsidR="00BA2B77" w:rsidRPr="00873C1B">
        <w:t>als</w:t>
      </w:r>
      <w:proofErr w:type="spellEnd"/>
      <w:r w:rsidR="00BA2B77" w:rsidRPr="00873C1B">
        <w:t xml:space="preserve"> </w:t>
      </w:r>
      <w:proofErr w:type="spellStart"/>
      <w:r w:rsidR="00BA2B77" w:rsidRPr="00873C1B">
        <w:t>alternativen</w:t>
      </w:r>
      <w:proofErr w:type="spellEnd"/>
      <w:r w:rsidR="00BA2B77" w:rsidRPr="00873C1B">
        <w:t xml:space="preserve"> </w:t>
      </w:r>
      <w:proofErr w:type="spellStart"/>
      <w:r w:rsidR="00BA2B77" w:rsidRPr="00873C1B">
        <w:t>dritten</w:t>
      </w:r>
      <w:proofErr w:type="spellEnd"/>
      <w:r w:rsidR="00BA2B77" w:rsidRPr="00873C1B">
        <w:t xml:space="preserve"> Ansatz</w:t>
      </w:r>
    </w:p>
    <w:p w:rsidR="00D62371" w:rsidRPr="00D62371" w:rsidRDefault="008562D2" w:rsidP="00D62371">
      <w:pPr>
        <w:pStyle w:val="StandardErstzeileneinzug"/>
      </w:pPr>
      <w:r>
        <w:t>Marker-based:</w:t>
      </w:r>
      <w:r w:rsidR="00D62371" w:rsidRPr="00D62371">
        <w:t xml:space="preserve"> </w:t>
      </w:r>
      <w:r>
        <w:fldChar w:fldCharType="begin" w:fldLock="1"/>
      </w:r>
      <w:r>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plainTextFormattedCitation" : "(You &amp; Neumann, 2001)", "previouslyFormattedCitation" : "(You &amp; Neumann, 2001)" }, "properties" : { "noteIndex" : 0 }, "schema" : "https://github.com/citation-style-language/schema/raw/master/csl-citation.json" }</w:instrText>
      </w:r>
      <w:r>
        <w:fldChar w:fldCharType="separate"/>
      </w:r>
      <w:r w:rsidRPr="008562D2">
        <w:rPr>
          <w:noProof/>
        </w:rPr>
        <w:t>(You &amp; Neumann, 2001)</w:t>
      </w:r>
      <w:r>
        <w:fldChar w:fldCharType="end"/>
      </w:r>
      <w:r>
        <w:t xml:space="preserve"> </w:t>
      </w:r>
      <w:r w:rsidR="00D62371" w:rsidRPr="00D62371">
        <w:t xml:space="preserve">listen </w:t>
      </w:r>
      <w:proofErr w:type="spellStart"/>
      <w:r w:rsidR="00D62371" w:rsidRPr="00D62371">
        <w:t>Arten</w:t>
      </w:r>
      <w:proofErr w:type="spellEnd"/>
      <w:r w:rsidR="00D62371" w:rsidRPr="00D62371">
        <w:t xml:space="preserve"> von Fiducials (5.1) (corner features, square shape markers, circular</w:t>
      </w:r>
      <w:r w:rsidR="00D62371">
        <w:t xml:space="preserve"> </w:t>
      </w:r>
      <w:r w:rsidR="00D62371" w:rsidRPr="00D62371">
        <w:t>markers, and multi-ring color markers)</w:t>
      </w:r>
    </w:p>
    <w:p w:rsidR="00B94732" w:rsidRPr="00873C1B" w:rsidRDefault="004A0BD1" w:rsidP="00B94732">
      <w:pPr>
        <w:pStyle w:val="StandardErstzeileneinzug"/>
        <w:rPr>
          <w:lang w:val="de-DE"/>
        </w:rPr>
      </w:pPr>
      <w:r w:rsidRPr="004A0BD1">
        <w:rPr>
          <w:lang w:val="de-DE"/>
        </w:rPr>
        <w:lastRenderedPageBreak/>
        <w:t>M</w:t>
      </w:r>
      <w:r w:rsidR="00B94732">
        <w:rPr>
          <w:lang w:val="de-DE"/>
        </w:rPr>
        <w:t xml:space="preserve">arker, </w:t>
      </w:r>
      <w:proofErr w:type="spellStart"/>
      <w:r w:rsidR="00B94732">
        <w:rPr>
          <w:lang w:val="de-DE"/>
        </w:rPr>
        <w:t>computer</w:t>
      </w:r>
      <w:proofErr w:type="spellEnd"/>
      <w:r w:rsidR="00B94732">
        <w:rPr>
          <w:lang w:val="de-DE"/>
        </w:rPr>
        <w:t xml:space="preserve"> </w:t>
      </w:r>
      <w:proofErr w:type="spellStart"/>
      <w:r w:rsidR="00B94732">
        <w:rPr>
          <w:lang w:val="de-DE"/>
        </w:rPr>
        <w:t>vision</w:t>
      </w:r>
      <w:proofErr w:type="spellEnd"/>
      <w:r w:rsidR="00B94732">
        <w:rPr>
          <w:lang w:val="de-DE"/>
        </w:rPr>
        <w:t xml:space="preserve">, </w:t>
      </w:r>
      <w:proofErr w:type="spellStart"/>
      <w:r w:rsidR="00B94732">
        <w:rPr>
          <w:lang w:val="de-DE"/>
        </w:rPr>
        <w:t>outdoor</w:t>
      </w:r>
      <w:proofErr w:type="spellEnd"/>
      <w:r w:rsidR="00B94732">
        <w:rPr>
          <w:lang w:val="de-DE"/>
        </w:rPr>
        <w:t xml:space="preserve"> Probleme und Lösungsansätze (</w:t>
      </w:r>
      <w:r w:rsidR="008562D2">
        <w:rPr>
          <w:lang w:val="de-DE"/>
        </w:rPr>
        <w:fldChar w:fldCharType="begin" w:fldLock="1"/>
      </w:r>
      <w:r w:rsidR="008562D2">
        <w:rPr>
          <w:lang w:val="de-DE"/>
        </w:rPr>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008562D2">
        <w:rPr>
          <w:lang w:val="de-DE"/>
        </w:rPr>
        <w:fldChar w:fldCharType="separate"/>
      </w:r>
      <w:r w:rsidR="008562D2" w:rsidRPr="008562D2">
        <w:rPr>
          <w:noProof/>
          <w:lang w:val="de-DE"/>
        </w:rPr>
        <w:t>(Schall et al., 2009)</w:t>
      </w:r>
      <w:r w:rsidR="008562D2">
        <w:rPr>
          <w:lang w:val="de-DE"/>
        </w:rPr>
        <w:fldChar w:fldCharType="end"/>
      </w:r>
      <w:r w:rsidR="00C732DA" w:rsidRPr="008562D2">
        <w:rPr>
          <w:lang w:val="de-DE"/>
        </w:rPr>
        <w:t xml:space="preserve">, </w:t>
      </w:r>
      <w:r w:rsidR="008562D2">
        <w:rPr>
          <w:lang w:val="de-DE"/>
        </w:rPr>
        <w:fldChar w:fldCharType="begin" w:fldLock="1"/>
      </w:r>
      <w:r w:rsidR="008562D2">
        <w:rPr>
          <w:lang w:val="de-DE"/>
        </w:rPr>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008562D2">
        <w:rPr>
          <w:lang w:val="de-DE"/>
        </w:rPr>
        <w:fldChar w:fldCharType="separate"/>
      </w:r>
      <w:r w:rsidR="008562D2" w:rsidRPr="008562D2">
        <w:rPr>
          <w:noProof/>
          <w:lang w:val="de-DE"/>
        </w:rPr>
        <w:t>(Hol, Schön, Gustafsson, &amp; Slycke, 2006)</w:t>
      </w:r>
      <w:r w:rsidR="008562D2">
        <w:rPr>
          <w:lang w:val="de-DE"/>
        </w:rPr>
        <w:fldChar w:fldCharType="end"/>
      </w:r>
      <w:r w:rsidRPr="00873C1B">
        <w:rPr>
          <w:lang w:val="de-DE"/>
        </w:rPr>
        <w:t>)</w:t>
      </w:r>
    </w:p>
    <w:p w:rsidR="004A0BD1" w:rsidRPr="004A0BD1" w:rsidRDefault="008562D2" w:rsidP="00B94732">
      <w:pPr>
        <w:pStyle w:val="StandardErstzeileneinzug"/>
      </w:pPr>
      <w:r>
        <w:fldChar w:fldCharType="begin" w:fldLock="1"/>
      </w:r>
      <w:r w:rsidR="00AA1C61" w:rsidRPr="00873C1B">
        <w:rPr>
          <w:lang w:val="de-DE"/>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fldChar w:fldCharType="separate"/>
      </w:r>
      <w:r w:rsidRPr="00873C1B">
        <w:rPr>
          <w:noProof/>
          <w:lang w:val="de-DE"/>
        </w:rPr>
        <w:t>(Wetzel et al., 2008)</w:t>
      </w:r>
      <w:r>
        <w:fldChar w:fldCharType="end"/>
      </w:r>
      <w:r w:rsidR="004A0BD1" w:rsidRPr="00873C1B">
        <w:rPr>
          <w:lang w:val="de-DE"/>
        </w:rPr>
        <w:t>: “</w:t>
      </w:r>
      <w:proofErr w:type="spellStart"/>
      <w:r w:rsidR="004A0BD1" w:rsidRPr="00873C1B">
        <w:rPr>
          <w:lang w:val="de-DE"/>
        </w:rPr>
        <w:t>Using</w:t>
      </w:r>
      <w:proofErr w:type="spellEnd"/>
      <w:r w:rsidR="004A0BD1" w:rsidRPr="00873C1B">
        <w:rPr>
          <w:lang w:val="de-DE"/>
        </w:rPr>
        <w:t xml:space="preserve"> GPS in </w:t>
      </w:r>
      <w:proofErr w:type="spellStart"/>
      <w:r w:rsidR="004A0BD1" w:rsidRPr="00873C1B">
        <w:rPr>
          <w:lang w:val="de-DE"/>
        </w:rPr>
        <w:t>TimeWarp</w:t>
      </w:r>
      <w:proofErr w:type="spellEnd"/>
      <w:r w:rsidR="004A0BD1" w:rsidRPr="00873C1B">
        <w:rPr>
          <w:lang w:val="de-DE"/>
        </w:rPr>
        <w:t xml:space="preserve"> </w:t>
      </w:r>
      <w:proofErr w:type="spellStart"/>
      <w:r w:rsidR="004A0BD1" w:rsidRPr="00873C1B">
        <w:rPr>
          <w:lang w:val="de-DE"/>
        </w:rPr>
        <w:t>proved</w:t>
      </w:r>
      <w:proofErr w:type="spellEnd"/>
      <w:r w:rsidR="004A0BD1" w:rsidRPr="00873C1B">
        <w:rPr>
          <w:lang w:val="de-DE"/>
        </w:rPr>
        <w:t xml:space="preserve"> </w:t>
      </w:r>
      <w:proofErr w:type="spellStart"/>
      <w:r w:rsidR="004A0BD1" w:rsidRPr="00873C1B">
        <w:rPr>
          <w:lang w:val="de-DE"/>
        </w:rPr>
        <w:t>to</w:t>
      </w:r>
      <w:proofErr w:type="spellEnd"/>
      <w:r w:rsidR="004A0BD1" w:rsidRPr="00873C1B">
        <w:rPr>
          <w:lang w:val="de-DE"/>
        </w:rPr>
        <w:t xml:space="preserve"> </w:t>
      </w:r>
      <w:proofErr w:type="spellStart"/>
      <w:r w:rsidR="004A0BD1" w:rsidRPr="00873C1B">
        <w:rPr>
          <w:lang w:val="de-DE"/>
        </w:rPr>
        <w:t>be</w:t>
      </w:r>
      <w:proofErr w:type="spellEnd"/>
      <w:r w:rsidR="004A0BD1" w:rsidRPr="00873C1B">
        <w:rPr>
          <w:lang w:val="de-DE"/>
        </w:rPr>
        <w:t xml:space="preserve"> a </w:t>
      </w:r>
      <w:proofErr w:type="spellStart"/>
      <w:r w:rsidR="004A0BD1" w:rsidRPr="00873C1B">
        <w:rPr>
          <w:lang w:val="de-DE"/>
        </w:rPr>
        <w:t>problematic</w:t>
      </w:r>
      <w:proofErr w:type="spellEnd"/>
      <w:r w:rsidR="004A0BD1" w:rsidRPr="00873C1B">
        <w:rPr>
          <w:lang w:val="de-DE"/>
        </w:rPr>
        <w:t xml:space="preserve"> </w:t>
      </w:r>
      <w:proofErr w:type="spellStart"/>
      <w:r w:rsidR="004A0BD1" w:rsidRPr="00873C1B">
        <w:rPr>
          <w:lang w:val="de-DE"/>
        </w:rPr>
        <w:t>choice</w:t>
      </w:r>
      <w:proofErr w:type="spellEnd"/>
      <w:r w:rsidR="004A0BD1" w:rsidRPr="00873C1B">
        <w:rPr>
          <w:lang w:val="de-DE"/>
        </w:rPr>
        <w:t xml:space="preserve"> </w:t>
      </w:r>
      <w:proofErr w:type="spellStart"/>
      <w:r w:rsidR="004A0BD1" w:rsidRPr="00873C1B">
        <w:rPr>
          <w:lang w:val="de-DE"/>
        </w:rPr>
        <w:t>for</w:t>
      </w:r>
      <w:proofErr w:type="spellEnd"/>
      <w:r w:rsidR="004A0BD1" w:rsidRPr="00873C1B">
        <w:rPr>
          <w:lang w:val="de-DE"/>
        </w:rPr>
        <w:t xml:space="preserve"> </w:t>
      </w:r>
      <w:proofErr w:type="spellStart"/>
      <w:r w:rsidR="004A0BD1" w:rsidRPr="00873C1B">
        <w:rPr>
          <w:lang w:val="de-DE"/>
        </w:rPr>
        <w:t>example</w:t>
      </w:r>
      <w:proofErr w:type="spellEnd"/>
      <w:r w:rsidR="004A0BD1" w:rsidRPr="00873C1B">
        <w:rPr>
          <w:lang w:val="de-DE"/>
        </w:rPr>
        <w:t xml:space="preserve">. </w:t>
      </w:r>
      <w:r w:rsidR="004A0BD1" w:rsidRPr="004A0BD1">
        <w:t xml:space="preserve">(...) Marker tracking on the other hand as applied in Interference or The Eye of Judgment is much more stable and a </w:t>
      </w:r>
      <w:r w:rsidR="004A0BD1" w:rsidRPr="004A0BD1">
        <w:rPr>
          <w:b/>
          <w:bCs/>
        </w:rPr>
        <w:t>simple yet often times effective solution.</w:t>
      </w:r>
      <w:r w:rsidR="004A0BD1" w:rsidRPr="004A0BD1">
        <w:t>”</w:t>
      </w:r>
    </w:p>
    <w:p w:rsidR="00B94732" w:rsidRPr="00873C1B" w:rsidRDefault="00B94732" w:rsidP="00B94732">
      <w:pPr>
        <w:pStyle w:val="StandardErstzeileneinzug"/>
      </w:pPr>
      <w:proofErr w:type="spellStart"/>
      <w:r w:rsidRPr="00873C1B">
        <w:t>Moderner</w:t>
      </w:r>
      <w:proofErr w:type="spellEnd"/>
      <w:r w:rsidRPr="00873C1B">
        <w:t xml:space="preserve"> </w:t>
      </w:r>
      <w:proofErr w:type="spellStart"/>
      <w:r w:rsidRPr="00873C1B">
        <w:t>Vergleich</w:t>
      </w:r>
      <w:proofErr w:type="spellEnd"/>
    </w:p>
    <w:p w:rsidR="00B94732" w:rsidRPr="00873C1B" w:rsidRDefault="00B94732" w:rsidP="00B94732">
      <w:pPr>
        <w:pStyle w:val="StandardErstzeileneinzug"/>
      </w:pPr>
      <w:proofErr w:type="spellStart"/>
      <w:proofErr w:type="gramStart"/>
      <w:r w:rsidRPr="00873C1B">
        <w:t>Hololens</w:t>
      </w:r>
      <w:proofErr w:type="spellEnd"/>
      <w:r w:rsidRPr="00873C1B">
        <w:t xml:space="preserve"> </w:t>
      </w:r>
      <w:proofErr w:type="spellStart"/>
      <w:r w:rsidRPr="00873C1B">
        <w:t>speziell</w:t>
      </w:r>
      <w:proofErr w:type="spellEnd"/>
      <w:r w:rsidRPr="00873C1B">
        <w:t>?</w:t>
      </w:r>
      <w:proofErr w:type="gramEnd"/>
    </w:p>
    <w:p w:rsidR="00C55CC0" w:rsidRDefault="00AA1C61" w:rsidP="00B94732">
      <w:pPr>
        <w:pStyle w:val="StandardErstzeileneinzug"/>
      </w:pPr>
      <w:r>
        <w:rPr>
          <w:lang w:val="de-DE"/>
        </w:rPr>
        <w:fldChar w:fldCharType="begin" w:fldLock="1"/>
      </w:r>
      <w: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plainTextFormattedCitation" : "(Furmanski, Azuma, &amp; Daily, 2002)", "previouslyFormattedCitation" : "(Furmanski, Azuma, &amp; Daily, 2002)" }, "properties" : { "noteIndex" : 0 }, "schema" : "https://github.com/citation-style-language/schema/raw/master/csl-citation.json" }</w:instrText>
      </w:r>
      <w:r>
        <w:rPr>
          <w:lang w:val="de-DE"/>
        </w:rPr>
        <w:fldChar w:fldCharType="separate"/>
      </w:r>
      <w:r w:rsidRPr="00AA1C61">
        <w:rPr>
          <w:noProof/>
        </w:rPr>
        <w:t>(Furmanski, Azuma, &amp; Daily, 2002)</w:t>
      </w:r>
      <w:r>
        <w:rPr>
          <w:lang w:val="de-DE"/>
        </w:rPr>
        <w:fldChar w:fldCharType="end"/>
      </w:r>
      <w:r w:rsidR="00C55CC0" w:rsidRPr="000E6263">
        <w:t xml:space="preserve"> </w:t>
      </w:r>
      <w:proofErr w:type="spellStart"/>
      <w:r w:rsidR="00C55CC0" w:rsidRPr="000E6263">
        <w:t>unterscheiden</w:t>
      </w:r>
      <w:proofErr w:type="spellEnd"/>
      <w:r w:rsidR="00C55CC0" w:rsidRPr="000E6263">
        <w:t>: “Processing methods can be classifie</w:t>
      </w:r>
      <w:r w:rsidR="00C55CC0" w:rsidRPr="00C55CC0">
        <w:t>d into image enhancement and image understanding techniques. With image enhancement, qualities such as contrast, brightness, and transparency are manipulated to improve visibility of important features or highlights. Image understanding attempts to recognize structures and features with the aim of automatically describing the contents of an image.”</w:t>
      </w:r>
    </w:p>
    <w:p w:rsidR="000A7144" w:rsidRDefault="00AA1C61" w:rsidP="00B94732">
      <w:pPr>
        <w:pStyle w:val="StandardErstzeileneinzug"/>
      </w:pPr>
      <w:r>
        <w:fldChar w:fldCharType="begin" w:fldLock="1"/>
      </w:r>
      <w:r>
        <w:instrText>ADDIN CSL_CITATION { "citationItems" : [ { "id" : "ITEM-1", "itemData" : { "DOI" : "10.4061/2011/908468", "ISBN" : "8192642658", "PMID" : "17691992", "author" : [ { "dropping-particle" : "", "family" : "Azuma", "given" : "Ronald",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fldChar w:fldCharType="separate"/>
      </w:r>
      <w:r w:rsidRPr="00AA1C61">
        <w:rPr>
          <w:noProof/>
        </w:rPr>
        <w:t>(Azuma et al., 2001)</w:t>
      </w:r>
      <w:r>
        <w:fldChar w:fldCharType="end"/>
      </w:r>
      <w:r w:rsidR="000A7144">
        <w:t xml:space="preserve">: </w:t>
      </w:r>
      <w:r w:rsidR="000A7144" w:rsidRPr="000A7144">
        <w:t xml:space="preserve">“One category for new developments is enabling technologies. Enabling technologies are advances in the basic technologies needed to build compelling AR environments. Examples of these technologies include </w:t>
      </w:r>
      <w:r w:rsidR="000A7144" w:rsidRPr="000A7144">
        <w:rPr>
          <w:b/>
        </w:rPr>
        <w:t>displays, tracking, registration, and calibration.</w:t>
      </w:r>
      <w:r w:rsidR="000A7144" w:rsidRPr="000A7144">
        <w:t>”</w:t>
      </w:r>
    </w:p>
    <w:p w:rsidR="009902FC" w:rsidRDefault="00AA1C61" w:rsidP="00B94732">
      <w:pPr>
        <w:pStyle w:val="StandardErstzeileneinzug"/>
        <w:rPr>
          <w:lang w:val="de-DE"/>
        </w:rPr>
      </w:pPr>
      <w:r>
        <w:rPr>
          <w:lang w:val="de-DE"/>
        </w:rPr>
        <w:fldChar w:fldCharType="begin" w:fldLock="1"/>
      </w:r>
      <w:r>
        <w:rPr>
          <w:lang w:val="de-DE"/>
        </w:rPr>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Pr>
          <w:lang w:val="de-DE"/>
        </w:rPr>
        <w:fldChar w:fldCharType="separate"/>
      </w:r>
      <w:r w:rsidRPr="00AA1C61">
        <w:rPr>
          <w:noProof/>
          <w:lang w:val="de-DE"/>
        </w:rPr>
        <w:t>(Sharma, Wild, Klemke, Helin, &amp; Azam, 2016)</w:t>
      </w:r>
      <w:r>
        <w:rPr>
          <w:lang w:val="de-DE"/>
        </w:rPr>
        <w:fldChar w:fldCharType="end"/>
      </w:r>
      <w:r w:rsidR="009902FC">
        <w:rPr>
          <w:lang w:val="de-DE"/>
        </w:rPr>
        <w:t xml:space="preserve"> unterscheidet (Smart </w:t>
      </w:r>
      <w:proofErr w:type="spellStart"/>
      <w:r w:rsidR="009902FC">
        <w:rPr>
          <w:lang w:val="de-DE"/>
        </w:rPr>
        <w:t>g</w:t>
      </w:r>
      <w:r w:rsidR="009902FC" w:rsidRPr="009902FC">
        <w:rPr>
          <w:lang w:val="de-DE"/>
        </w:rPr>
        <w:t>lasses</w:t>
      </w:r>
      <w:proofErr w:type="spellEnd"/>
      <w:r w:rsidR="009902FC">
        <w:rPr>
          <w:lang w:val="de-DE"/>
        </w:rPr>
        <w:t xml:space="preserve">): </w:t>
      </w:r>
      <w:proofErr w:type="spellStart"/>
      <w:r w:rsidR="009902FC">
        <w:rPr>
          <w:lang w:val="de-DE"/>
        </w:rPr>
        <w:t>Monocular</w:t>
      </w:r>
      <w:proofErr w:type="spellEnd"/>
      <w:r w:rsidR="009902FC">
        <w:rPr>
          <w:lang w:val="de-DE"/>
        </w:rPr>
        <w:t>, bi-</w:t>
      </w:r>
      <w:proofErr w:type="spellStart"/>
      <w:r w:rsidR="009902FC">
        <w:rPr>
          <w:lang w:val="de-DE"/>
        </w:rPr>
        <w:t>ocular</w:t>
      </w:r>
      <w:proofErr w:type="spellEnd"/>
      <w:r w:rsidR="009902FC">
        <w:rPr>
          <w:lang w:val="de-DE"/>
        </w:rPr>
        <w:t xml:space="preserve">, </w:t>
      </w:r>
      <w:proofErr w:type="spellStart"/>
      <w:r w:rsidR="009902FC">
        <w:rPr>
          <w:lang w:val="de-DE"/>
        </w:rPr>
        <w:t>binocular</w:t>
      </w:r>
      <w:proofErr w:type="spellEnd"/>
      <w:r w:rsidR="009902FC">
        <w:rPr>
          <w:lang w:val="de-DE"/>
        </w:rPr>
        <w:t>.</w:t>
      </w:r>
    </w:p>
    <w:p w:rsidR="009902FC" w:rsidRDefault="009902FC" w:rsidP="009902FC">
      <w:pPr>
        <w:pStyle w:val="StandardErstzeileneinzug"/>
        <w:numPr>
          <w:ilvl w:val="0"/>
          <w:numId w:val="3"/>
        </w:numPr>
      </w:pPr>
      <w:r w:rsidRPr="009902FC">
        <w:t xml:space="preserve">“In the following section, smart glasses are classified in three different categories: </w:t>
      </w:r>
      <w:r w:rsidRPr="009902FC">
        <w:rPr>
          <w:b/>
          <w:bCs/>
        </w:rPr>
        <w:t>virtual reality, binocular augmented reality, and monocular augmented reality</w:t>
      </w:r>
      <w:r w:rsidRPr="009902FC">
        <w:t>.”</w:t>
      </w:r>
    </w:p>
    <w:p w:rsidR="0044065F" w:rsidRPr="000E6263" w:rsidRDefault="0044065F" w:rsidP="0044065F">
      <w:pPr>
        <w:pStyle w:val="StandardErstzeileneinzug"/>
        <w:rPr>
          <w:i/>
          <w:lang w:val="de-DE"/>
        </w:rPr>
      </w:pPr>
      <w:r w:rsidRPr="000E6263">
        <w:rPr>
          <w:i/>
          <w:lang w:val="de-DE"/>
        </w:rPr>
        <w:t xml:space="preserve">Abschnitt zur </w:t>
      </w:r>
      <w:proofErr w:type="spellStart"/>
      <w:r w:rsidRPr="000E6263">
        <w:rPr>
          <w:i/>
          <w:lang w:val="de-DE"/>
        </w:rPr>
        <w:t>HoloLens</w:t>
      </w:r>
      <w:proofErr w:type="spellEnd"/>
      <w:r w:rsidRPr="000E6263">
        <w:rPr>
          <w:i/>
          <w:lang w:val="de-DE"/>
        </w:rPr>
        <w:t>?</w:t>
      </w:r>
    </w:p>
    <w:p w:rsidR="001B1B51" w:rsidRPr="00873C1B" w:rsidRDefault="001B1B51" w:rsidP="0044065F">
      <w:pPr>
        <w:pStyle w:val="StandardErstzeileneinzug"/>
        <w:rPr>
          <w:i/>
          <w:lang w:val="de-DE"/>
        </w:rPr>
      </w:pPr>
      <w:r w:rsidRPr="000E6263">
        <w:rPr>
          <w:i/>
          <w:lang w:val="de-DE"/>
        </w:rPr>
        <w:t xml:space="preserve">Software erwähnen? – </w:t>
      </w:r>
      <w:proofErr w:type="spellStart"/>
      <w:r w:rsidRPr="000E6263">
        <w:rPr>
          <w:i/>
          <w:lang w:val="de-DE"/>
        </w:rPr>
        <w:t>Layar</w:t>
      </w:r>
      <w:proofErr w:type="spellEnd"/>
      <w:r w:rsidRPr="000E6263">
        <w:rPr>
          <w:i/>
          <w:lang w:val="de-DE"/>
        </w:rPr>
        <w:t xml:space="preserve">, AR Toolkit, </w:t>
      </w:r>
      <w:proofErr w:type="spellStart"/>
      <w:r w:rsidRPr="000E6263">
        <w:rPr>
          <w:i/>
          <w:lang w:val="de-DE"/>
        </w:rPr>
        <w:t>Vuforia</w:t>
      </w:r>
      <w:proofErr w:type="spellEnd"/>
      <w:r w:rsidRPr="000E6263">
        <w:rPr>
          <w:i/>
          <w:lang w:val="de-DE"/>
        </w:rPr>
        <w:t xml:space="preserve">, früher MORGAN AR/VR Framework / Magic Lens Box </w:t>
      </w:r>
      <w:r w:rsidR="00AA1C61">
        <w:rPr>
          <w:i/>
          <w:lang w:val="de-DE"/>
        </w:rPr>
        <w:fldChar w:fldCharType="begin" w:fldLock="1"/>
      </w:r>
      <w:r w:rsidR="00AA1C61">
        <w:rPr>
          <w:i/>
          <w:lang w:val="de-DE"/>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AA1C61">
        <w:rPr>
          <w:i/>
          <w:lang w:val="de-DE"/>
        </w:rPr>
        <w:fldChar w:fldCharType="separate"/>
      </w:r>
      <w:r w:rsidR="00AA1C61" w:rsidRPr="00AA1C61">
        <w:rPr>
          <w:noProof/>
          <w:lang w:val="de-DE"/>
        </w:rPr>
        <w:t>(Wetzel et al., 2008)</w:t>
      </w:r>
      <w:r w:rsidR="00AA1C61">
        <w:rPr>
          <w:i/>
          <w:lang w:val="de-DE"/>
        </w:rPr>
        <w:fldChar w:fldCharType="end"/>
      </w:r>
      <w:r w:rsidRPr="00873C1B">
        <w:rPr>
          <w:i/>
          <w:lang w:val="de-DE"/>
        </w:rPr>
        <w:t>)</w:t>
      </w:r>
    </w:p>
    <w:p w:rsidR="00C4539F" w:rsidRDefault="00C4539F" w:rsidP="00C4539F">
      <w:pPr>
        <w:pStyle w:val="berschrift3"/>
      </w:pPr>
      <w:bookmarkStart w:id="10" w:name="_Toc470026250"/>
      <w:proofErr w:type="spellStart"/>
      <w:r>
        <w:t>Applications</w:t>
      </w:r>
      <w:bookmarkEnd w:id="10"/>
      <w:proofErr w:type="spellEnd"/>
    </w:p>
    <w:p w:rsidR="00A82E0B" w:rsidRPr="0044065F" w:rsidRDefault="00A82E0B" w:rsidP="00E847D4">
      <w:pPr>
        <w:pStyle w:val="StandardErstzeileneinzug"/>
        <w:rPr>
          <w:lang w:val="de-DE"/>
        </w:rPr>
      </w:pPr>
      <w:r w:rsidRPr="0044065F">
        <w:rPr>
          <w:lang w:val="de-DE"/>
        </w:rPr>
        <w:t>Erwähnen, dass es auch z.B. Militär, Medizin gibt, die Arbeit sich aber nicht darauf richtet</w:t>
      </w:r>
    </w:p>
    <w:p w:rsidR="00E847D4" w:rsidRPr="00873C1B" w:rsidRDefault="00E847D4" w:rsidP="00E847D4">
      <w:pPr>
        <w:pStyle w:val="StandardErstzeileneinzug"/>
      </w:pPr>
      <w:proofErr w:type="spellStart"/>
      <w:r w:rsidRPr="00873C1B">
        <w:t>Allgemein</w:t>
      </w:r>
      <w:proofErr w:type="spellEnd"/>
      <w:r w:rsidRPr="00873C1B">
        <w:t>: Patterns?</w:t>
      </w:r>
    </w:p>
    <w:p w:rsidR="00E847D4" w:rsidRDefault="00AA1C61" w:rsidP="00E847D4">
      <w:pPr>
        <w:pStyle w:val="StandardErstzeileneinzug"/>
      </w:pPr>
      <w:r>
        <w:rPr>
          <w:lang w:val="de-DE"/>
        </w:rPr>
        <w:fldChar w:fldCharType="begin" w:fldLock="1"/>
      </w:r>
      <w: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plainTextFormattedCitation" : "(Antonaci, Klemke, &amp; Specht, 2015)", "previouslyFormattedCitation" : "(Antonaci, Klemke, &amp; Specht, 2015)" }, "properties" : { "noteIndex" : 0 }, "schema" : "https://github.com/citation-style-language/schema/raw/master/csl-citation.json" }</w:instrText>
      </w:r>
      <w:r>
        <w:rPr>
          <w:lang w:val="de-DE"/>
        </w:rPr>
        <w:fldChar w:fldCharType="separate"/>
      </w:r>
      <w:r w:rsidRPr="00AA1C61">
        <w:rPr>
          <w:noProof/>
        </w:rPr>
        <w:t>(Antonaci, Klemke, &amp; Specht, 2015)</w:t>
      </w:r>
      <w:r>
        <w:rPr>
          <w:lang w:val="de-DE"/>
        </w:rPr>
        <w:fldChar w:fldCharType="end"/>
      </w:r>
      <w:r w:rsidR="00E847D4">
        <w:t xml:space="preserve">: </w:t>
      </w:r>
      <w:r w:rsidR="00E847D4" w:rsidRPr="0051022F">
        <w:t>“Below some design patterns already identified by the authors of this paper, which take advantage of AR potential, are listed:</w:t>
      </w:r>
    </w:p>
    <w:p w:rsidR="00E847D4" w:rsidRDefault="00E847D4" w:rsidP="00E847D4">
      <w:pPr>
        <w:pStyle w:val="StandardErstzeileneinzug"/>
      </w:pPr>
      <w:r w:rsidRPr="0051022F">
        <w:t>• Localization: adding information related to the user’s position and orientation;</w:t>
      </w:r>
    </w:p>
    <w:p w:rsidR="00E847D4" w:rsidRDefault="00E847D4" w:rsidP="00E847D4">
      <w:pPr>
        <w:pStyle w:val="StandardErstzeileneinzug"/>
      </w:pPr>
      <w:r w:rsidRPr="0051022F">
        <w:t>• Video recording and view sharing: sharing the user’s view with another user or an expert;</w:t>
      </w:r>
    </w:p>
    <w:p w:rsidR="00E847D4" w:rsidRDefault="00E847D4" w:rsidP="00E847D4">
      <w:pPr>
        <w:pStyle w:val="StandardErstzeileneinzug"/>
      </w:pPr>
      <w:r w:rsidRPr="0051022F">
        <w:t>• Synchronous communication: using communication features while performing a task;</w:t>
      </w:r>
    </w:p>
    <w:p w:rsidR="00E847D4" w:rsidRDefault="00E847D4" w:rsidP="00E847D4">
      <w:pPr>
        <w:pStyle w:val="StandardErstzeileneinzug"/>
      </w:pPr>
      <w:r w:rsidRPr="0051022F">
        <w:t>• Contextualization: enriching the current view by providing contextual information (e.g. distance to specific points);</w:t>
      </w:r>
    </w:p>
    <w:p w:rsidR="00E847D4" w:rsidRPr="00E847D4" w:rsidRDefault="00E847D4" w:rsidP="00B238C1">
      <w:pPr>
        <w:pStyle w:val="StandardErstzeileneinzug"/>
      </w:pPr>
      <w:r w:rsidRPr="0051022F">
        <w:t>• Object recognition: enhancing or enriching an object in the field of vision of the user;</w:t>
      </w:r>
    </w:p>
    <w:p w:rsidR="00C4539F" w:rsidRPr="00E847D4" w:rsidRDefault="00C4539F" w:rsidP="00C4539F">
      <w:pPr>
        <w:pStyle w:val="berschrift4"/>
        <w:rPr>
          <w:lang w:val="en-US"/>
        </w:rPr>
      </w:pPr>
      <w:bookmarkStart w:id="11" w:name="_Toc470026251"/>
      <w:r w:rsidRPr="00E847D4">
        <w:rPr>
          <w:lang w:val="en-US"/>
        </w:rPr>
        <w:lastRenderedPageBreak/>
        <w:t>Industrial</w:t>
      </w:r>
      <w:bookmarkEnd w:id="11"/>
    </w:p>
    <w:p w:rsidR="00282579" w:rsidRDefault="00AA1C61" w:rsidP="00282579">
      <w:pPr>
        <w:pStyle w:val="StandardErstzeileneinzug"/>
      </w:pPr>
      <w:r>
        <w:fldChar w:fldCharType="begin" w:fldLock="1"/>
      </w:r>
      <w:r>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fldChar w:fldCharType="separate"/>
      </w:r>
      <w:r w:rsidRPr="00AA1C61">
        <w:rPr>
          <w:noProof/>
        </w:rPr>
        <w:t>(Schall et al., 2009)</w:t>
      </w:r>
      <w:r>
        <w:fldChar w:fldCharType="end"/>
      </w:r>
      <w:r w:rsidR="00386720" w:rsidRPr="00386720">
        <w:t>: „</w:t>
      </w:r>
      <w:r w:rsidR="00386720">
        <w:t>[V]</w:t>
      </w:r>
      <w:proofErr w:type="spellStart"/>
      <w:r w:rsidR="00386720" w:rsidRPr="00386720">
        <w:t>isualization</w:t>
      </w:r>
      <w:proofErr w:type="spellEnd"/>
      <w:r w:rsidR="00386720" w:rsidRPr="00386720">
        <w:t xml:space="preserve"> of underground infrastructures, such as water mains and electricity lines</w:t>
      </w:r>
      <w:r w:rsidR="00386720">
        <w:t>”</w:t>
      </w:r>
      <w:r w:rsidR="00C55CC0">
        <w:t xml:space="preserve"> (=Obscured Information Visualization (OIV) </w:t>
      </w:r>
      <w:r>
        <w:fldChar w:fldCharType="begin" w:fldLock="1"/>
      </w:r>
      <w: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fldChar w:fldCharType="separate"/>
      </w:r>
      <w:r w:rsidRPr="00AA1C61">
        <w:rPr>
          <w:noProof/>
        </w:rPr>
        <w:t>(Furmanski et al., 2002)</w:t>
      </w:r>
      <w:r>
        <w:fldChar w:fldCharType="end"/>
      </w:r>
      <w:r w:rsidR="00C55CC0">
        <w:t>)</w:t>
      </w:r>
    </w:p>
    <w:p w:rsidR="00D05ABD" w:rsidRPr="00873C1B" w:rsidRDefault="00AA1C61" w:rsidP="00282579">
      <w:pPr>
        <w:pStyle w:val="StandardErstzeileneinzug"/>
        <w:rPr>
          <w:lang w:val="es-ES_tradnl"/>
        </w:rPr>
      </w:pPr>
      <w:r>
        <w:fldChar w:fldCharType="begin" w:fldLock="1"/>
      </w:r>
      <w:r w:rsidR="00D05ABD">
        <w:instrText xml:space="preserve">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w:instrText>
      </w:r>
      <w:r w:rsidR="00D05ABD" w:rsidRPr="00873C1B">
        <w:rPr>
          <w:lang w:val="es-ES_tradnl"/>
        </w:rPr>
        <w:instrText>: "Azuma", "given" : "Ronald",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fldChar w:fldCharType="separate"/>
      </w:r>
      <w:r w:rsidRPr="00873C1B">
        <w:rPr>
          <w:noProof/>
          <w:lang w:val="es-ES_tradnl"/>
        </w:rPr>
        <w:t>(Azuma, 1997; Azuma et al., 2001)</w:t>
      </w:r>
      <w:r>
        <w:fldChar w:fldCharType="end"/>
      </w:r>
    </w:p>
    <w:p w:rsidR="000D35EE" w:rsidRPr="00873C1B" w:rsidRDefault="00D05ABD" w:rsidP="00282579">
      <w:pPr>
        <w:pStyle w:val="StandardErstzeileneinzug"/>
        <w:rPr>
          <w:lang w:val="es-ES_tradnl"/>
        </w:rPr>
      </w:pPr>
      <w:r>
        <w:fldChar w:fldCharType="begin" w:fldLock="1"/>
      </w:r>
      <w:r w:rsidRPr="00873C1B">
        <w:rPr>
          <w:lang w:val="es-ES_tradnl"/>
        </w:rP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873C1B">
        <w:rPr>
          <w:noProof/>
          <w:lang w:val="es-ES_tradnl"/>
        </w:rPr>
        <w:t>(FitzGerald et al., 2013)</w:t>
      </w:r>
      <w:r>
        <w:fldChar w:fldCharType="end"/>
      </w:r>
      <w:r w:rsidR="000D35EE" w:rsidRPr="00873C1B">
        <w:rPr>
          <w:lang w:val="es-ES_tradnl"/>
        </w:rPr>
        <w:t>: “recent technological advances have enabled the use of any kind of image defined within the AR technology (e.g. the ‘Aurasma’ mobile phone app [</w:t>
      </w:r>
      <w:r w:rsidR="00873C1B">
        <w:fldChar w:fldCharType="begin"/>
      </w:r>
      <w:r w:rsidR="00873C1B" w:rsidRPr="00873C1B">
        <w:rPr>
          <w:lang w:val="es-ES_tradnl"/>
        </w:rPr>
        <w:instrText xml:space="preserve"> HYPERLINK "http://www.aurasma.com" </w:instrText>
      </w:r>
      <w:r w:rsidR="00873C1B">
        <w:fldChar w:fldCharType="separate"/>
      </w:r>
      <w:r w:rsidR="000D35EE" w:rsidRPr="00873C1B">
        <w:rPr>
          <w:rStyle w:val="Hyperlink"/>
          <w:lang w:val="es-ES_tradnl"/>
        </w:rPr>
        <w:t>http://www.aurasma.com</w:t>
      </w:r>
      <w:r w:rsidR="00873C1B">
        <w:rPr>
          <w:rStyle w:val="Hyperlink"/>
        </w:rPr>
        <w:fldChar w:fldCharType="end"/>
      </w:r>
      <w:r w:rsidR="000D35EE" w:rsidRPr="00873C1B">
        <w:rPr>
          <w:lang w:val="es-ES_tradnl"/>
        </w:rPr>
        <w:t>] used primarily for marketing).”</w:t>
      </w:r>
    </w:p>
    <w:p w:rsidR="00C4539F" w:rsidRDefault="00C4539F" w:rsidP="00C4539F">
      <w:pPr>
        <w:pStyle w:val="berschrift4"/>
        <w:rPr>
          <w:lang w:val="en-US"/>
        </w:rPr>
      </w:pPr>
      <w:bookmarkStart w:id="12" w:name="_Toc470026252"/>
      <w:r w:rsidRPr="00C55CC0">
        <w:rPr>
          <w:lang w:val="en-US"/>
        </w:rPr>
        <w:t>Education and expertise transfer</w:t>
      </w:r>
      <w:bookmarkEnd w:id="12"/>
    </w:p>
    <w:p w:rsidR="00EF40A7" w:rsidRDefault="00D05ABD" w:rsidP="00EF40A7">
      <w:pPr>
        <w:pStyle w:val="StandardErstzeileneinzug"/>
      </w:pPr>
      <w:r>
        <w:fldChar w:fldCharType="begin" w:fldLock="1"/>
      </w:r>
      <w:r w:rsidR="00E1512B">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fldChar w:fldCharType="separate"/>
      </w:r>
      <w:r w:rsidR="0041510F" w:rsidRPr="0041510F">
        <w:rPr>
          <w:noProof/>
        </w:rPr>
        <w:t>(L. Johnson et al., 2011)</w:t>
      </w:r>
      <w:r>
        <w:fldChar w:fldCharType="end"/>
      </w:r>
      <w:r w:rsidR="00EF40A7">
        <w:t xml:space="preserve"> – Horizon Report 2011: Time-to-Adoption 2-3 years (“</w:t>
      </w:r>
      <w:r w:rsidR="00EF40A7" w:rsidRPr="00EF40A7">
        <w:t>likely time frames for their entrance into</w:t>
      </w:r>
      <w:r w:rsidR="00EF40A7">
        <w:t xml:space="preserve"> </w:t>
      </w:r>
      <w:r w:rsidR="00EF40A7" w:rsidRPr="00EF40A7">
        <w:t>mainstream use for</w:t>
      </w:r>
      <w:r w:rsidR="00EF40A7">
        <w:t xml:space="preserve"> teaching, learning, or creative </w:t>
      </w:r>
      <w:r w:rsidR="00EF40A7" w:rsidRPr="00EF40A7">
        <w:t>inquiry.</w:t>
      </w:r>
      <w:r w:rsidR="00EF40A7">
        <w:t>)</w:t>
      </w:r>
    </w:p>
    <w:p w:rsidR="005A598C" w:rsidRDefault="00D05ABD" w:rsidP="005A598C">
      <w:pPr>
        <w:pStyle w:val="StandardErstzeileneinzug"/>
        <w:numPr>
          <w:ilvl w:val="0"/>
          <w:numId w:val="3"/>
        </w:numPr>
      </w:pPr>
      <w:r>
        <w:fldChar w:fldCharType="begin" w:fldLock="1"/>
      </w:r>
      <w:r w:rsidR="00E1512B">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fldChar w:fldCharType="separate"/>
      </w:r>
      <w:r w:rsidR="0041510F" w:rsidRPr="0041510F">
        <w:rPr>
          <w:noProof/>
        </w:rPr>
        <w:t>(L. Johnson et al., 2016)</w:t>
      </w:r>
      <w:r>
        <w:fldChar w:fldCharType="end"/>
      </w:r>
      <w:r w:rsidR="005A598C">
        <w:t xml:space="preserve"> – Horizon Report 2016 Higher Education Edition </w:t>
      </w:r>
      <w:proofErr w:type="spellStart"/>
      <w:r w:rsidR="005A598C">
        <w:t>listet</w:t>
      </w:r>
      <w:proofErr w:type="spellEnd"/>
      <w:r w:rsidR="005A598C">
        <w:t xml:space="preserve"> </w:t>
      </w:r>
      <w:proofErr w:type="spellStart"/>
      <w:r w:rsidR="005A598C">
        <w:t>es</w:t>
      </w:r>
      <w:proofErr w:type="spellEnd"/>
      <w:r w:rsidR="005A598C">
        <w:t xml:space="preserve"> </w:t>
      </w:r>
      <w:proofErr w:type="spellStart"/>
      <w:r w:rsidR="005A598C">
        <w:t>auch</w:t>
      </w:r>
      <w:proofErr w:type="spellEnd"/>
      <w:r w:rsidR="005A598C">
        <w:t xml:space="preserve"> </w:t>
      </w:r>
      <w:proofErr w:type="spellStart"/>
      <w:proofErr w:type="gramStart"/>
      <w:r w:rsidR="005A598C">
        <w:t>als</w:t>
      </w:r>
      <w:proofErr w:type="spellEnd"/>
      <w:proofErr w:type="gramEnd"/>
      <w:r w:rsidR="005A598C">
        <w:t xml:space="preserve"> Two to Three Years.</w:t>
      </w:r>
    </w:p>
    <w:p w:rsidR="005A598C" w:rsidRDefault="005A598C" w:rsidP="005A598C">
      <w:pPr>
        <w:pStyle w:val="StandardErstzeileneinzug"/>
        <w:ind w:left="644" w:firstLine="0"/>
      </w:pPr>
      <w:r>
        <w:t>“While the most prevalent uses of AR and VR thus far have been in the consumer sector, tools for creating fresh applications are becoming even easier to use and more viable in the education sector.”</w:t>
      </w:r>
    </w:p>
    <w:p w:rsidR="005A598C" w:rsidRDefault="005A598C" w:rsidP="005A598C">
      <w:pPr>
        <w:pStyle w:val="StandardErstzeileneinzug"/>
        <w:ind w:left="644" w:firstLine="0"/>
      </w:pPr>
      <w:r>
        <w:t>“While AR has appeared in several previous editions of the NMC Horizon Report, recent advancements in VR technology are bringing about fresh perspectives.”</w:t>
      </w:r>
    </w:p>
    <w:p w:rsidR="00F57265" w:rsidRPr="00F57265" w:rsidRDefault="00D05ABD" w:rsidP="00F57265">
      <w:pPr>
        <w:pStyle w:val="StandardErstzeileneinzug"/>
      </w:pP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D05ABD">
        <w:rPr>
          <w:noProof/>
        </w:rPr>
        <w:t>(FitzGerald et al., 2013)</w:t>
      </w:r>
      <w:r>
        <w:fldChar w:fldCharType="end"/>
      </w:r>
      <w:r w:rsidR="00F57265">
        <w:t xml:space="preserve">: </w:t>
      </w:r>
      <w:r w:rsidR="00F57265" w:rsidRPr="00F57265">
        <w:t xml:space="preserve">“At a first glance, the shift from low-tech to mobile-tech and to AR may seem merely quantitative: </w:t>
      </w:r>
      <w:r w:rsidR="00F57265" w:rsidRPr="00F57265">
        <w:rPr>
          <w:b/>
          <w:bCs/>
        </w:rPr>
        <w:t>augmenting/adding to reality has always been a part of outdoor education</w:t>
      </w:r>
      <w:r w:rsidR="00F57265" w:rsidRPr="00F57265">
        <w:t xml:space="preserve">, whether it is through informative signposts at a site, costumed re-enactments of historical events, or straightforward on-site tuition by a teacher or parent. </w:t>
      </w:r>
      <w:r w:rsidR="00F57265" w:rsidRPr="00F57265">
        <w:rPr>
          <w:b/>
          <w:bCs/>
        </w:rPr>
        <w:t>We change our perspectives, understanding and meaning-making of reality</w:t>
      </w:r>
      <w:r w:rsidR="00F57265" w:rsidRPr="00F57265">
        <w:t xml:space="preserve"> by augmenting it with additional information</w:t>
      </w:r>
      <w:r w:rsidR="00F57265">
        <w:t>.”</w:t>
      </w:r>
    </w:p>
    <w:p w:rsidR="00B24973" w:rsidRDefault="00D05ABD" w:rsidP="00EF40A7">
      <w:pPr>
        <w:pStyle w:val="StandardErstzeileneinzug"/>
      </w:pPr>
      <w:r>
        <w:fldChar w:fldCharType="begin" w:fldLock="1"/>
      </w:r>
      <w:r w:rsidR="004E7915">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plainTextFormattedCitation" : "(Dunleavy, Dede, &amp; Mitchell, 2009)", "previouslyFormattedCitation" : "(Dunleavy, Dede, &amp; Mitchell, 2009)" }, "properties" : { "noteIndex" : 0 }, "schema" : "https://github.com/citation-style-language/schema/raw/master/csl-citation.json" }</w:instrText>
      </w:r>
      <w:r>
        <w:fldChar w:fldCharType="separate"/>
      </w:r>
      <w:r w:rsidRPr="00D05ABD">
        <w:rPr>
          <w:noProof/>
        </w:rPr>
        <w:t>(Dunleavy, Dede, &amp; Mitchell, 2009)</w:t>
      </w:r>
      <w:r>
        <w:fldChar w:fldCharType="end"/>
      </w:r>
      <w:r w:rsidR="00B24973" w:rsidRPr="00B24973">
        <w:t xml:space="preserve">: “Three complementary technological interfaces are now shaping how people learn, with multiple implications </w:t>
      </w:r>
      <w:r w:rsidR="00B24973">
        <w:t>for K-12 education (Dede 2002).</w:t>
      </w:r>
    </w:p>
    <w:p w:rsidR="00B24973" w:rsidRPr="00B24973" w:rsidRDefault="00B24973" w:rsidP="00B24973">
      <w:pPr>
        <w:pStyle w:val="StandardErstzeileneinzug"/>
        <w:numPr>
          <w:ilvl w:val="0"/>
          <w:numId w:val="2"/>
        </w:numPr>
      </w:pPr>
      <w:r w:rsidRPr="00B24973">
        <w:t>“The familiar ‘‘world- to- the- desktop’’ interface”</w:t>
      </w:r>
    </w:p>
    <w:p w:rsidR="00B24973" w:rsidRPr="00B24973" w:rsidRDefault="00B24973" w:rsidP="00B24973">
      <w:pPr>
        <w:pStyle w:val="StandardErstzeileneinzug"/>
        <w:numPr>
          <w:ilvl w:val="0"/>
          <w:numId w:val="2"/>
        </w:numPr>
      </w:pPr>
      <w:r w:rsidRPr="00B24973">
        <w:t>“Emerging multi-user virtual environment (MUVE)”</w:t>
      </w:r>
    </w:p>
    <w:p w:rsidR="00B24973" w:rsidRPr="00B24973" w:rsidRDefault="00B24973" w:rsidP="00B24973">
      <w:pPr>
        <w:pStyle w:val="StandardErstzeileneinzug"/>
        <w:numPr>
          <w:ilvl w:val="0"/>
          <w:numId w:val="2"/>
        </w:numPr>
      </w:pPr>
      <w:r w:rsidRPr="00B24973">
        <w:t>“Augmented reality (AR) interfaces”</w:t>
      </w:r>
      <w:r>
        <w:t>”</w:t>
      </w:r>
    </w:p>
    <w:p w:rsidR="00B94732" w:rsidRPr="00FD5995" w:rsidRDefault="004E7915" w:rsidP="00B94732">
      <w:pPr>
        <w:pStyle w:val="StandardErstzeileneinzug"/>
        <w:rPr>
          <w:lang w:val="de-DE"/>
        </w:rPr>
      </w:pPr>
      <w:r>
        <w:rPr>
          <w:lang w:val="de-DE"/>
        </w:rPr>
        <w:fldChar w:fldCharType="begin" w:fldLock="1"/>
      </w:r>
      <w:r>
        <w:rPr>
          <w:lang w:val="de-DE"/>
        </w:rPr>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Pr>
          <w:lang w:val="de-DE"/>
        </w:rPr>
        <w:fldChar w:fldCharType="separate"/>
      </w:r>
      <w:r w:rsidRPr="004E7915">
        <w:rPr>
          <w:noProof/>
          <w:lang w:val="de-DE"/>
        </w:rPr>
        <w:t>(Azuma, 1997)</w:t>
      </w:r>
      <w:r>
        <w:rPr>
          <w:lang w:val="de-DE"/>
        </w:rPr>
        <w:fldChar w:fldCharType="end"/>
      </w:r>
      <w:r w:rsidR="00B94732" w:rsidRPr="00E05709">
        <w:rPr>
          <w:lang w:val="de-DE"/>
        </w:rPr>
        <w:t xml:space="preserve"> erwähnen? Besser nur modern</w:t>
      </w:r>
      <w:r w:rsidR="00B24973" w:rsidRPr="00E05709">
        <w:rPr>
          <w:lang w:val="de-DE"/>
        </w:rPr>
        <w:t>e</w:t>
      </w:r>
      <w:r w:rsidR="00B94732" w:rsidRPr="00E05709">
        <w:rPr>
          <w:lang w:val="de-DE"/>
        </w:rPr>
        <w:t xml:space="preserve"> Ve</w:t>
      </w:r>
      <w:r w:rsidR="00B94732" w:rsidRPr="00FD5995">
        <w:rPr>
          <w:lang w:val="de-DE"/>
        </w:rPr>
        <w:t>rgleiche?</w:t>
      </w:r>
    </w:p>
    <w:p w:rsidR="00B94732" w:rsidRPr="004E7915" w:rsidRDefault="004E7915" w:rsidP="00B94732">
      <w:pPr>
        <w:pStyle w:val="StandardErstzeileneinzug"/>
      </w:pPr>
      <w:r>
        <w:rPr>
          <w:lang w:val="es-ES_tradnl"/>
        </w:rPr>
        <w:fldChar w:fldCharType="begin" w:fldLock="1"/>
      </w:r>
      <w:r>
        <w:rPr>
          <w:lang w:val="es-ES_tradnl"/>
        </w:rP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Pr>
          <w:lang w:val="es-ES_tradnl"/>
        </w:rPr>
        <w:fldChar w:fldCharType="separate"/>
      </w:r>
      <w:r w:rsidRPr="004E7915">
        <w:rPr>
          <w:noProof/>
          <w:lang w:val="es-ES_tradnl"/>
        </w:rPr>
        <w:t>(Dunleavy et al., 2009)</w:t>
      </w:r>
      <w:r>
        <w:rPr>
          <w:lang w:val="es-ES_tradnl"/>
        </w:rPr>
        <w:fldChar w:fldCharType="end"/>
      </w:r>
      <w:r w:rsidR="00B94732" w:rsidRPr="004E7915">
        <w:t xml:space="preserve"> (Alien Contact)</w:t>
      </w:r>
    </w:p>
    <w:p w:rsidR="00B94732" w:rsidRPr="00A82E0B" w:rsidRDefault="004E7915" w:rsidP="00B94732">
      <w:pPr>
        <w:pStyle w:val="StandardErstzeileneinzug"/>
      </w:pPr>
      <w:r>
        <w:rPr>
          <w:lang w:val="es-ES_tradnl"/>
        </w:rPr>
        <w:fldChar w:fldCharType="begin" w:fldLock="1"/>
      </w:r>
      <w:r>
        <w:instrText>ADDIN CSL_CITATION { "citationItems" : [ { "id" : "ITEM-1", "itemData" : { "DOI" : "10.1007/s11042-011-0979-7", "ISBN" : "1104201109797", "PMID" : "1314391833", "abstract" : "In this paper, we propose a reality-oriented augmentation approach to support training activities. The approach aims at adding new value and playful features to traditional training environments with keeping their original look-and-feel. For example, a game monitoring service enables to automatically record game events so that players can review a gaming process and strategy for soul-searching, or replay most impressive scenes to share the experience with others after the game finishes. Even several services are running on background, digital devices and services are seamlessly integrated to the game environment in unobtrusive way so that players can concentrate on training as usual. The concept can be applied to both traditional games (e. g., poker and the game of Go) and non-gaming activities (e. g., calligraphy and drumming). We developed four case studies on the concept: Augmented Reality Go, EmoPoker, Augmented Calligraphy and AR Drum Kit. We discuss design issues in the reality-oriented augmentation process based on user study results.",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mendeley" : { "formattedCitation" : "(Yamabe &amp; Nakajima, 2013)", "plainTextFormattedCitation" : "(Yamabe &amp; Nakajima, 2013)", "previouslyFormattedCitation" : "(Yamabe &amp; Nakajima, 2013)" }, "properties" : { "noteIndex" : 0 }, "schema" : "https://github.com/citation-style-language/schema/raw/master/csl-citation.json" }</w:instrText>
      </w:r>
      <w:r>
        <w:rPr>
          <w:lang w:val="es-ES_tradnl"/>
        </w:rPr>
        <w:fldChar w:fldCharType="separate"/>
      </w:r>
      <w:r w:rsidRPr="004E7915">
        <w:rPr>
          <w:noProof/>
        </w:rPr>
        <w:t>(Yamabe &amp; Nakajima, 2013)</w:t>
      </w:r>
      <w:r>
        <w:rPr>
          <w:lang w:val="es-ES_tradnl"/>
        </w:rPr>
        <w:fldChar w:fldCharType="end"/>
      </w:r>
      <w:r w:rsidR="00A82E0B" w:rsidRPr="00E05709">
        <w:t>: Augme</w:t>
      </w:r>
      <w:r w:rsidR="00A82E0B" w:rsidRPr="00A82E0B">
        <w:t xml:space="preserve">nted Reality Go, </w:t>
      </w:r>
      <w:proofErr w:type="spellStart"/>
      <w:r w:rsidR="00A82E0B" w:rsidRPr="00A82E0B">
        <w:t>EmoPoker</w:t>
      </w:r>
      <w:proofErr w:type="spellEnd"/>
      <w:r w:rsidR="00A82E0B" w:rsidRPr="00A82E0B">
        <w:t xml:space="preserve">, </w:t>
      </w:r>
      <w:r w:rsidR="00A82E0B">
        <w:t>Augmented Calligraphy, AR Drum Kit</w:t>
      </w:r>
    </w:p>
    <w:p w:rsidR="00B94732" w:rsidRPr="00BA2B77" w:rsidRDefault="004E7915" w:rsidP="00B94732">
      <w:pPr>
        <w:pStyle w:val="StandardErstzeileneinzug"/>
        <w:rPr>
          <w:lang w:val="de-DE"/>
        </w:rPr>
      </w:pPr>
      <w:r>
        <w:rPr>
          <w:lang w:val="de-DE"/>
        </w:rPr>
        <w:fldChar w:fldCharType="begin" w:fldLock="1"/>
      </w:r>
      <w:r>
        <w:rPr>
          <w:lang w:val="de-DE"/>
        </w:rPr>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plainTextFormattedCitation" : "(Ishii, Wisneski, Orbanes, Chun, &amp; Paradiso, 1999)", "previouslyFormattedCitation" : "(Ishii, Wisneski, Orbanes, Chun, &amp; Paradiso, 1999)" }, "properties" : { "noteIndex" : 0 }, "schema" : "https://github.com/citation-style-language/schema/raw/master/csl-citation.json" }</w:instrText>
      </w:r>
      <w:r>
        <w:rPr>
          <w:lang w:val="de-DE"/>
        </w:rPr>
        <w:fldChar w:fldCharType="separate"/>
      </w:r>
      <w:r w:rsidRPr="004E7915">
        <w:rPr>
          <w:noProof/>
          <w:lang w:val="de-DE"/>
        </w:rPr>
        <w:t>(Ishii, Wisneski, Orbanes, Chun, &amp; Paradiso, 1999)</w:t>
      </w:r>
      <w:r>
        <w:rPr>
          <w:lang w:val="de-DE"/>
        </w:rPr>
        <w:fldChar w:fldCharType="end"/>
      </w:r>
      <w:r w:rsidR="00B94732">
        <w:rPr>
          <w:lang w:val="de-DE"/>
        </w:rPr>
        <w:t xml:space="preserve"> (Athletik</w:t>
      </w:r>
      <w:r>
        <w:rPr>
          <w:lang w:val="de-DE"/>
        </w:rPr>
        <w:t>/Physische Abläufe</w:t>
      </w:r>
      <w:r w:rsidR="00B94732">
        <w:rPr>
          <w:lang w:val="de-DE"/>
        </w:rPr>
        <w:t xml:space="preserve"> speziell erwähnen, hier können andere eingebunden werden</w:t>
      </w:r>
      <w:r w:rsidR="000F6C54">
        <w:rPr>
          <w:lang w:val="de-DE"/>
        </w:rPr>
        <w:t xml:space="preserve">, z.B.: </w:t>
      </w:r>
      <w:r>
        <w:rPr>
          <w:lang w:val="de-DE"/>
        </w:rPr>
        <w:fldChar w:fldCharType="begin" w:fldLock="1"/>
      </w:r>
      <w:r>
        <w:rPr>
          <w:lang w:val="de-DE"/>
        </w:rPr>
        <w:instrText>ADDIN CSL_CITATION { "citationItems" : [ { "id" : "ITEM-1", "itemData" : { "DOI" : "10.1007/978-3-642-23854-3", "author" : [ { "dropping-particle" : "", "family" : "Soga", "given" : "M.", "non-dropping-particle" : "", "parse-names" : false, "suffix" : "" }, { "dropping-particle" : "", "family" : "Nishino", "given" : "T.", "non-dropping-particle" : "", "parse-names" : false, "suffix" : "" }, { "dropping-particle" : "", "family" : "Taki", "given" : "H", "non-dropping-particle" : "", "parse-names" : false, "suffix" : "" } ], "container-title" : "Knowledge-Based and Intelligent Information and Engineering Systems, Part III", "editor" : [ { "dropping-particle" : "", "family" : "K\u00f6nig", "given" : "Andreas", "non-dropping-particle" : "", "parse-names" : false, "suffix" : "" }, { "dropping-particle" : "", "family" : "Dengel", "given" : "Andreas", "non-dropping-particle" : "", "parse-names" : false, "suffix" : "" }, { "dropping-particle" : "", "family" : "Hinkelmann", "given" : "Knut", "non-dropping-particle" : "", "parse-names" : false, "suffix" : "" }, { "dropping-particle" : "", "family" : "Kise", "given" : "Koichi", "non-dropping-particle" : "", "parse-names" : false, "suffix" : "" }, { "dropping-particle" : "", "family" : "Howlett", "given" : "Robert J.", "non-dropping-particle" : "", "parse-names" : false, "suffix" : "" }, { "dropping-particle" : "", "family" : "Jain", "given" : "Lakhmi C.", "non-dropping-particle" : "", "parse-names" : false, "suffix" : "" } ], "id" : "ITEM-1", "issued" : { "date-parts" : [ [ "2011" ] ] }, "page" : "40-48", "publisher" : "Springer Berlin Heidelberg", "title" : "Proposal and development of motion navigator enabling learners to observe expert\u2019s motion from expert\u2019s viewpoint by augmented reality", "type" : "chapter" }, "uris" : [ "http://www.mendeley.com/documents/?uuid=05ce8d5d-bcd0-32b8-a300-dd3b7c5e13d2" ] } ], "mendeley" : { "formattedCitation" : "(Soga, Nishino, &amp; Taki, 2011)", "plainTextFormattedCitation" : "(Soga, Nishino, &amp; Taki, 2011)", "previouslyFormattedCitation" : "(Soga, Nishino, &amp; Taki, 2011)" }, "properties" : { "noteIndex" : 0 }, "schema" : "https://github.com/citation-style-language/schema/raw/master/csl-citation.json" }</w:instrText>
      </w:r>
      <w:r>
        <w:rPr>
          <w:lang w:val="de-DE"/>
        </w:rPr>
        <w:fldChar w:fldCharType="separate"/>
      </w:r>
      <w:r w:rsidRPr="004E7915">
        <w:rPr>
          <w:noProof/>
          <w:lang w:val="de-DE"/>
        </w:rPr>
        <w:t>(Soga, Nishino, &amp; Taki, 2011)</w:t>
      </w:r>
      <w:r>
        <w:rPr>
          <w:lang w:val="de-DE"/>
        </w:rPr>
        <w:fldChar w:fldCharType="end"/>
      </w:r>
      <w:r w:rsidR="009A5CDD">
        <w:rPr>
          <w:lang w:val="de-DE"/>
        </w:rPr>
        <w:t xml:space="preserve"> (</w:t>
      </w:r>
      <w:proofErr w:type="spellStart"/>
      <w:r w:rsidR="009A5CDD">
        <w:rPr>
          <w:lang w:val="de-DE"/>
        </w:rPr>
        <w:t>Skeletal</w:t>
      </w:r>
      <w:proofErr w:type="spellEnd"/>
      <w:r w:rsidR="009A5CDD">
        <w:rPr>
          <w:lang w:val="de-DE"/>
        </w:rPr>
        <w:t xml:space="preserve"> </w:t>
      </w:r>
      <w:proofErr w:type="spellStart"/>
      <w:r w:rsidR="009A5CDD">
        <w:rPr>
          <w:lang w:val="de-DE"/>
        </w:rPr>
        <w:t>tracking</w:t>
      </w:r>
      <w:proofErr w:type="spellEnd"/>
      <w:r w:rsidR="009A5CDD">
        <w:rPr>
          <w:lang w:val="de-DE"/>
        </w:rPr>
        <w:t xml:space="preserve"> (Bogenschießen, Visualisierung des Experten) </w:t>
      </w:r>
      <w:r w:rsidR="009A5CDD" w:rsidRPr="00C84A0F">
        <w:rPr>
          <w:b/>
          <w:lang w:val="de-DE"/>
        </w:rPr>
        <w:t xml:space="preserve">(Quelle eingeschränkt, also </w:t>
      </w:r>
      <w:r w:rsidR="009A5CDD" w:rsidRPr="00C84A0F">
        <w:rPr>
          <w:b/>
          <w:lang w:val="de-DE"/>
        </w:rPr>
        <w:lastRenderedPageBreak/>
        <w:t>am besten nur am Rand erwähnen)</w:t>
      </w:r>
      <w:r w:rsidR="009A5CDD">
        <w:rPr>
          <w:lang w:val="de-DE"/>
        </w:rPr>
        <w:t>)</w:t>
      </w:r>
      <w:r w:rsidR="000F6C54" w:rsidRPr="00BA2B77">
        <w:rPr>
          <w:lang w:val="de-DE"/>
        </w:rPr>
        <w:t xml:space="preserve">, </w:t>
      </w:r>
      <w:r>
        <w:rPr>
          <w:lang w:val="de-DE"/>
        </w:rPr>
        <w:fldChar w:fldCharType="begin" w:fldLock="1"/>
      </w:r>
      <w:r>
        <w:rPr>
          <w:lang w:val="de-DE"/>
        </w:rPr>
        <w:instrText>ADDIN CSL_CITATION { "citationItems" : [ { "id" : "ITEM-1", "itemData" : { "abstract" : "Although finger bones construction of human body is very complex and difficult to measure but it is necessary to measure the dexterous finger movement of a pianist for piano playing. This paper has measured the finger movements with six degrees of freedom of an expert pianist, using a magnetic motion capture system by which it is possible to measure any type of finger movements during their activities. From the current research novice players/beginners can get the information about intertap interval time of a particular finger, finger height in space, finger status and finger tip velocity during playing the piano. Moreover it has shown an easy digital recording process of the hand's movements using a hand MoCap system. These themes are crucial to acquire knowledge of any kind of finger movements and its digitization. The results has presented in this paper are particularly helpful for novice players as well as applications where dexterous finger movements are essentials such as piano education and different games.", "author" : [ { "dropping-particle" : "", "family" : "Rahman", "given" : "Md Mostafizur", "non-dropping-particle" : "", "parse-names" : false, "suffix" : "" }, { "dropping-particle" : "", "family" : "Mitobe", "given" : "Kazutaka", "non-dropping-particle" : "", "parse-names" : false, "suffix" : "" }, { "dropping-particle" : "", "family" : "Suzuki", "given" : "Masafumi", "non-dropping-particle" : "", "parse-names" : false, "suffix" : "" }, { "dropping-particle" : "", "family" : "Takano", "given" : "Chihiro", "non-dropping-particle" : "", "parse-names" : false, "suffix" : "" }, { "dropping-particle" : "", "family" : "Yoshimura", "given" : "Noboru", "non-dropping-particle" : "", "parse-names" : false, "suffix" : "" } ], "container-title" : "International Journal of Science and Technology Education Research", "id" : "ITEM-1", "issue" : "2", "issued" : { "date-parts" : [ [ "2011" ] ] }, "page" : "22-31", "title" : "Analysis of dexterous finger movement for piano education using motion capture system", "type" : "article-journal", "volume" : "2" }, "uris" : [ "http://www.mendeley.com/documents/?uuid=de402a57-72ba-3848-902b-446912db6deb" ] } ], "mendeley" : { "formattedCitation" : "(Rahman, Mitobe, Suzuki, Takano, &amp; Yoshimura, 2011)", "plainTextFormattedCitation" : "(Rahman, Mitobe, Suzuki, Takano, &amp; Yoshimura, 2011)", "previouslyFormattedCitation" : "(Rahman, Mitobe, Suzuki, Takano, &amp; Yoshimura, 2011)" }, "properties" : { "noteIndex" : 0 }, "schema" : "https://github.com/citation-style-language/schema/raw/master/csl-citation.json" }</w:instrText>
      </w:r>
      <w:r>
        <w:rPr>
          <w:lang w:val="de-DE"/>
        </w:rPr>
        <w:fldChar w:fldCharType="separate"/>
      </w:r>
      <w:r w:rsidRPr="004E7915">
        <w:rPr>
          <w:noProof/>
          <w:lang w:val="de-DE"/>
        </w:rPr>
        <w:t>(Rahman, Mitobe, Suzuki, Takano, &amp; Yoshimura, 2011)</w:t>
      </w:r>
      <w:r>
        <w:rPr>
          <w:lang w:val="de-DE"/>
        </w:rPr>
        <w:fldChar w:fldCharType="end"/>
      </w:r>
      <w:r w:rsidR="00B94732" w:rsidRPr="00BA2B77">
        <w:rPr>
          <w:lang w:val="de-DE"/>
        </w:rPr>
        <w:t>)</w:t>
      </w:r>
    </w:p>
    <w:p w:rsidR="000F6C54" w:rsidRPr="00BA2B77" w:rsidRDefault="004E7915" w:rsidP="00B94732">
      <w:pPr>
        <w:pStyle w:val="StandardErstzeileneinzug"/>
        <w:rPr>
          <w:lang w:val="de-DE"/>
        </w:rPr>
      </w:pPr>
      <w:r>
        <w:rPr>
          <w:lang w:val="de-DE"/>
        </w:rPr>
        <w:fldChar w:fldCharType="begin" w:fldLock="1"/>
      </w:r>
      <w:r w:rsidR="00EB671F">
        <w:rPr>
          <w:lang w:val="de-DE"/>
        </w:rPr>
        <w:instrText>ADDIN CSL_CITATION { "citationItems" : [ { "id" : "ITEM-1", "itemData" : { "DOI" : "10.3217/jucs-018-15-2143", "ISBN" : "0948695X (ISSN)", "PMID" : "22248183", "abstract" : "This article deals with educational opportunities for mixed reality games and related scenarios for learning. It discusses several issues and educational challenges to be tackled when linking augmented reality and augmented virtuality. Second, the paper describes the architecture of the ARLearn system which offers highly flexible support for different educational settings. Three prototypical use cases implemented based on the underlying ARLearn framework are discussed, which are a field trip system, an augmented Google StreetView client called StreetLearn, and a real time crisis intervention game. ARLearn combines real time notification and mixed reality games across Mobile Augmented Reality and Virtual Reality and the authors aim to use the underlying (open source) framework for further case studies and mixed reality applications for learning support.",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plainTextFormattedCitation" : "(Ternier, Klemke, Kalz, van Ulzen, &amp; Specht, 2012)", "previouslyFormattedCitation" : "(Ternier, Klemke, Kalz, van Ulzen, &amp; Specht, 2012)" }, "properties" : { "noteIndex" : 0 }, "schema" : "https://github.com/citation-style-language/schema/raw/master/csl-citation.json" }</w:instrText>
      </w:r>
      <w:r>
        <w:rPr>
          <w:lang w:val="de-DE"/>
        </w:rPr>
        <w:fldChar w:fldCharType="separate"/>
      </w:r>
      <w:r w:rsidRPr="004E7915">
        <w:rPr>
          <w:noProof/>
          <w:lang w:val="de-DE"/>
        </w:rPr>
        <w:t>(Ternier, Klemke, Kalz, van Ulzen, &amp; Specht, 2012)</w:t>
      </w:r>
      <w:r>
        <w:rPr>
          <w:lang w:val="de-DE"/>
        </w:rPr>
        <w:fldChar w:fldCharType="end"/>
      </w:r>
      <w:r w:rsidR="000F6C54" w:rsidRPr="00BA2B77">
        <w:rPr>
          <w:lang w:val="de-DE"/>
        </w:rPr>
        <w:t xml:space="preserve"> (</w:t>
      </w:r>
      <w:proofErr w:type="spellStart"/>
      <w:r w:rsidR="000F6C54" w:rsidRPr="00BA2B77">
        <w:rPr>
          <w:lang w:val="de-DE"/>
        </w:rPr>
        <w:t>ARLearn</w:t>
      </w:r>
      <w:proofErr w:type="spellEnd"/>
      <w:r w:rsidR="000F6C54" w:rsidRPr="00BA2B77">
        <w:rPr>
          <w:lang w:val="de-DE"/>
        </w:rPr>
        <w:t>)</w:t>
      </w:r>
    </w:p>
    <w:p w:rsidR="000F6C54" w:rsidRPr="009658FF" w:rsidRDefault="00EB671F" w:rsidP="00AB4412">
      <w:pPr>
        <w:pStyle w:val="StandardErstzeileneinzug"/>
      </w:pPr>
      <w:r>
        <w:rPr>
          <w:lang w:val="de-DE"/>
        </w:rPr>
        <w:fldChar w:fldCharType="begin" w:fldLock="1"/>
      </w:r>
      <w:r>
        <w:rPr>
          <w:lang w:val="de-DE"/>
        </w:rPr>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plainTextFormattedCitation" : "(Schmitz, Specht, &amp; Klemke, 2012)", "previouslyFormattedCitation" : "(Schmitz, Specht, &amp; Klemke, 2012)" }, "properties" : { "noteIndex" : 0 }, "schema" : "https://github.com/citation-style-language/schema/raw/master/csl-citation.json" }</w:instrText>
      </w:r>
      <w:r>
        <w:rPr>
          <w:lang w:val="de-DE"/>
        </w:rPr>
        <w:fldChar w:fldCharType="separate"/>
      </w:r>
      <w:r w:rsidRPr="00EB671F">
        <w:rPr>
          <w:noProof/>
          <w:lang w:val="de-DE"/>
        </w:rPr>
        <w:t>(Schmitz, Specht, &amp; Klemke, 2012)</w:t>
      </w:r>
      <w:r>
        <w:rPr>
          <w:lang w:val="de-DE"/>
        </w:rPr>
        <w:fldChar w:fldCharType="end"/>
      </w:r>
      <w:r w:rsidR="000F6C54" w:rsidRPr="00873C1B">
        <w:rPr>
          <w:lang w:val="de-DE"/>
        </w:rPr>
        <w:t xml:space="preserve"> (</w:t>
      </w:r>
      <w:proofErr w:type="spellStart"/>
      <w:r w:rsidR="000F6C54" w:rsidRPr="00873C1B">
        <w:rPr>
          <w:lang w:val="de-DE"/>
        </w:rPr>
        <w:t>Ed</w:t>
      </w:r>
      <w:r w:rsidRPr="00873C1B">
        <w:rPr>
          <w:lang w:val="de-DE"/>
        </w:rPr>
        <w:t>u</w:t>
      </w:r>
      <w:proofErr w:type="spellEnd"/>
      <w:r w:rsidR="000F6C54" w:rsidRPr="00873C1B">
        <w:rPr>
          <w:lang w:val="de-DE"/>
        </w:rPr>
        <w:t>. potential)</w:t>
      </w:r>
      <w:r w:rsidR="009658FF" w:rsidRPr="00873C1B">
        <w:rPr>
          <w:lang w:val="de-DE"/>
        </w:rPr>
        <w:t>: “</w:t>
      </w:r>
      <w:proofErr w:type="spellStart"/>
      <w:r w:rsidR="009658FF" w:rsidRPr="00873C1B">
        <w:rPr>
          <w:lang w:val="de-DE"/>
        </w:rPr>
        <w:t>For</w:t>
      </w:r>
      <w:proofErr w:type="spellEnd"/>
      <w:r w:rsidR="009658FF" w:rsidRPr="00873C1B">
        <w:rPr>
          <w:lang w:val="de-DE"/>
        </w:rPr>
        <w:t xml:space="preserve"> </w:t>
      </w:r>
      <w:proofErr w:type="spellStart"/>
      <w:r w:rsidR="009658FF" w:rsidRPr="00873C1B">
        <w:rPr>
          <w:lang w:val="de-DE"/>
        </w:rPr>
        <w:t>the</w:t>
      </w:r>
      <w:proofErr w:type="spellEnd"/>
      <w:r w:rsidR="009658FF" w:rsidRPr="00873C1B">
        <w:rPr>
          <w:lang w:val="de-DE"/>
        </w:rPr>
        <w:t xml:space="preserve"> </w:t>
      </w:r>
      <w:proofErr w:type="spellStart"/>
      <w:r w:rsidR="009658FF" w:rsidRPr="00873C1B">
        <w:rPr>
          <w:lang w:val="de-DE"/>
        </w:rPr>
        <w:t>review</w:t>
      </w:r>
      <w:proofErr w:type="spellEnd"/>
      <w:r w:rsidR="009658FF" w:rsidRPr="00873C1B">
        <w:rPr>
          <w:lang w:val="de-DE"/>
        </w:rPr>
        <w:t xml:space="preserve"> </w:t>
      </w:r>
      <w:proofErr w:type="spellStart"/>
      <w:r w:rsidR="009658FF" w:rsidRPr="00873C1B">
        <w:rPr>
          <w:lang w:val="de-DE"/>
        </w:rPr>
        <w:t>we</w:t>
      </w:r>
      <w:proofErr w:type="spellEnd"/>
      <w:r w:rsidR="009658FF" w:rsidRPr="00873C1B">
        <w:rPr>
          <w:lang w:val="de-DE"/>
        </w:rPr>
        <w:t xml:space="preserve"> </w:t>
      </w:r>
      <w:proofErr w:type="spellStart"/>
      <w:r w:rsidR="009658FF" w:rsidRPr="00873C1B">
        <w:rPr>
          <w:lang w:val="de-DE"/>
        </w:rPr>
        <w:t>focused</w:t>
      </w:r>
      <w:proofErr w:type="spellEnd"/>
      <w:r w:rsidR="009658FF" w:rsidRPr="00873C1B">
        <w:rPr>
          <w:lang w:val="de-DE"/>
        </w:rPr>
        <w:t xml:space="preserve"> on motivational </w:t>
      </w:r>
      <w:proofErr w:type="spellStart"/>
      <w:r w:rsidR="009658FF" w:rsidRPr="00873C1B">
        <w:rPr>
          <w:lang w:val="de-DE"/>
        </w:rPr>
        <w:t>and</w:t>
      </w:r>
      <w:proofErr w:type="spellEnd"/>
      <w:r w:rsidR="009658FF" w:rsidRPr="00873C1B">
        <w:rPr>
          <w:lang w:val="de-DE"/>
        </w:rPr>
        <w:t xml:space="preserve"> </w:t>
      </w:r>
      <w:proofErr w:type="spellStart"/>
      <w:r w:rsidR="009658FF" w:rsidRPr="00873C1B">
        <w:rPr>
          <w:lang w:val="de-DE"/>
        </w:rPr>
        <w:t>knowledge</w:t>
      </w:r>
      <w:proofErr w:type="spellEnd"/>
      <w:r w:rsidR="009658FF" w:rsidRPr="00873C1B">
        <w:rPr>
          <w:lang w:val="de-DE"/>
        </w:rPr>
        <w:t xml:space="preserve"> </w:t>
      </w:r>
      <w:proofErr w:type="spellStart"/>
      <w:r w:rsidR="009658FF" w:rsidRPr="00873C1B">
        <w:rPr>
          <w:lang w:val="de-DE"/>
        </w:rPr>
        <w:t>learning</w:t>
      </w:r>
      <w:proofErr w:type="spellEnd"/>
      <w:r w:rsidR="009658FF" w:rsidRPr="00873C1B">
        <w:rPr>
          <w:lang w:val="de-DE"/>
        </w:rPr>
        <w:t xml:space="preserve"> </w:t>
      </w:r>
      <w:proofErr w:type="spellStart"/>
      <w:r w:rsidR="009658FF" w:rsidRPr="00873C1B">
        <w:rPr>
          <w:lang w:val="de-DE"/>
        </w:rPr>
        <w:t>outcomes</w:t>
      </w:r>
      <w:proofErr w:type="spellEnd"/>
      <w:r w:rsidR="009658FF" w:rsidRPr="00873C1B">
        <w:rPr>
          <w:lang w:val="de-DE"/>
        </w:rPr>
        <w:t xml:space="preserve">. </w:t>
      </w:r>
      <w:r w:rsidR="009658FF" w:rsidRPr="009658FF">
        <w:t xml:space="preserve">Learning outcomes that relate to manual or physical learning outcomes, e.g. </w:t>
      </w:r>
      <w:proofErr w:type="spellStart"/>
      <w:r w:rsidR="009658FF" w:rsidRPr="009658FF">
        <w:t>exergames</w:t>
      </w:r>
      <w:proofErr w:type="spellEnd"/>
      <w:r w:rsidR="009658FF" w:rsidRPr="009658FF">
        <w:t xml:space="preserve"> (</w:t>
      </w:r>
      <w:proofErr w:type="spellStart"/>
      <w:r w:rsidR="009658FF" w:rsidRPr="009658FF">
        <w:t>Lucht</w:t>
      </w:r>
      <w:proofErr w:type="spellEnd"/>
      <w:r w:rsidR="009658FF" w:rsidRPr="009658FF">
        <w:t xml:space="preserve"> et al., 2010; Yang and Foley, 2011) or console games we did not consider, as they have a different didactic approach.</w:t>
      </w:r>
      <w:r w:rsidR="009658FF">
        <w:t xml:space="preserve"> (…)</w:t>
      </w:r>
      <w:r w:rsidR="009658FF" w:rsidRPr="009658FF">
        <w:t xml:space="preserve"> Due to the educational focus of our analysis, we excluded any study focusing at technology aspects, such as the study on ‘The </w:t>
      </w:r>
      <w:proofErr w:type="spellStart"/>
      <w:r w:rsidR="009658FF" w:rsidRPr="009658FF">
        <w:t>Eduventure</w:t>
      </w:r>
      <w:proofErr w:type="spellEnd"/>
      <w:r w:rsidR="009658FF" w:rsidRPr="009658FF">
        <w:t xml:space="preserve">’ by Ferdinand et al. (2005) or the ‘Museum Scrabble’ by </w:t>
      </w:r>
      <w:proofErr w:type="spellStart"/>
      <w:r w:rsidR="009658FF" w:rsidRPr="009658FF">
        <w:t>Yiannoutsou</w:t>
      </w:r>
      <w:proofErr w:type="spellEnd"/>
      <w:r w:rsidR="009658FF" w:rsidRPr="009658FF">
        <w:t xml:space="preserve"> et al. (2009).”</w:t>
      </w:r>
      <w:r w:rsidR="00AB4412">
        <w:t xml:space="preserve"> </w:t>
      </w:r>
    </w:p>
    <w:p w:rsidR="000B5FF7" w:rsidRPr="00E762AE" w:rsidRDefault="00EB671F" w:rsidP="000B5FF7">
      <w:pPr>
        <w:pStyle w:val="StandardErstzeileneinzug"/>
      </w:pPr>
      <w:r>
        <w:fldChar w:fldCharType="begin" w:fldLock="1"/>
      </w:r>
      <w: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fldChar w:fldCharType="separate"/>
      </w:r>
      <w:r w:rsidRPr="00EB671F">
        <w:rPr>
          <w:noProof/>
        </w:rPr>
        <w:t>(Dunleavy, 2014)</w:t>
      </w:r>
      <w:r>
        <w:fldChar w:fldCharType="end"/>
      </w:r>
      <w:r w:rsidR="000B5FF7">
        <w:t xml:space="preserve">: </w:t>
      </w:r>
      <w:r w:rsidR="000B5FF7" w:rsidRPr="000B5FF7">
        <w:t xml:space="preserve">“A review of the literature reveals the following three design principles as instructive: 1. Enable and then challenge (challenge): 2. Drive by gamified story (fantasy); and 3. </w:t>
      </w:r>
      <w:r w:rsidR="000B5FF7" w:rsidRPr="00E762AE">
        <w:t>See the unseen (curiosity).”</w:t>
      </w:r>
    </w:p>
    <w:p w:rsidR="000F6C54" w:rsidRPr="00EB671F" w:rsidRDefault="000F6C54" w:rsidP="00B94732">
      <w:pPr>
        <w:pStyle w:val="StandardErstzeileneinzug"/>
      </w:pPr>
      <w:proofErr w:type="spellStart"/>
      <w:r w:rsidRPr="00E762AE">
        <w:rPr>
          <w:b/>
        </w:rPr>
        <w:t>Wichtige</w:t>
      </w:r>
      <w:proofErr w:type="spellEnd"/>
      <w:r w:rsidRPr="00E762AE">
        <w:rPr>
          <w:b/>
        </w:rPr>
        <w:t xml:space="preserve"> </w:t>
      </w:r>
      <w:proofErr w:type="spellStart"/>
      <w:r w:rsidRPr="00E762AE">
        <w:rPr>
          <w:b/>
        </w:rPr>
        <w:t>Übersichten</w:t>
      </w:r>
      <w:proofErr w:type="spellEnd"/>
      <w:r w:rsidRPr="00E762AE">
        <w:t xml:space="preserve">: </w:t>
      </w:r>
      <w:r w:rsidR="00EB671F">
        <w:fldChar w:fldCharType="begin" w:fldLock="1"/>
      </w:r>
      <w:r w:rsidR="00EB671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EB671F">
        <w:fldChar w:fldCharType="separate"/>
      </w:r>
      <w:r w:rsidR="00EB671F" w:rsidRPr="00EB671F">
        <w:rPr>
          <w:noProof/>
        </w:rPr>
        <w:t>(FitzGerald et al., 2013)</w:t>
      </w:r>
      <w:r w:rsidR="00EB671F">
        <w:fldChar w:fldCharType="end"/>
      </w:r>
      <w:r w:rsidR="00FF3529" w:rsidRPr="00FF3529">
        <w:t xml:space="preserve"> (“We make two important contributions to the field: a discussion of underlying pedagogies associated with the use of AR; and a taxonomy that classifies different aspects of mobile AR for learning in outdoor situations.”)</w:t>
      </w:r>
      <w:r w:rsidRPr="00FF3529">
        <w:t xml:space="preserve">, </w:t>
      </w:r>
      <w:r w:rsidR="00EB671F">
        <w:fldChar w:fldCharType="begin" w:fldLock="1"/>
      </w:r>
      <w:r w:rsidR="00EB671F">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rsidR="00EB671F">
        <w:fldChar w:fldCharType="separate"/>
      </w:r>
      <w:r w:rsidR="00EB671F" w:rsidRPr="00EB671F">
        <w:rPr>
          <w:noProof/>
        </w:rPr>
        <w:t>(Bower et al., 2014)</w:t>
      </w:r>
      <w:r w:rsidR="00EB671F">
        <w:fldChar w:fldCharType="end"/>
      </w:r>
      <w:r w:rsidRPr="00EB671F">
        <w:t xml:space="preserve">, </w:t>
      </w:r>
      <w:r w:rsidR="00EB671F">
        <w:fldChar w:fldCharType="begin" w:fldLock="1"/>
      </w:r>
      <w:r w:rsidR="009A5CDD">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EB671F">
        <w:fldChar w:fldCharType="separate"/>
      </w:r>
      <w:r w:rsidR="00EB671F" w:rsidRPr="00EB671F">
        <w:rPr>
          <w:noProof/>
        </w:rPr>
        <w:t>(Radu, 2014)</w:t>
      </w:r>
      <w:r w:rsidR="00EB671F">
        <w:fldChar w:fldCharType="end"/>
      </w:r>
    </w:p>
    <w:p w:rsidR="008D4F8D" w:rsidRDefault="008D4F8D" w:rsidP="008D4F8D">
      <w:pPr>
        <w:pStyle w:val="StandardErstzeileneinzug"/>
        <w:ind w:firstLine="0"/>
        <w:rPr>
          <w:lang w:val="de-DE"/>
        </w:rPr>
      </w:pPr>
      <w:r>
        <w:rPr>
          <w:lang w:val="de-DE"/>
        </w:rPr>
        <w:t xml:space="preserve">FitzGerald et al. </w:t>
      </w:r>
      <w:proofErr w:type="spellStart"/>
      <w:r>
        <w:rPr>
          <w:lang w:val="de-DE"/>
        </w:rPr>
        <w:t>Taxonomy</w:t>
      </w:r>
      <w:proofErr w:type="spellEnd"/>
      <w:r>
        <w:rPr>
          <w:lang w:val="de-DE"/>
        </w:rPr>
        <w:t xml:space="preserve">: </w:t>
      </w:r>
    </w:p>
    <w:p w:rsidR="008D4F8D" w:rsidRPr="008018E6" w:rsidRDefault="008D4F8D" w:rsidP="008D4F8D">
      <w:pPr>
        <w:pStyle w:val="StandardWeb"/>
        <w:numPr>
          <w:ilvl w:val="1"/>
          <w:numId w:val="9"/>
        </w:numPr>
        <w:spacing w:before="0" w:beforeAutospacing="0" w:after="0" w:afterAutospacing="0"/>
        <w:textAlignment w:val="baseline"/>
        <w:rPr>
          <w:i/>
          <w:iCs/>
          <w:color w:val="000000"/>
          <w:sz w:val="22"/>
          <w:szCs w:val="22"/>
        </w:rPr>
      </w:pPr>
      <w:r w:rsidRPr="008018E6">
        <w:rPr>
          <w:i/>
          <w:iCs/>
          <w:color w:val="000000"/>
          <w:sz w:val="22"/>
          <w:szCs w:val="22"/>
        </w:rPr>
        <w:t>Project</w:t>
      </w:r>
    </w:p>
    <w:p w:rsidR="008D4F8D" w:rsidRPr="008018E6" w:rsidRDefault="008D4F8D" w:rsidP="008D4F8D">
      <w:pPr>
        <w:pStyle w:val="StandardWeb"/>
        <w:numPr>
          <w:ilvl w:val="1"/>
          <w:numId w:val="9"/>
        </w:numPr>
        <w:spacing w:before="0" w:beforeAutospacing="0" w:after="0" w:afterAutospacing="0"/>
        <w:textAlignment w:val="baseline"/>
        <w:rPr>
          <w:i/>
          <w:iCs/>
          <w:color w:val="000000"/>
          <w:sz w:val="22"/>
          <w:szCs w:val="22"/>
        </w:rPr>
      </w:pPr>
      <w:r w:rsidRPr="008018E6">
        <w:rPr>
          <w:i/>
          <w:iCs/>
          <w:color w:val="000000"/>
          <w:sz w:val="22"/>
          <w:szCs w:val="22"/>
        </w:rPr>
        <w:t xml:space="preserve">Device </w:t>
      </w:r>
      <w:proofErr w:type="spellStart"/>
      <w:r w:rsidRPr="008018E6">
        <w:rPr>
          <w:i/>
          <w:iCs/>
          <w:color w:val="000000"/>
          <w:sz w:val="22"/>
          <w:szCs w:val="22"/>
        </w:rPr>
        <w:t>or</w:t>
      </w:r>
      <w:proofErr w:type="spellEnd"/>
      <w:r w:rsidRPr="008018E6">
        <w:rPr>
          <w:i/>
          <w:iCs/>
          <w:color w:val="000000"/>
          <w:sz w:val="22"/>
          <w:szCs w:val="22"/>
        </w:rPr>
        <w:t xml:space="preserve"> Technology</w:t>
      </w:r>
    </w:p>
    <w:p w:rsidR="008D4F8D" w:rsidRPr="008018E6" w:rsidRDefault="008D4F8D" w:rsidP="008D4F8D">
      <w:pPr>
        <w:pStyle w:val="StandardWeb"/>
        <w:numPr>
          <w:ilvl w:val="1"/>
          <w:numId w:val="9"/>
        </w:numPr>
        <w:spacing w:before="0" w:beforeAutospacing="0" w:after="0" w:afterAutospacing="0"/>
        <w:textAlignment w:val="baseline"/>
        <w:rPr>
          <w:i/>
          <w:iCs/>
          <w:color w:val="000000"/>
          <w:sz w:val="22"/>
          <w:szCs w:val="22"/>
        </w:rPr>
      </w:pPr>
      <w:r w:rsidRPr="008018E6">
        <w:rPr>
          <w:i/>
          <w:iCs/>
          <w:color w:val="000000"/>
          <w:sz w:val="22"/>
          <w:szCs w:val="22"/>
        </w:rPr>
        <w:t xml:space="preserve">Mode </w:t>
      </w:r>
      <w:proofErr w:type="spellStart"/>
      <w:r w:rsidRPr="008018E6">
        <w:rPr>
          <w:i/>
          <w:iCs/>
          <w:color w:val="000000"/>
          <w:sz w:val="22"/>
          <w:szCs w:val="22"/>
        </w:rPr>
        <w:t>of</w:t>
      </w:r>
      <w:proofErr w:type="spellEnd"/>
      <w:r w:rsidRPr="008018E6">
        <w:rPr>
          <w:i/>
          <w:iCs/>
          <w:color w:val="000000"/>
          <w:sz w:val="22"/>
          <w:szCs w:val="22"/>
        </w:rPr>
        <w:t xml:space="preserve"> Interaction / Learning Design</w:t>
      </w:r>
    </w:p>
    <w:p w:rsidR="008D4F8D" w:rsidRPr="008018E6" w:rsidRDefault="008D4F8D" w:rsidP="008D4F8D">
      <w:pPr>
        <w:pStyle w:val="StandardWeb"/>
        <w:numPr>
          <w:ilvl w:val="1"/>
          <w:numId w:val="9"/>
        </w:numPr>
        <w:spacing w:before="0" w:beforeAutospacing="0" w:after="0" w:afterAutospacing="0"/>
        <w:textAlignment w:val="baseline"/>
        <w:rPr>
          <w:i/>
          <w:iCs/>
          <w:color w:val="000000"/>
          <w:sz w:val="22"/>
          <w:szCs w:val="22"/>
        </w:rPr>
      </w:pPr>
      <w:proofErr w:type="spellStart"/>
      <w:r w:rsidRPr="008018E6">
        <w:rPr>
          <w:i/>
          <w:iCs/>
          <w:color w:val="000000"/>
          <w:sz w:val="22"/>
          <w:szCs w:val="22"/>
        </w:rPr>
        <w:t>Method</w:t>
      </w:r>
      <w:proofErr w:type="spellEnd"/>
      <w:r w:rsidRPr="008018E6">
        <w:rPr>
          <w:i/>
          <w:iCs/>
          <w:color w:val="000000"/>
          <w:sz w:val="22"/>
          <w:szCs w:val="22"/>
        </w:rPr>
        <w:t xml:space="preserve"> </w:t>
      </w:r>
      <w:proofErr w:type="spellStart"/>
      <w:r w:rsidRPr="008018E6">
        <w:rPr>
          <w:i/>
          <w:iCs/>
          <w:color w:val="000000"/>
          <w:sz w:val="22"/>
          <w:szCs w:val="22"/>
        </w:rPr>
        <w:t>of</w:t>
      </w:r>
      <w:proofErr w:type="spellEnd"/>
      <w:r w:rsidRPr="008018E6">
        <w:rPr>
          <w:i/>
          <w:iCs/>
          <w:color w:val="000000"/>
          <w:sz w:val="22"/>
          <w:szCs w:val="22"/>
        </w:rPr>
        <w:t xml:space="preserve"> </w:t>
      </w:r>
      <w:proofErr w:type="spellStart"/>
      <w:r w:rsidRPr="008018E6">
        <w:rPr>
          <w:i/>
          <w:iCs/>
          <w:color w:val="000000"/>
          <w:sz w:val="22"/>
          <w:szCs w:val="22"/>
        </w:rPr>
        <w:t>Sensory</w:t>
      </w:r>
      <w:proofErr w:type="spellEnd"/>
      <w:r w:rsidRPr="008018E6">
        <w:rPr>
          <w:i/>
          <w:iCs/>
          <w:color w:val="000000"/>
          <w:sz w:val="22"/>
          <w:szCs w:val="22"/>
        </w:rPr>
        <w:t xml:space="preserve"> Feedback</w:t>
      </w:r>
    </w:p>
    <w:p w:rsidR="008D4F8D" w:rsidRPr="008018E6" w:rsidRDefault="008D4F8D" w:rsidP="008D4F8D">
      <w:pPr>
        <w:pStyle w:val="StandardWeb"/>
        <w:numPr>
          <w:ilvl w:val="1"/>
          <w:numId w:val="9"/>
        </w:numPr>
        <w:spacing w:before="0" w:beforeAutospacing="0" w:after="0" w:afterAutospacing="0"/>
        <w:textAlignment w:val="baseline"/>
        <w:rPr>
          <w:i/>
          <w:iCs/>
          <w:color w:val="000000"/>
          <w:sz w:val="22"/>
          <w:szCs w:val="22"/>
        </w:rPr>
      </w:pPr>
      <w:r w:rsidRPr="008018E6">
        <w:rPr>
          <w:i/>
          <w:iCs/>
          <w:color w:val="000000"/>
          <w:sz w:val="22"/>
          <w:szCs w:val="22"/>
        </w:rPr>
        <w:t xml:space="preserve">Personal / </w:t>
      </w:r>
      <w:proofErr w:type="spellStart"/>
      <w:r w:rsidRPr="008018E6">
        <w:rPr>
          <w:i/>
          <w:iCs/>
          <w:color w:val="000000"/>
          <w:sz w:val="22"/>
          <w:szCs w:val="22"/>
        </w:rPr>
        <w:t>Shared</w:t>
      </w:r>
      <w:proofErr w:type="spellEnd"/>
      <w:r w:rsidRPr="008018E6">
        <w:rPr>
          <w:i/>
          <w:iCs/>
          <w:color w:val="000000"/>
          <w:sz w:val="22"/>
          <w:szCs w:val="22"/>
        </w:rPr>
        <w:t xml:space="preserve"> Experience</w:t>
      </w:r>
    </w:p>
    <w:p w:rsidR="008D4F8D" w:rsidRPr="008018E6" w:rsidRDefault="008D4F8D" w:rsidP="008D4F8D">
      <w:pPr>
        <w:pStyle w:val="StandardWeb"/>
        <w:numPr>
          <w:ilvl w:val="1"/>
          <w:numId w:val="9"/>
        </w:numPr>
        <w:spacing w:before="0" w:beforeAutospacing="0" w:after="0" w:afterAutospacing="0"/>
        <w:textAlignment w:val="baseline"/>
        <w:rPr>
          <w:i/>
          <w:iCs/>
          <w:color w:val="000000"/>
          <w:sz w:val="22"/>
          <w:szCs w:val="22"/>
        </w:rPr>
      </w:pPr>
      <w:r w:rsidRPr="008018E6">
        <w:rPr>
          <w:i/>
          <w:iCs/>
          <w:color w:val="000000"/>
          <w:sz w:val="22"/>
          <w:szCs w:val="22"/>
        </w:rPr>
        <w:t>Fixed/</w:t>
      </w:r>
      <w:proofErr w:type="spellStart"/>
      <w:r w:rsidRPr="008018E6">
        <w:rPr>
          <w:i/>
          <w:iCs/>
          <w:color w:val="000000"/>
          <w:sz w:val="22"/>
          <w:szCs w:val="22"/>
        </w:rPr>
        <w:t>Static</w:t>
      </w:r>
      <w:proofErr w:type="spellEnd"/>
      <w:r w:rsidRPr="008018E6">
        <w:rPr>
          <w:i/>
          <w:iCs/>
          <w:color w:val="000000"/>
          <w:sz w:val="22"/>
          <w:szCs w:val="22"/>
        </w:rPr>
        <w:t xml:space="preserve"> </w:t>
      </w:r>
      <w:proofErr w:type="spellStart"/>
      <w:r w:rsidRPr="008018E6">
        <w:rPr>
          <w:i/>
          <w:iCs/>
          <w:color w:val="000000"/>
          <w:sz w:val="22"/>
          <w:szCs w:val="22"/>
        </w:rPr>
        <w:t>or</w:t>
      </w:r>
      <w:proofErr w:type="spellEnd"/>
      <w:r w:rsidRPr="008018E6">
        <w:rPr>
          <w:i/>
          <w:iCs/>
          <w:color w:val="000000"/>
          <w:sz w:val="22"/>
          <w:szCs w:val="22"/>
        </w:rPr>
        <w:t xml:space="preserve"> Portable Experience</w:t>
      </w:r>
    </w:p>
    <w:p w:rsidR="00C84A0F" w:rsidRPr="008018E6" w:rsidRDefault="008D4F8D" w:rsidP="009A5CDD">
      <w:pPr>
        <w:pStyle w:val="StandardWeb"/>
        <w:numPr>
          <w:ilvl w:val="1"/>
          <w:numId w:val="9"/>
        </w:numPr>
        <w:spacing w:before="0" w:beforeAutospacing="0" w:after="0" w:afterAutospacing="0"/>
        <w:textAlignment w:val="baseline"/>
        <w:rPr>
          <w:i/>
          <w:iCs/>
          <w:color w:val="000000"/>
          <w:sz w:val="22"/>
          <w:szCs w:val="22"/>
        </w:rPr>
      </w:pPr>
      <w:r w:rsidRPr="008018E6">
        <w:rPr>
          <w:i/>
          <w:iCs/>
          <w:color w:val="000000"/>
          <w:sz w:val="22"/>
          <w:szCs w:val="22"/>
        </w:rPr>
        <w:t xml:space="preserve">Learning </w:t>
      </w:r>
      <w:proofErr w:type="spellStart"/>
      <w:r w:rsidRPr="008018E6">
        <w:rPr>
          <w:i/>
          <w:iCs/>
          <w:color w:val="000000"/>
          <w:sz w:val="22"/>
          <w:szCs w:val="22"/>
        </w:rPr>
        <w:t>Activities</w:t>
      </w:r>
      <w:proofErr w:type="spellEnd"/>
      <w:r w:rsidRPr="008018E6">
        <w:rPr>
          <w:i/>
          <w:iCs/>
          <w:color w:val="000000"/>
          <w:sz w:val="22"/>
          <w:szCs w:val="22"/>
        </w:rPr>
        <w:t xml:space="preserve"> </w:t>
      </w:r>
      <w:proofErr w:type="spellStart"/>
      <w:r w:rsidRPr="008018E6">
        <w:rPr>
          <w:i/>
          <w:iCs/>
          <w:color w:val="000000"/>
          <w:sz w:val="22"/>
          <w:szCs w:val="22"/>
        </w:rPr>
        <w:t>or</w:t>
      </w:r>
      <w:proofErr w:type="spellEnd"/>
      <w:r w:rsidRPr="008018E6">
        <w:rPr>
          <w:i/>
          <w:iCs/>
          <w:color w:val="000000"/>
          <w:sz w:val="22"/>
          <w:szCs w:val="22"/>
        </w:rPr>
        <w:t xml:space="preserve"> Outcomes</w:t>
      </w:r>
    </w:p>
    <w:p w:rsidR="00B62C35" w:rsidRDefault="009A5CDD" w:rsidP="00B94732">
      <w:pPr>
        <w:pStyle w:val="StandardErstzeileneinzug"/>
        <w:rPr>
          <w:lang w:val="de-DE"/>
        </w:rPr>
      </w:pPr>
      <w:r>
        <w:rPr>
          <w:lang w:val="de-DE"/>
        </w:rPr>
        <w:fldChar w:fldCharType="begin" w:fldLock="1"/>
      </w:r>
      <w:r w:rsidR="008018E6">
        <w:rPr>
          <w:lang w:val="de-DE"/>
        </w:rPr>
        <w:instrText>ADDIN CSL_CITATION { "citationItems" : [ { "id" : "ITEM-1", "itemData" : { "abstract" : "Results from studies of immersive interfaces for learning are sufficiently promising that further investment in this type of research is indicated. Abstract: Immersion is the subjective impression that one is participating in a comprehensive, realistic experience. Interactive media now enable various degrees of digital immersion. The more a virtual immersive experience is based on design strategies that combine actional, symbolic, and sensory factors, the greater the participant's suspension of disbelief that s/he is \" inside \" a digitally enhanced setting. Studies show that immersion in a digital environment can enhance education in at least three ways: multiple perspectives, situated learning, and transfer. Further studies are needed on the capabilities immersive media offer for learning, on the instructional designs best suited to each type of immersive medium, and on the learning strengths and preferences these media develop in users. Acknowledgements: My research team's studies of virtual reality and MUVEs are",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Pr>
          <w:lang w:val="de-DE"/>
        </w:rPr>
        <w:fldChar w:fldCharType="separate"/>
      </w:r>
      <w:r w:rsidRPr="009A5CDD">
        <w:rPr>
          <w:noProof/>
          <w:lang w:val="de-DE"/>
        </w:rPr>
        <w:t>(Dede, 2009)</w:t>
      </w:r>
      <w:r>
        <w:rPr>
          <w:lang w:val="de-DE"/>
        </w:rPr>
        <w:fldChar w:fldCharType="end"/>
      </w:r>
      <w:r w:rsidR="00B62C35">
        <w:rPr>
          <w:lang w:val="de-DE"/>
        </w:rPr>
        <w:t xml:space="preserve">: </w:t>
      </w:r>
      <w:proofErr w:type="spellStart"/>
      <w:r w:rsidR="00B62C35">
        <w:rPr>
          <w:lang w:val="de-DE"/>
        </w:rPr>
        <w:t>Immersive</w:t>
      </w:r>
      <w:proofErr w:type="spellEnd"/>
      <w:r w:rsidR="00B62C35">
        <w:rPr>
          <w:lang w:val="de-DE"/>
        </w:rPr>
        <w:t xml:space="preserve"> Learning (Referenziert von </w:t>
      </w:r>
      <w:r w:rsidR="008018E6">
        <w:rPr>
          <w:lang w:val="de-DE"/>
        </w:rPr>
        <w:fldChar w:fldCharType="begin" w:fldLock="1"/>
      </w:r>
      <w:r w:rsidR="008018E6">
        <w:rPr>
          <w:lang w:val="de-DE"/>
        </w:rPr>
        <w:instrText>ADDIN CSL_CITATION { "citationItems" : [ { "id" : "ITEM-1", "itemData" : { "DOI" : "10.3217/jucs-018-15-2143", "ISBN" : "0948695X (ISSN)", "PMID" : "22248183", "abstract" : "This article deals with educational opportunities for mixed reality games and related scenarios for learning. It discusses several issues and educational challenges to be tackled when linking augmented reality and augmented virtuality. Second, the paper describes the architecture of the ARLearn system which offers highly flexible support for different educational settings. Three prototypical use cases implemented based on the underlying ARLearn framework are discussed, which are a field trip system, an augmented Google StreetView client called StreetLearn, and a real time crisis intervention game. ARLearn combines real time notification and mixed reality games across Mobile Augmented Reality and Virtual Reality and the authors aim to use the underlying (open source) framework for further case studies and mixed reality applications for learning support.",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et al., 2012)", "plainTextFormattedCitation" : "(Ternier, Klemke, et al., 2012)", "previouslyFormattedCitation" : "(Ternier, Klemke, et al., 2012)" }, "properties" : { "noteIndex" : 0 }, "schema" : "https://github.com/citation-style-language/schema/raw/master/csl-citation.json" }</w:instrText>
      </w:r>
      <w:r w:rsidR="008018E6">
        <w:rPr>
          <w:lang w:val="de-DE"/>
        </w:rPr>
        <w:fldChar w:fldCharType="separate"/>
      </w:r>
      <w:r w:rsidR="008018E6" w:rsidRPr="008018E6">
        <w:rPr>
          <w:noProof/>
          <w:lang w:val="de-DE"/>
        </w:rPr>
        <w:t>(Ternier, Klemke, et al., 2012)</w:t>
      </w:r>
      <w:r w:rsidR="008018E6">
        <w:rPr>
          <w:lang w:val="de-DE"/>
        </w:rPr>
        <w:fldChar w:fldCharType="end"/>
      </w:r>
      <w:r w:rsidR="00B62C35">
        <w:rPr>
          <w:lang w:val="de-DE"/>
        </w:rPr>
        <w:t xml:space="preserve"> (</w:t>
      </w:r>
      <w:r w:rsidR="008018E6">
        <w:rPr>
          <w:lang w:val="de-DE"/>
        </w:rPr>
        <w:fldChar w:fldCharType="begin" w:fldLock="1"/>
      </w:r>
      <w:r w:rsidR="008018E6">
        <w:rPr>
          <w:lang w:val="de-DE"/>
        </w:rPr>
        <w:instrText>ADDIN CSL_CITATION { "citationItems" : [ { "id" : "ITEM-1", "itemData" : { "abstract" : "The term immersion is widely used to describe games but it is not clear what immersion is or indeed if people are using the same word consistently. This paper describes work done to define immersion based on the experiences of gamers. Grounded Theory is used to construct a robust division of immersion into the three levels: engagement, engrossment and total immersion. This division alone suggests new lines for investigating immersion and transferring it into software domains other than games.", "author" : [ { "dropping-particle" : "", "family" : "Brown", "given" : "Emily", "non-dropping-particle" : "", "parse-names" : false, "suffix" : "" }, { "dropping-particle" : "", "family" : "Cairns", "given" : "Paul", "non-dropping-particle" : "", "parse-names" : false, "suffix" : "" } ], "container-title" : "CHI'04 extended abstracts on Human factors in computing systems", "id" : "ITEM-1", "issued" : { "date-parts" : [ [ "2004" ] ] }, "page" : "1297-1300", "publisher" : "ACM", "title" : "A Grounded Investigation of Game Immersion", "type" : "paper-conference" }, "uris" : [ "http://www.mendeley.com/documents/?uuid=ff34e46c-3c4c-3787-92a7-4dd9e8a6cbdf" ] } ], "mendeley" : { "formattedCitation" : "(Brown &amp; Cairns, 2004)", "plainTextFormattedCitation" : "(Brown &amp; Cairns, 2004)", "previouslyFormattedCitation" : "(Brown &amp; Cairns, 2004)" }, "properties" : { "noteIndex" : 0 }, "schema" : "https://github.com/citation-style-language/schema/raw/master/csl-citation.json" }</w:instrText>
      </w:r>
      <w:r w:rsidR="008018E6">
        <w:rPr>
          <w:lang w:val="de-DE"/>
        </w:rPr>
        <w:fldChar w:fldCharType="separate"/>
      </w:r>
      <w:r w:rsidR="008018E6" w:rsidRPr="008018E6">
        <w:rPr>
          <w:noProof/>
          <w:lang w:val="de-DE"/>
        </w:rPr>
        <w:t>(Brown &amp; Cairns, 2004)</w:t>
      </w:r>
      <w:r w:rsidR="008018E6">
        <w:rPr>
          <w:lang w:val="de-DE"/>
        </w:rPr>
        <w:fldChar w:fldCharType="end"/>
      </w:r>
      <w:r w:rsidR="00B62C35">
        <w:rPr>
          <w:lang w:val="de-DE"/>
        </w:rPr>
        <w:t xml:space="preserve"> könnten erwähnt werden, ist aber fragwürdig (auch weil </w:t>
      </w:r>
      <w:proofErr w:type="spellStart"/>
      <w:r w:rsidR="00B62C35">
        <w:rPr>
          <w:lang w:val="de-DE"/>
        </w:rPr>
        <w:t>Ternier</w:t>
      </w:r>
      <w:proofErr w:type="spellEnd"/>
      <w:r w:rsidR="00B62C35">
        <w:rPr>
          <w:lang w:val="de-DE"/>
        </w:rPr>
        <w:t xml:space="preserve"> das gleiche macht)))</w:t>
      </w:r>
    </w:p>
    <w:p w:rsidR="00B238C1" w:rsidRDefault="008018E6" w:rsidP="00B94732">
      <w:pPr>
        <w:pStyle w:val="StandardErstzeileneinzug"/>
      </w:pPr>
      <w:r>
        <w:fldChar w:fldCharType="begin" w:fldLock="1"/>
      </w:r>
      <w:r w:rsidRPr="00873C1B">
        <w:rPr>
          <w:lang w:val="de-DE"/>
        </w:rP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w:instrText>
      </w:r>
      <w:r w:rsidRPr="00873C1B">
        <w:instrText>r concludes by establishing a future outlook for Augmented Reality and setting a research agenda going forward.", "author" : [ { "dropping-pa</w:instrText>
      </w:r>
      <w:r>
        <w:instrText>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fldChar w:fldCharType="separate"/>
      </w:r>
      <w:r w:rsidRPr="008018E6">
        <w:rPr>
          <w:noProof/>
        </w:rPr>
        <w:t>(Bower et al., 2014)</w:t>
      </w:r>
      <w:r>
        <w:fldChar w:fldCharType="end"/>
      </w:r>
      <w:r w:rsidR="00B238C1">
        <w:t xml:space="preserve"> </w:t>
      </w:r>
      <w:proofErr w:type="spellStart"/>
      <w:r w:rsidR="00B238C1" w:rsidRPr="00B238C1">
        <w:t>kritisiert</w:t>
      </w:r>
      <w:proofErr w:type="spellEnd"/>
      <w:r w:rsidR="00B238C1" w:rsidRPr="00B238C1">
        <w:t xml:space="preserve"> </w:t>
      </w:r>
      <w:proofErr w:type="spellStart"/>
      <w:r w:rsidR="00B238C1" w:rsidRPr="00B238C1">
        <w:t>Ansätze</w:t>
      </w:r>
      <w:proofErr w:type="spellEnd"/>
      <w:r w:rsidR="00B238C1" w:rsidRPr="00B238C1">
        <w:t>: “In the vast majority of instances described above, Augmented Reality is being used by educators to provide students with pre-packaged learning experiences. This can lead to the situation where Augmented Reality only develops lower order thinking skills by supporting understanding and application, without encouraging higher order integrative thinking skills such as analysis, evaluation and creation.”</w:t>
      </w:r>
    </w:p>
    <w:p w:rsidR="00B238C1" w:rsidRDefault="008018E6" w:rsidP="00B94732">
      <w:pPr>
        <w:pStyle w:val="StandardErstzeileneinzug"/>
      </w:pPr>
      <w:r>
        <w:fldChar w:fldCharType="begin" w:fldLock="1"/>
      </w:r>
      <w: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fldChar w:fldCharType="separate"/>
      </w:r>
      <w:r w:rsidRPr="008018E6">
        <w:rPr>
          <w:noProof/>
        </w:rPr>
        <w:t>(Bower et al., 2014)</w:t>
      </w:r>
      <w:r>
        <w:fldChar w:fldCharType="end"/>
      </w:r>
      <w:r w:rsidR="00B238C1" w:rsidRPr="00B238C1">
        <w:t xml:space="preserve"> </w:t>
      </w:r>
      <w:proofErr w:type="spellStart"/>
      <w:r w:rsidR="00B238C1" w:rsidRPr="00B238C1">
        <w:t>schlägt</w:t>
      </w:r>
      <w:proofErr w:type="spellEnd"/>
      <w:r w:rsidR="00B238C1" w:rsidRPr="00B238C1">
        <w:t xml:space="preserve"> </w:t>
      </w:r>
      <w:proofErr w:type="spellStart"/>
      <w:r w:rsidR="00B238C1" w:rsidRPr="00B238C1">
        <w:t>stattdessen</w:t>
      </w:r>
      <w:proofErr w:type="spellEnd"/>
      <w:r w:rsidR="00B238C1" w:rsidRPr="00B238C1">
        <w:t xml:space="preserve"> Design </w:t>
      </w:r>
      <w:proofErr w:type="spellStart"/>
      <w:r w:rsidR="00B238C1" w:rsidRPr="00B238C1">
        <w:t>als</w:t>
      </w:r>
      <w:proofErr w:type="spellEnd"/>
      <w:r w:rsidR="00B238C1" w:rsidRPr="00B238C1">
        <w:t xml:space="preserve"> Alternative </w:t>
      </w:r>
      <w:proofErr w:type="spellStart"/>
      <w:r w:rsidR="00B238C1" w:rsidRPr="00B238C1">
        <w:t>vor</w:t>
      </w:r>
      <w:proofErr w:type="spellEnd"/>
      <w:r w:rsidR="00B238C1" w:rsidRPr="00B238C1">
        <w:t xml:space="preserve"> (und </w:t>
      </w:r>
      <w:proofErr w:type="spellStart"/>
      <w:r w:rsidR="00B238C1" w:rsidRPr="00B238C1">
        <w:t>gibt</w:t>
      </w:r>
      <w:proofErr w:type="spellEnd"/>
      <w:r w:rsidR="00B238C1" w:rsidRPr="00B238C1">
        <w:t xml:space="preserve"> </w:t>
      </w:r>
      <w:proofErr w:type="spellStart"/>
      <w:r w:rsidR="00B238C1" w:rsidRPr="00B238C1">
        <w:t>Beispiel</w:t>
      </w:r>
      <w:proofErr w:type="spellEnd"/>
      <w:r w:rsidR="00B238C1" w:rsidRPr="00B238C1">
        <w:t xml:space="preserve"> </w:t>
      </w:r>
      <w:proofErr w:type="spellStart"/>
      <w:r w:rsidR="00B238C1" w:rsidRPr="00B238C1">
        <w:t>dafür</w:t>
      </w:r>
      <w:proofErr w:type="spellEnd"/>
      <w:r w:rsidR="00B238C1" w:rsidRPr="00B238C1">
        <w:t xml:space="preserve">): “The students, accompanied by their teachers, were invited to select a sculpture of their choice from the University Sculpture Park and then, using the </w:t>
      </w:r>
      <w:proofErr w:type="spellStart"/>
      <w:r w:rsidR="00B238C1" w:rsidRPr="00B238C1">
        <w:t>Aurasma</w:t>
      </w:r>
      <w:proofErr w:type="spellEnd"/>
      <w:r w:rsidR="00B238C1" w:rsidRPr="00B238C1">
        <w:t xml:space="preserve"> Augmented Reality platform (http://aurasma.com), design and create an Augmented Reality overlay that would be triggered by the sculpture. These Augmented Reality designs could then be used by visitors to the sculpture park so as to enhance their artistic experience.”</w:t>
      </w:r>
    </w:p>
    <w:p w:rsidR="00B238C1" w:rsidRPr="00B238C1" w:rsidRDefault="008018E6" w:rsidP="00B94732">
      <w:pPr>
        <w:pStyle w:val="StandardErstzeileneinzug"/>
      </w:pPr>
      <w:r>
        <w:lastRenderedPageBreak/>
        <w:fldChar w:fldCharType="begin" w:fldLock="1"/>
      </w:r>
      <w: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fldChar w:fldCharType="separate"/>
      </w:r>
      <w:r w:rsidRPr="008018E6">
        <w:rPr>
          <w:noProof/>
        </w:rPr>
        <w:t>(Bower et al., 2014)</w:t>
      </w:r>
      <w:r>
        <w:fldChar w:fldCharType="end"/>
      </w:r>
      <w:r w:rsidR="00B238C1">
        <w:t xml:space="preserve">: </w:t>
      </w:r>
      <w:r w:rsidR="00B238C1" w:rsidRPr="00B238C1">
        <w:t>“Augmented Reality technology is advancing so rapidly that educational research has not been able to keep pace. Future research needs to move beyond Augmented Reality as a novel learning technology to examine learning and teaching issues of import.”</w:t>
      </w:r>
    </w:p>
    <w:p w:rsidR="00C4539F" w:rsidRDefault="00C4539F" w:rsidP="00C4539F">
      <w:pPr>
        <w:pStyle w:val="berschrift4"/>
        <w:rPr>
          <w:lang w:val="en-US"/>
        </w:rPr>
      </w:pPr>
      <w:bookmarkStart w:id="13" w:name="_Toc470026253"/>
      <w:r w:rsidRPr="000F6C54">
        <w:rPr>
          <w:lang w:val="en-US"/>
        </w:rPr>
        <w:t>Augmented reality games</w:t>
      </w:r>
      <w:bookmarkEnd w:id="13"/>
    </w:p>
    <w:p w:rsidR="00A51483" w:rsidRDefault="008018E6" w:rsidP="00A51483">
      <w:pPr>
        <w:pStyle w:val="StandardErstzeileneinzug"/>
      </w:pP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8018E6">
        <w:rPr>
          <w:noProof/>
        </w:rPr>
        <w:t>(Wetzel, 2013)</w:t>
      </w:r>
      <w:r>
        <w:fldChar w:fldCharType="end"/>
      </w:r>
      <w:r w:rsidR="00A51483">
        <w:t>:</w:t>
      </w:r>
      <w:r w:rsidR="00A51483" w:rsidRPr="00A51483">
        <w:t xml:space="preserve"> “The advance of modern smartphones has finally made it possible to develop such games outside the realm of research and for the first time a large base of potential users can be reached to make such games economically feasible (at least in theory). This rather young strain of game development has however not yet formed a cohesive and structured understanding of what makes these games fun to play, how they function and what needs to be taken into consideration when designing, developing and staging them.”</w:t>
      </w:r>
    </w:p>
    <w:p w:rsidR="00AE6563" w:rsidRDefault="008018E6" w:rsidP="00A51483">
      <w:pPr>
        <w:pStyle w:val="StandardErstzeileneinzug"/>
      </w:pP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8018E6">
        <w:rPr>
          <w:noProof/>
        </w:rPr>
        <w:t>(Wetzel, 2013)</w:t>
      </w:r>
      <w:r>
        <w:fldChar w:fldCharType="end"/>
      </w:r>
      <w:r w:rsidR="00AE6563">
        <w:t xml:space="preserve">: </w:t>
      </w:r>
      <w:r w:rsidR="00AE6563" w:rsidRPr="00AE6563">
        <w:t xml:space="preserve">“Terms with similar definitions are Location-based Games (which require spatial change) [20] or Pervasive Games (which do not necessitate technology) [17]. All three terms are often used interchangeably, and the majority of games from each group arguably also </w:t>
      </w:r>
      <w:proofErr w:type="gramStart"/>
      <w:r w:rsidR="00AE6563" w:rsidRPr="00AE6563">
        <w:t>belongs</w:t>
      </w:r>
      <w:proofErr w:type="gramEnd"/>
      <w:r w:rsidR="00AE6563" w:rsidRPr="00AE6563">
        <w:t xml:space="preserve"> to the other two.”</w:t>
      </w:r>
      <w:r w:rsidR="00AE6563">
        <w:t xml:space="preserve"> </w:t>
      </w:r>
    </w:p>
    <w:p w:rsidR="00AE6563" w:rsidRDefault="00AE6563" w:rsidP="00A51483">
      <w:pPr>
        <w:pStyle w:val="StandardErstzeileneinzug"/>
        <w:rPr>
          <w:i/>
        </w:rPr>
      </w:pPr>
      <w:proofErr w:type="gramStart"/>
      <w:r w:rsidRPr="00AE6563">
        <w:rPr>
          <w:i/>
        </w:rPr>
        <w:t>(Full definition of location-based and pervasive games?)</w:t>
      </w:r>
      <w:proofErr w:type="gramEnd"/>
    </w:p>
    <w:p w:rsidR="00AE6563" w:rsidRDefault="008018E6" w:rsidP="00A51483">
      <w:pPr>
        <w:pStyle w:val="StandardErstzeileneinzug"/>
        <w:rPr>
          <w:i/>
          <w:lang w:val="de-DE"/>
        </w:rPr>
      </w:pPr>
      <w:r>
        <w:rPr>
          <w:lang w:val="de-DE"/>
        </w:rPr>
        <w:fldChar w:fldCharType="begin" w:fldLock="1"/>
      </w:r>
      <w:r>
        <w:rPr>
          <w:lang w:val="de-DE"/>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Pr>
          <w:lang w:val="de-DE"/>
        </w:rPr>
        <w:fldChar w:fldCharType="separate"/>
      </w:r>
      <w:r w:rsidRPr="008018E6">
        <w:rPr>
          <w:noProof/>
          <w:lang w:val="de-DE"/>
        </w:rPr>
        <w:t>(Wetzel, 2013)</w:t>
      </w:r>
      <w:r>
        <w:rPr>
          <w:lang w:val="de-DE"/>
        </w:rPr>
        <w:fldChar w:fldCharType="end"/>
      </w:r>
      <w:r w:rsidR="00AE6563" w:rsidRPr="00AE6563">
        <w:rPr>
          <w:lang w:val="de-DE"/>
        </w:rPr>
        <w:t xml:space="preserve"> gibt Beispiel (Füllmaterial), unter anderem Geocaching</w:t>
      </w:r>
      <w:r w:rsidR="00AE6563">
        <w:rPr>
          <w:lang w:val="de-DE"/>
        </w:rPr>
        <w:t xml:space="preserve"> </w:t>
      </w:r>
      <w:r w:rsidR="00AE6563" w:rsidRPr="00AE6563">
        <w:rPr>
          <w:i/>
          <w:lang w:val="de-DE"/>
        </w:rPr>
        <w:t>(Passt das in einen strikten AR-Bereich?)</w:t>
      </w:r>
      <w:r w:rsidR="00F57265">
        <w:rPr>
          <w:i/>
          <w:lang w:val="de-DE"/>
        </w:rPr>
        <w:t>(FitzGerald sieht es wohl nicht so (sagt es nicht explizit))</w:t>
      </w:r>
    </w:p>
    <w:p w:rsidR="0067309E" w:rsidRPr="0067309E" w:rsidRDefault="008018E6" w:rsidP="00A51483">
      <w:pPr>
        <w:pStyle w:val="StandardErstzeileneinzug"/>
      </w:pP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8018E6">
        <w:rPr>
          <w:noProof/>
        </w:rPr>
        <w:t>(Wetzel, 2013)</w:t>
      </w:r>
      <w:r>
        <w:fldChar w:fldCharType="end"/>
      </w:r>
      <w:r w:rsidR="0067309E" w:rsidRPr="0067309E">
        <w:t>: “Commercial games which fully exploit the power that modern smartphones enable are still few and far between with Shadow Cities and Ingress perhaps the only two with a large player base. This lack of successful games is on the one hand certainly caused by the aforementioned complications concerning the development of MMRGs, but arguably also because the games are still relatively new and therefore knowledge is lacking about how best to design and develop these games, what pitfalls and common errors to avoid and how to best engage players.”</w:t>
      </w:r>
    </w:p>
    <w:p w:rsidR="0045779C" w:rsidRDefault="008018E6" w:rsidP="00A51483">
      <w:pPr>
        <w:pStyle w:val="StandardErstzeileneinzug"/>
      </w:pPr>
      <w:r>
        <w:fldChar w:fldCharType="begin" w:fldLock="1"/>
      </w:r>
      <w:r w:rsidR="00E1512B">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fldChar w:fldCharType="separate"/>
      </w:r>
      <w:r w:rsidR="0041510F" w:rsidRPr="0041510F">
        <w:rPr>
          <w:noProof/>
        </w:rPr>
        <w:t>(L. Johnson et al., 2011)</w:t>
      </w:r>
      <w:r>
        <w:fldChar w:fldCharType="end"/>
      </w:r>
      <w:r w:rsidR="0045779C" w:rsidRPr="0045779C">
        <w:t>: “Augmented reality is an active, not a passive technology”</w:t>
      </w:r>
      <w:r w:rsidR="0045779C">
        <w:t xml:space="preserve"> -&gt; </w:t>
      </w:r>
      <w:proofErr w:type="spellStart"/>
      <w:r w:rsidR="00EF40A7">
        <w:t>Geeignet</w:t>
      </w:r>
      <w:proofErr w:type="spellEnd"/>
      <w:r w:rsidR="00EF40A7">
        <w:t xml:space="preserve"> </w:t>
      </w:r>
      <w:proofErr w:type="spellStart"/>
      <w:r w:rsidR="00EF40A7">
        <w:t>für</w:t>
      </w:r>
      <w:proofErr w:type="spellEnd"/>
      <w:r w:rsidR="00EF40A7">
        <w:t xml:space="preserve"> Games</w:t>
      </w:r>
    </w:p>
    <w:p w:rsidR="0060479C" w:rsidRPr="0045779C" w:rsidRDefault="001A693B" w:rsidP="008018E6">
      <w:pPr>
        <w:pStyle w:val="StandardErstzeileneinzug"/>
        <w:numPr>
          <w:ilvl w:val="0"/>
          <w:numId w:val="3"/>
        </w:numPr>
      </w:pP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1A693B">
        <w:rPr>
          <w:noProof/>
        </w:rPr>
        <w:t>(FitzGerald et al., 2013)</w:t>
      </w:r>
      <w:r>
        <w:fldChar w:fldCharType="end"/>
      </w:r>
      <w:r w:rsidR="0060479C">
        <w:t>: “</w:t>
      </w:r>
      <w:r w:rsidR="0060479C" w:rsidRPr="0060479C">
        <w:t>It is not enough to state that AR consists of availability or presence of digital media within a particular location, as this could encompass passers-by playing music on their mp3 players as they travel through that environment.”</w:t>
      </w:r>
    </w:p>
    <w:p w:rsidR="00C732DA" w:rsidRPr="0060479C" w:rsidRDefault="00C732DA" w:rsidP="00A51483">
      <w:pPr>
        <w:pStyle w:val="StandardErstzeileneinzug"/>
        <w:rPr>
          <w:i/>
          <w:lang w:val="de-DE"/>
        </w:rPr>
      </w:pPr>
      <w:r w:rsidRPr="0060479C">
        <w:rPr>
          <w:i/>
          <w:lang w:val="de-DE"/>
        </w:rPr>
        <w:t xml:space="preserve">Trennung zwischen akademisch und kommerziell, </w:t>
      </w:r>
      <w:proofErr w:type="spellStart"/>
      <w:r w:rsidRPr="0060479C">
        <w:rPr>
          <w:i/>
          <w:lang w:val="de-DE"/>
        </w:rPr>
        <w:t>Edugames</w:t>
      </w:r>
      <w:proofErr w:type="spellEnd"/>
      <w:r w:rsidRPr="0060479C">
        <w:rPr>
          <w:i/>
          <w:lang w:val="de-DE"/>
        </w:rPr>
        <w:t xml:space="preserve"> erwähnen (auch oben schon)</w:t>
      </w:r>
    </w:p>
    <w:p w:rsidR="00C732DA" w:rsidRPr="0060479C" w:rsidRDefault="00C732DA" w:rsidP="00A51483">
      <w:pPr>
        <w:pStyle w:val="StandardErstzeileneinzug"/>
        <w:rPr>
          <w:i/>
        </w:rPr>
      </w:pPr>
      <w:r w:rsidRPr="0060479C">
        <w:rPr>
          <w:i/>
          <w:lang w:val="de-DE"/>
        </w:rPr>
        <w:t xml:space="preserve">Eye </w:t>
      </w:r>
      <w:proofErr w:type="spellStart"/>
      <w:r w:rsidRPr="0060479C">
        <w:rPr>
          <w:i/>
          <w:lang w:val="de-DE"/>
        </w:rPr>
        <w:t>Toy</w:t>
      </w:r>
      <w:proofErr w:type="spellEnd"/>
      <w:r w:rsidRPr="0060479C">
        <w:rPr>
          <w:i/>
          <w:lang w:val="de-DE"/>
        </w:rPr>
        <w:t xml:space="preserve"> als erstes kommerzielles? </w:t>
      </w:r>
      <w:r w:rsidRPr="0060479C">
        <w:rPr>
          <w:i/>
        </w:rPr>
        <w:t>(</w:t>
      </w:r>
      <w:proofErr w:type="spellStart"/>
      <w:r w:rsidRPr="0060479C">
        <w:rPr>
          <w:i/>
        </w:rPr>
        <w:t>Zitat</w:t>
      </w:r>
      <w:proofErr w:type="spellEnd"/>
      <w:r w:rsidRPr="0060479C">
        <w:rPr>
          <w:i/>
        </w:rPr>
        <w:t xml:space="preserve"> </w:t>
      </w:r>
      <w:r w:rsidR="001A693B">
        <w:rPr>
          <w:i/>
        </w:rPr>
        <w:fldChar w:fldCharType="begin" w:fldLock="1"/>
      </w:r>
      <w:r w:rsidR="001A693B">
        <w:rPr>
          <w:i/>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1A693B">
        <w:rPr>
          <w:i/>
        </w:rPr>
        <w:fldChar w:fldCharType="separate"/>
      </w:r>
      <w:r w:rsidR="001A693B" w:rsidRPr="001A693B">
        <w:rPr>
          <w:noProof/>
        </w:rPr>
        <w:t>(Wetzel et al., 2008)</w:t>
      </w:r>
      <w:r w:rsidR="001A693B">
        <w:rPr>
          <w:i/>
        </w:rPr>
        <w:fldChar w:fldCharType="end"/>
      </w:r>
      <w:r w:rsidRPr="0060479C">
        <w:rPr>
          <w:i/>
        </w:rPr>
        <w:t>)</w:t>
      </w:r>
    </w:p>
    <w:p w:rsidR="00C732DA" w:rsidRPr="0060479C" w:rsidRDefault="00C732DA" w:rsidP="00A51483">
      <w:pPr>
        <w:pStyle w:val="StandardErstzeileneinzug"/>
        <w:rPr>
          <w:i/>
        </w:rPr>
      </w:pPr>
      <w:proofErr w:type="spellStart"/>
      <w:r w:rsidRPr="0060479C">
        <w:rPr>
          <w:i/>
        </w:rPr>
        <w:t>Pokemon</w:t>
      </w:r>
      <w:proofErr w:type="spellEnd"/>
      <w:r w:rsidRPr="0060479C">
        <w:rPr>
          <w:i/>
        </w:rPr>
        <w:t xml:space="preserve"> Go</w:t>
      </w:r>
    </w:p>
    <w:p w:rsidR="00C732DA" w:rsidRPr="001A693B" w:rsidRDefault="00C732DA" w:rsidP="00A51483">
      <w:pPr>
        <w:pStyle w:val="StandardErstzeileneinzug"/>
        <w:rPr>
          <w:lang w:val="de-DE"/>
        </w:rPr>
      </w:pPr>
      <w:r w:rsidRPr="001A693B">
        <w:rPr>
          <w:lang w:val="de-DE"/>
        </w:rPr>
        <w:t xml:space="preserve">Design Prinzipien von </w:t>
      </w:r>
      <w:r w:rsidR="001A693B">
        <w:fldChar w:fldCharType="begin" w:fldLock="1"/>
      </w:r>
      <w:r w:rsidR="002B386F">
        <w:rPr>
          <w:lang w:val="de-DE"/>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1A693B">
        <w:fldChar w:fldCharType="separate"/>
      </w:r>
      <w:r w:rsidR="001A693B" w:rsidRPr="001A693B">
        <w:rPr>
          <w:noProof/>
          <w:lang w:val="de-DE"/>
        </w:rPr>
        <w:t>(Wetzel et al., 2008)</w:t>
      </w:r>
      <w:r w:rsidR="001A693B">
        <w:fldChar w:fldCharType="end"/>
      </w:r>
    </w:p>
    <w:p w:rsidR="00605967" w:rsidRDefault="002B386F" w:rsidP="00A51483">
      <w:pPr>
        <w:pStyle w:val="StandardErstzeileneinzug"/>
      </w:pPr>
      <w:r>
        <w:lastRenderedPageBreak/>
        <w:fldChar w:fldCharType="begin" w:fldLock="1"/>
      </w:r>
      <w: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fldChar w:fldCharType="separate"/>
      </w:r>
      <w:r w:rsidRPr="002B386F">
        <w:rPr>
          <w:noProof/>
        </w:rPr>
        <w:t>(Dunleavy, 2014)</w:t>
      </w:r>
      <w:r>
        <w:fldChar w:fldCharType="end"/>
      </w:r>
      <w:r w:rsidR="00605967">
        <w:t>: Dino Dig (</w:t>
      </w:r>
      <w:r w:rsidR="00605967" w:rsidRPr="00605967">
        <w:t>“Although the main purpose of Dino Dig was to entertain, these same design principles of enabling and then challenging could be used in an AR experience with specific learning objectives.”</w:t>
      </w:r>
      <w:r w:rsidR="00605967">
        <w:t>)</w:t>
      </w:r>
    </w:p>
    <w:p w:rsidR="003742A1" w:rsidRDefault="002B386F" w:rsidP="00A51483">
      <w:pPr>
        <w:pStyle w:val="StandardErstzeileneinzug"/>
      </w:pPr>
      <w:r>
        <w:fldChar w:fldCharType="begin" w:fldLock="1"/>
      </w:r>
      <w: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plainTextFormattedCitation" : "(Antonaci et al., 2015)", "previouslyFormattedCitation" : "(Antonaci et al., 2015)" }, "properties" : { "noteIndex" : 0 }, "schema" : "https://github.com/citation-style-language/schema/raw/master/csl-citation.json" }</w:instrText>
      </w:r>
      <w:r>
        <w:fldChar w:fldCharType="separate"/>
      </w:r>
      <w:r w:rsidRPr="002B386F">
        <w:rPr>
          <w:noProof/>
        </w:rPr>
        <w:t>(Antonaci et al., 2015)</w:t>
      </w:r>
      <w:r>
        <w:fldChar w:fldCharType="end"/>
      </w:r>
      <w:r w:rsidR="003742A1">
        <w:t xml:space="preserve">: </w:t>
      </w:r>
      <w:r w:rsidR="003742A1" w:rsidRPr="003742A1">
        <w:t>“</w:t>
      </w:r>
      <w:r w:rsidR="003742A1">
        <w:t>[L]</w:t>
      </w:r>
      <w:proofErr w:type="spellStart"/>
      <w:r w:rsidR="003742A1">
        <w:t>ittle</w:t>
      </w:r>
      <w:proofErr w:type="spellEnd"/>
      <w:r w:rsidR="003742A1">
        <w:t xml:space="preserve"> </w:t>
      </w:r>
      <w:r w:rsidR="003742A1" w:rsidRPr="003742A1">
        <w:t>is known on how to systematically apply game-design patterns to augmented reality.”</w:t>
      </w:r>
      <w:r w:rsidR="00A51483">
        <w:t xml:space="preserve"> – Ansatz </w:t>
      </w:r>
      <w:proofErr w:type="spellStart"/>
      <w:r w:rsidR="00A51483">
        <w:t>für</w:t>
      </w:r>
      <w:proofErr w:type="spellEnd"/>
      <w:r w:rsidR="00A51483">
        <w:t xml:space="preserve"> Patterns </w:t>
      </w:r>
      <w:proofErr w:type="spellStart"/>
      <w:r w:rsidR="00A51483">
        <w:t>für</w:t>
      </w:r>
      <w:proofErr w:type="spellEnd"/>
      <w:r w:rsidR="00A51483">
        <w:t xml:space="preserve"> AR </w:t>
      </w:r>
      <w:r w:rsidR="0014236C">
        <w:t>Serious Games.</w:t>
      </w:r>
      <w:r w:rsidR="0014236C">
        <w:br/>
      </w: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2B386F">
        <w:rPr>
          <w:noProof/>
        </w:rPr>
        <w:t>(Wetzel, 2013)</w:t>
      </w:r>
      <w:r>
        <w:fldChar w:fldCharType="end"/>
      </w:r>
      <w:r w:rsidR="00AE6563">
        <w:t xml:space="preserve"> proposes</w:t>
      </w:r>
      <w:r w:rsidR="00A51483">
        <w:t xml:space="preserve"> </w:t>
      </w:r>
      <w:r w:rsidR="00AE6563">
        <w:t xml:space="preserve">patterns for </w:t>
      </w:r>
      <w:r w:rsidR="00A51483">
        <w:t>Mobile Mixed Reality Games: “</w:t>
      </w:r>
      <w:r w:rsidR="00A51483" w:rsidRPr="00A51483">
        <w:t>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w:t>
      </w:r>
    </w:p>
    <w:p w:rsidR="0014236C" w:rsidRDefault="0014236C" w:rsidP="0014236C">
      <w:pPr>
        <w:pStyle w:val="StandardErstzeileneinzug"/>
        <w:ind w:firstLine="0"/>
      </w:pPr>
      <w:r>
        <w:t>Ibid (</w:t>
      </w:r>
      <w:proofErr w:type="spellStart"/>
      <w:r>
        <w:t>Struktur</w:t>
      </w:r>
      <w:proofErr w:type="spellEnd"/>
      <w:r>
        <w:t xml:space="preserve"> </w:t>
      </w:r>
      <w:proofErr w:type="spellStart"/>
      <w:r>
        <w:t>für</w:t>
      </w:r>
      <w:proofErr w:type="spellEnd"/>
      <w:r>
        <w:t xml:space="preserve"> Pattern): “</w:t>
      </w:r>
      <w:r w:rsidRPr="0014236C">
        <w:t xml:space="preserve">Name, Categories, Problem, Solution, Examples, Description, Effects, </w:t>
      </w:r>
      <w:proofErr w:type="gramStart"/>
      <w:r w:rsidRPr="0014236C">
        <w:t>Connections</w:t>
      </w:r>
      <w:proofErr w:type="gramEnd"/>
      <w:r>
        <w:t>”</w:t>
      </w:r>
    </w:p>
    <w:p w:rsidR="007C676F" w:rsidRDefault="002B386F" w:rsidP="007C676F">
      <w:pPr>
        <w:pStyle w:val="StandardErstzeileneinzug"/>
      </w:pPr>
      <w:r>
        <w:fldChar w:fldCharType="begin" w:fldLock="1"/>
      </w:r>
      <w: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fldChar w:fldCharType="separate"/>
      </w:r>
      <w:r w:rsidRPr="002B386F">
        <w:rPr>
          <w:noProof/>
        </w:rPr>
        <w:t>(Wetzel et al., 2008)</w:t>
      </w:r>
      <w:r>
        <w:fldChar w:fldCharType="end"/>
      </w:r>
      <w:r w:rsidR="007C676F" w:rsidRPr="007C676F">
        <w:t>: “Guidelines for Designing Augmented Reality Games” (</w:t>
      </w:r>
      <w:proofErr w:type="spellStart"/>
      <w:r w:rsidR="007C676F" w:rsidRPr="007C676F">
        <w:t>nicht</w:t>
      </w:r>
      <w:proofErr w:type="spellEnd"/>
      <w:r w:rsidR="007C676F" w:rsidRPr="007C676F">
        <w:t xml:space="preserve"> Mobile, </w:t>
      </w:r>
      <w:proofErr w:type="spellStart"/>
      <w:r w:rsidR="007C676F" w:rsidRPr="007C676F">
        <w:t>nicht</w:t>
      </w:r>
      <w:proofErr w:type="spellEnd"/>
      <w:r w:rsidR="007C676F" w:rsidRPr="007C676F">
        <w:t xml:space="preserve"> MR)</w:t>
      </w:r>
      <w:r w:rsidR="007C676F">
        <w:t xml:space="preserve">: </w:t>
      </w:r>
      <w:r w:rsidR="007C676F" w:rsidRPr="007C676F">
        <w:t xml:space="preserve">“While issues relating to this area have been considered, </w:t>
      </w:r>
      <w:r w:rsidR="007C676F" w:rsidRPr="007C676F">
        <w:rPr>
          <w:b/>
          <w:bCs/>
        </w:rPr>
        <w:t>to date most of the emphasis has been on the technology aspects</w:t>
      </w:r>
      <w:r w:rsidR="007C676F" w:rsidRPr="007C676F">
        <w:t>. Furthermore it is almost always assumed that the augmented reality element in itself will provide a sufficient experience for the player. This has led to a need to evaluate what makes a successful augmented reality game.”</w:t>
      </w:r>
    </w:p>
    <w:p w:rsidR="004A0BD1" w:rsidRDefault="002B386F" w:rsidP="007C676F">
      <w:pPr>
        <w:pStyle w:val="StandardErstzeileneinzug"/>
      </w:pPr>
      <w:r>
        <w:fldChar w:fldCharType="begin" w:fldLock="1"/>
      </w:r>
      <w: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fldChar w:fldCharType="separate"/>
      </w:r>
      <w:r w:rsidRPr="002B386F">
        <w:rPr>
          <w:noProof/>
        </w:rPr>
        <w:t>(Wetzel et al., 2008)</w:t>
      </w:r>
      <w:r>
        <w:fldChar w:fldCharType="end"/>
      </w:r>
      <w:r w:rsidR="004A0BD1">
        <w:t xml:space="preserve">: Guidelines/Patterns: </w:t>
      </w:r>
    </w:p>
    <w:p w:rsidR="004A0BD1" w:rsidRPr="004A0BD1" w:rsidRDefault="004A0BD1" w:rsidP="004A0BD1">
      <w:pPr>
        <w:pStyle w:val="StandardErstzeileneinzug"/>
        <w:numPr>
          <w:ilvl w:val="0"/>
          <w:numId w:val="2"/>
        </w:numPr>
      </w:pPr>
      <w:r>
        <w:rPr>
          <w:rFonts w:ascii="Arial" w:hAnsi="Arial" w:cs="Arial"/>
          <w:i/>
          <w:iCs/>
          <w:color w:val="000000"/>
          <w:szCs w:val="22"/>
        </w:rPr>
        <w:t>Experiences First, Technology Second</w:t>
      </w:r>
    </w:p>
    <w:p w:rsidR="004A0BD1" w:rsidRPr="004A0BD1" w:rsidRDefault="004A0BD1" w:rsidP="004A0BD1">
      <w:pPr>
        <w:pStyle w:val="StandardErstzeileneinzug"/>
        <w:numPr>
          <w:ilvl w:val="0"/>
          <w:numId w:val="2"/>
        </w:numPr>
      </w:pPr>
      <w:r>
        <w:rPr>
          <w:rFonts w:ascii="Arial" w:hAnsi="Arial" w:cs="Arial"/>
          <w:i/>
          <w:iCs/>
          <w:color w:val="000000"/>
          <w:szCs w:val="22"/>
        </w:rPr>
        <w:t>Stick to the theme</w:t>
      </w:r>
    </w:p>
    <w:p w:rsidR="004A0BD1" w:rsidRPr="004A0BD1" w:rsidRDefault="004A0BD1" w:rsidP="004A0BD1">
      <w:pPr>
        <w:pStyle w:val="StandardErstzeileneinzug"/>
        <w:numPr>
          <w:ilvl w:val="0"/>
          <w:numId w:val="2"/>
        </w:numPr>
      </w:pPr>
      <w:r>
        <w:rPr>
          <w:rFonts w:ascii="Arial" w:hAnsi="Arial" w:cs="Arial"/>
          <w:i/>
          <w:iCs/>
          <w:color w:val="000000"/>
          <w:szCs w:val="22"/>
        </w:rPr>
        <w:t>Do not stay digital</w:t>
      </w:r>
    </w:p>
    <w:p w:rsidR="004A0BD1" w:rsidRPr="004A0BD1" w:rsidRDefault="004A0BD1" w:rsidP="004A0BD1">
      <w:pPr>
        <w:pStyle w:val="StandardErstzeileneinzug"/>
        <w:numPr>
          <w:ilvl w:val="0"/>
          <w:numId w:val="2"/>
        </w:numPr>
      </w:pPr>
      <w:r>
        <w:rPr>
          <w:rFonts w:ascii="Arial" w:hAnsi="Arial" w:cs="Arial"/>
          <w:i/>
          <w:iCs/>
          <w:color w:val="000000"/>
          <w:szCs w:val="22"/>
        </w:rPr>
        <w:t>Use the Real Environment</w:t>
      </w:r>
    </w:p>
    <w:p w:rsidR="004A0BD1" w:rsidRPr="004A0BD1" w:rsidRDefault="004A0BD1" w:rsidP="004A0BD1">
      <w:pPr>
        <w:pStyle w:val="StandardErstzeileneinzug"/>
        <w:numPr>
          <w:ilvl w:val="0"/>
          <w:numId w:val="2"/>
        </w:numPr>
      </w:pPr>
      <w:r>
        <w:rPr>
          <w:rFonts w:ascii="Arial" w:hAnsi="Arial" w:cs="Arial"/>
          <w:i/>
          <w:iCs/>
          <w:color w:val="000000"/>
          <w:szCs w:val="22"/>
        </w:rPr>
        <w:t>Keep it simple</w:t>
      </w:r>
    </w:p>
    <w:p w:rsidR="004A0BD1" w:rsidRPr="004A0BD1" w:rsidRDefault="004A0BD1" w:rsidP="004A0BD1">
      <w:pPr>
        <w:pStyle w:val="StandardErstzeileneinzug"/>
        <w:numPr>
          <w:ilvl w:val="0"/>
          <w:numId w:val="2"/>
        </w:numPr>
      </w:pPr>
      <w:r>
        <w:rPr>
          <w:rFonts w:ascii="Arial" w:hAnsi="Arial" w:cs="Arial"/>
          <w:i/>
          <w:iCs/>
          <w:color w:val="000000"/>
          <w:szCs w:val="22"/>
        </w:rPr>
        <w:t>Create Sharable Experiences</w:t>
      </w:r>
    </w:p>
    <w:p w:rsidR="004A0BD1" w:rsidRPr="004A0BD1" w:rsidRDefault="004A0BD1" w:rsidP="004A0BD1">
      <w:pPr>
        <w:pStyle w:val="StandardErstzeileneinzug"/>
        <w:numPr>
          <w:ilvl w:val="0"/>
          <w:numId w:val="2"/>
        </w:numPr>
      </w:pPr>
      <w:r>
        <w:rPr>
          <w:rFonts w:ascii="Arial" w:hAnsi="Arial" w:cs="Arial"/>
          <w:i/>
          <w:iCs/>
          <w:color w:val="000000"/>
          <w:szCs w:val="22"/>
        </w:rPr>
        <w:t>Use Various Social Elements</w:t>
      </w:r>
    </w:p>
    <w:p w:rsidR="004A0BD1" w:rsidRPr="004A0BD1" w:rsidRDefault="004A0BD1" w:rsidP="004A0BD1">
      <w:pPr>
        <w:pStyle w:val="StandardErstzeileneinzug"/>
        <w:numPr>
          <w:ilvl w:val="0"/>
          <w:numId w:val="2"/>
        </w:numPr>
      </w:pPr>
      <w:r>
        <w:rPr>
          <w:rFonts w:ascii="Arial" w:hAnsi="Arial" w:cs="Arial"/>
          <w:i/>
          <w:iCs/>
          <w:color w:val="000000"/>
          <w:szCs w:val="22"/>
        </w:rPr>
        <w:t>Show Reality</w:t>
      </w:r>
    </w:p>
    <w:p w:rsidR="004A0BD1" w:rsidRPr="004A0BD1" w:rsidRDefault="004A0BD1" w:rsidP="004A0BD1">
      <w:pPr>
        <w:pStyle w:val="StandardErstzeileneinzug"/>
        <w:numPr>
          <w:ilvl w:val="0"/>
          <w:numId w:val="2"/>
        </w:numPr>
      </w:pPr>
      <w:r>
        <w:rPr>
          <w:rFonts w:ascii="Arial" w:hAnsi="Arial" w:cs="Arial"/>
          <w:i/>
          <w:iCs/>
          <w:color w:val="000000"/>
          <w:szCs w:val="22"/>
        </w:rPr>
        <w:t>Turn weaknesses into strengths</w:t>
      </w:r>
    </w:p>
    <w:p w:rsidR="004A0BD1" w:rsidRPr="004A0BD1" w:rsidRDefault="004A0BD1" w:rsidP="004A0BD1">
      <w:pPr>
        <w:pStyle w:val="StandardErstzeileneinzug"/>
        <w:numPr>
          <w:ilvl w:val="0"/>
          <w:numId w:val="2"/>
        </w:numPr>
      </w:pPr>
      <w:r>
        <w:rPr>
          <w:rFonts w:ascii="Arial" w:hAnsi="Arial" w:cs="Arial"/>
          <w:i/>
          <w:iCs/>
          <w:color w:val="000000"/>
          <w:szCs w:val="22"/>
        </w:rPr>
        <w:t>Do not just convert</w:t>
      </w:r>
    </w:p>
    <w:p w:rsidR="004A0BD1" w:rsidRPr="004A0BD1" w:rsidRDefault="004A0BD1" w:rsidP="004A0BD1">
      <w:pPr>
        <w:pStyle w:val="StandardErstzeileneinzug"/>
        <w:numPr>
          <w:ilvl w:val="0"/>
          <w:numId w:val="2"/>
        </w:numPr>
      </w:pPr>
      <w:r>
        <w:rPr>
          <w:rFonts w:ascii="Arial" w:hAnsi="Arial" w:cs="Arial"/>
          <w:i/>
          <w:iCs/>
          <w:color w:val="000000"/>
          <w:szCs w:val="22"/>
        </w:rPr>
        <w:t>Create meaningful content</w:t>
      </w:r>
    </w:p>
    <w:p w:rsidR="004A0BD1" w:rsidRPr="004A0BD1" w:rsidRDefault="004A0BD1" w:rsidP="004A0BD1">
      <w:pPr>
        <w:pStyle w:val="StandardErstzeileneinzug"/>
        <w:numPr>
          <w:ilvl w:val="0"/>
          <w:numId w:val="2"/>
        </w:numPr>
      </w:pPr>
      <w:r>
        <w:rPr>
          <w:rFonts w:ascii="Arial" w:hAnsi="Arial" w:cs="Arial"/>
          <w:i/>
          <w:iCs/>
          <w:color w:val="000000"/>
          <w:szCs w:val="22"/>
        </w:rPr>
        <w:t>Choose your tracking wisely</w:t>
      </w:r>
    </w:p>
    <w:p w:rsidR="004A0BD1" w:rsidRDefault="004A0BD1" w:rsidP="004A0BD1">
      <w:pPr>
        <w:pStyle w:val="StandardErstzeileneinzug"/>
        <w:numPr>
          <w:ilvl w:val="0"/>
          <w:numId w:val="2"/>
        </w:numPr>
      </w:pPr>
    </w:p>
    <w:p w:rsidR="007C676F" w:rsidRPr="007C676F" w:rsidRDefault="002B386F" w:rsidP="007C676F">
      <w:pPr>
        <w:pStyle w:val="StandardErstzeileneinzug"/>
      </w:pPr>
      <w:r>
        <w:fldChar w:fldCharType="begin" w:fldLock="1"/>
      </w:r>
      <w: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fldChar w:fldCharType="separate"/>
      </w:r>
      <w:r w:rsidRPr="002B386F">
        <w:rPr>
          <w:noProof/>
        </w:rPr>
        <w:t>(Wetzel et al., 2008)</w:t>
      </w:r>
      <w:r>
        <w:fldChar w:fldCharType="end"/>
      </w:r>
      <w:r w:rsidR="007C676F">
        <w:t xml:space="preserve">: </w:t>
      </w:r>
      <w:r w:rsidR="007C676F" w:rsidRPr="007C676F">
        <w:t xml:space="preserve">“When playing an AR game, the player needs to be equipped with </w:t>
      </w:r>
      <w:r w:rsidR="007C676F" w:rsidRPr="007C676F">
        <w:rPr>
          <w:b/>
          <w:bCs/>
        </w:rPr>
        <w:t>appropriate hardware</w:t>
      </w:r>
      <w:r w:rsidR="007C676F" w:rsidRPr="007C676F">
        <w:t xml:space="preserve"> [6]. In addition to a computer, this hardware often involves technologies for detecting the position and orientation of the player or other game entities. Some games also require communication mechanisms that enable team play or data sharing.</w:t>
      </w:r>
      <w:r w:rsidR="007C676F">
        <w:t>”</w:t>
      </w:r>
    </w:p>
    <w:p w:rsidR="007C676F" w:rsidRDefault="002B386F" w:rsidP="001B1B51">
      <w:pPr>
        <w:pStyle w:val="StandardErstzeileneinzug"/>
        <w:rPr>
          <w:lang w:val="de-DE"/>
        </w:rPr>
      </w:pPr>
      <w:r>
        <w:lastRenderedPageBreak/>
        <w:fldChar w:fldCharType="begin" w:fldLock="1"/>
      </w:r>
      <w: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fldChar w:fldCharType="separate"/>
      </w:r>
      <w:r w:rsidRPr="002B386F">
        <w:rPr>
          <w:noProof/>
        </w:rPr>
        <w:t>(Wetzel et al., 2008)</w:t>
      </w:r>
      <w:r>
        <w:fldChar w:fldCharType="end"/>
      </w:r>
      <w:r w:rsidR="007C676F">
        <w:t xml:space="preserve">: </w:t>
      </w:r>
      <w:r w:rsidR="007C676F" w:rsidRPr="007C676F">
        <w:t xml:space="preserve">“In addition to games developed within research groups, there exists a small amount of commercially available AR games. </w:t>
      </w:r>
      <w:r w:rsidR="007C676F" w:rsidRPr="007C676F">
        <w:rPr>
          <w:lang w:val="de-DE"/>
        </w:rPr>
        <w:t xml:space="preserve">The </w:t>
      </w:r>
      <w:proofErr w:type="spellStart"/>
      <w:r w:rsidR="007C676F" w:rsidRPr="007C676F">
        <w:rPr>
          <w:lang w:val="de-DE"/>
        </w:rPr>
        <w:t>first</w:t>
      </w:r>
      <w:proofErr w:type="spellEnd"/>
      <w:r w:rsidR="007C676F" w:rsidRPr="007C676F">
        <w:rPr>
          <w:lang w:val="de-DE"/>
        </w:rPr>
        <w:t xml:space="preserve"> was </w:t>
      </w:r>
      <w:r w:rsidR="007C676F" w:rsidRPr="007C676F">
        <w:rPr>
          <w:b/>
          <w:bCs/>
          <w:lang w:val="de-DE"/>
        </w:rPr>
        <w:t xml:space="preserve">Eye </w:t>
      </w:r>
      <w:proofErr w:type="spellStart"/>
      <w:r w:rsidR="007C676F" w:rsidRPr="007C676F">
        <w:rPr>
          <w:b/>
          <w:bCs/>
          <w:lang w:val="de-DE"/>
        </w:rPr>
        <w:t>Toy</w:t>
      </w:r>
      <w:proofErr w:type="spellEnd"/>
      <w:r w:rsidR="007C676F" w:rsidRPr="007C676F">
        <w:rPr>
          <w:b/>
          <w:bCs/>
          <w:lang w:val="de-DE"/>
        </w:rPr>
        <w:t>®</w:t>
      </w:r>
      <w:r w:rsidR="007C676F" w:rsidRPr="007C676F">
        <w:rPr>
          <w:lang w:val="de-DE"/>
        </w:rPr>
        <w:t xml:space="preserve">.” </w:t>
      </w:r>
      <w:r w:rsidR="007C676F" w:rsidRPr="007C676F">
        <w:rPr>
          <w:b/>
          <w:i/>
          <w:lang w:val="de-DE"/>
        </w:rPr>
        <w:t>DIESER TEIL KÖNNTE AUCH IN SENSORS.</w:t>
      </w:r>
    </w:p>
    <w:p w:rsidR="007C676F" w:rsidRDefault="002B386F" w:rsidP="001B1B51">
      <w:pPr>
        <w:pStyle w:val="StandardErstzeileneinzug"/>
        <w:rPr>
          <w:i/>
          <w:lang w:val="de-DE"/>
        </w:rPr>
      </w:pPr>
      <w:r>
        <w:rPr>
          <w:i/>
          <w:lang w:val="de-DE"/>
        </w:rPr>
        <w:fldChar w:fldCharType="begin" w:fldLock="1"/>
      </w:r>
      <w:r>
        <w:rPr>
          <w:i/>
          <w:lang w:val="de-DE"/>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Pr>
          <w:i/>
          <w:lang w:val="de-DE"/>
        </w:rPr>
        <w:fldChar w:fldCharType="separate"/>
      </w:r>
      <w:r w:rsidRPr="002B386F">
        <w:rPr>
          <w:noProof/>
          <w:lang w:val="de-DE"/>
        </w:rPr>
        <w:t>(Wetzel et al., 2008)</w:t>
      </w:r>
      <w:r>
        <w:rPr>
          <w:i/>
          <w:lang w:val="de-DE"/>
        </w:rPr>
        <w:fldChar w:fldCharType="end"/>
      </w:r>
      <w:r w:rsidR="007C676F" w:rsidRPr="00FC216C">
        <w:rPr>
          <w:i/>
          <w:lang w:val="de-DE"/>
        </w:rPr>
        <w:t xml:space="preserve"> vergleicht 2 selbst entwickelte Spiele und The Eye </w:t>
      </w:r>
      <w:proofErr w:type="spellStart"/>
      <w:r w:rsidR="007C676F" w:rsidRPr="00FC216C">
        <w:rPr>
          <w:i/>
          <w:lang w:val="de-DE"/>
        </w:rPr>
        <w:t>of</w:t>
      </w:r>
      <w:proofErr w:type="spellEnd"/>
      <w:r w:rsidR="007C676F" w:rsidRPr="00FC216C">
        <w:rPr>
          <w:i/>
          <w:lang w:val="de-DE"/>
        </w:rPr>
        <w:t xml:space="preserve"> </w:t>
      </w:r>
      <w:proofErr w:type="spellStart"/>
      <w:r w:rsidR="007C676F" w:rsidRPr="00FC216C">
        <w:rPr>
          <w:i/>
          <w:lang w:val="de-DE"/>
        </w:rPr>
        <w:t>Judgement</w:t>
      </w:r>
      <w:proofErr w:type="spellEnd"/>
      <w:r w:rsidR="007C676F" w:rsidRPr="00FC216C">
        <w:rPr>
          <w:i/>
          <w:lang w:val="de-DE"/>
        </w:rPr>
        <w:t xml:space="preserve"> (PS3)</w:t>
      </w:r>
      <w:proofErr w:type="gramStart"/>
      <w:r w:rsidR="00FC216C">
        <w:rPr>
          <w:i/>
          <w:lang w:val="de-DE"/>
        </w:rPr>
        <w:t>.(</w:t>
      </w:r>
      <w:proofErr w:type="gramEnd"/>
      <w:r w:rsidR="00FC216C">
        <w:rPr>
          <w:i/>
          <w:lang w:val="de-DE"/>
        </w:rPr>
        <w:t xml:space="preserve">Eye </w:t>
      </w:r>
      <w:proofErr w:type="spellStart"/>
      <w:r w:rsidR="00FC216C">
        <w:rPr>
          <w:i/>
          <w:lang w:val="de-DE"/>
        </w:rPr>
        <w:t>of</w:t>
      </w:r>
      <w:proofErr w:type="spellEnd"/>
      <w:r w:rsidR="00FC216C">
        <w:rPr>
          <w:i/>
          <w:lang w:val="de-DE"/>
        </w:rPr>
        <w:t xml:space="preserve"> </w:t>
      </w:r>
      <w:proofErr w:type="spellStart"/>
      <w:r w:rsidR="00FC216C">
        <w:rPr>
          <w:i/>
          <w:lang w:val="de-DE"/>
        </w:rPr>
        <w:t>Judgement</w:t>
      </w:r>
      <w:proofErr w:type="spellEnd"/>
      <w:r w:rsidR="00FC216C">
        <w:rPr>
          <w:i/>
          <w:lang w:val="de-DE"/>
        </w:rPr>
        <w:t>=AR??)</w:t>
      </w:r>
    </w:p>
    <w:p w:rsidR="002B2D27" w:rsidRPr="002B2D27" w:rsidRDefault="002B2D27" w:rsidP="001B1B51">
      <w:pPr>
        <w:pStyle w:val="StandardErstzeileneinzug"/>
      </w:pPr>
      <w:r w:rsidRPr="002B2D27">
        <w:rPr>
          <w:i/>
        </w:rPr>
        <w:t xml:space="preserve">Can You See Me Now? </w:t>
      </w:r>
      <w:r>
        <w:rPr>
          <w:i/>
        </w:rPr>
        <w:t>(</w:t>
      </w:r>
      <w:proofErr w:type="spellStart"/>
      <w:r>
        <w:rPr>
          <w:i/>
        </w:rPr>
        <w:t>Referenziert</w:t>
      </w:r>
      <w:proofErr w:type="spellEnd"/>
      <w:r>
        <w:rPr>
          <w:i/>
        </w:rPr>
        <w:t xml:space="preserve"> in </w:t>
      </w:r>
      <w:r w:rsidR="002B386F">
        <w:rPr>
          <w:i/>
        </w:rPr>
        <w:fldChar w:fldCharType="begin" w:fldLock="1"/>
      </w:r>
      <w:r w:rsidR="009779A3">
        <w:rPr>
          <w:i/>
        </w:rP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2B386F">
        <w:rPr>
          <w:i/>
        </w:rPr>
        <w:fldChar w:fldCharType="separate"/>
      </w:r>
      <w:r w:rsidR="002B386F" w:rsidRPr="002B386F">
        <w:rPr>
          <w:noProof/>
        </w:rPr>
        <w:t>(Lundgren &amp; Björk, 2003)</w:t>
      </w:r>
      <w:r w:rsidR="002B386F">
        <w:rPr>
          <w:i/>
        </w:rPr>
        <w:fldChar w:fldCharType="end"/>
      </w:r>
      <w:r>
        <w:rPr>
          <w:i/>
        </w:rPr>
        <w:t xml:space="preserve">) </w:t>
      </w:r>
      <w:r>
        <w:t>”f</w:t>
      </w:r>
      <w:r w:rsidRPr="002B2D27">
        <w:t>eatures two kinds of players: some play online using avatars, moving the avatars across a map of the city while other players roam the actual city, chasing the avatars using handheld computers (PDAs) that inform them about the avatars’ whereabouts.”</w:t>
      </w:r>
    </w:p>
    <w:p w:rsidR="00C4539F" w:rsidRPr="000F6C54" w:rsidRDefault="00C4539F" w:rsidP="00C4539F">
      <w:pPr>
        <w:pStyle w:val="berschrift3"/>
        <w:rPr>
          <w:lang w:val="en-US"/>
        </w:rPr>
      </w:pPr>
      <w:bookmarkStart w:id="14" w:name="_Toc470026254"/>
      <w:r w:rsidRPr="000F6C54">
        <w:rPr>
          <w:lang w:val="en-US"/>
        </w:rPr>
        <w:t>Outlook</w:t>
      </w:r>
      <w:bookmarkEnd w:id="14"/>
    </w:p>
    <w:p w:rsidR="00C4539F" w:rsidRDefault="00C4539F" w:rsidP="00C4539F">
      <w:pPr>
        <w:pStyle w:val="berschrift4"/>
        <w:rPr>
          <w:lang w:val="en-US"/>
        </w:rPr>
      </w:pPr>
      <w:bookmarkStart w:id="15" w:name="_Toc470026255"/>
      <w:r w:rsidRPr="000F6C54">
        <w:rPr>
          <w:lang w:val="en-US"/>
        </w:rPr>
        <w:t>Possibilities</w:t>
      </w:r>
      <w:bookmarkEnd w:id="15"/>
    </w:p>
    <w:p w:rsidR="00F35A24" w:rsidRDefault="009779A3" w:rsidP="00F35A24">
      <w:pPr>
        <w:pStyle w:val="StandardErstzeileneinzug"/>
      </w:pPr>
      <w:r>
        <w:fldChar w:fldCharType="begin" w:fldLock="1"/>
      </w:r>
      <w: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fldChar w:fldCharType="separate"/>
      </w:r>
      <w:r w:rsidRPr="009779A3">
        <w:rPr>
          <w:noProof/>
        </w:rPr>
        <w:t>(Dunleavy, 2014)</w:t>
      </w:r>
      <w:r>
        <w:fldChar w:fldCharType="end"/>
      </w:r>
      <w:r w:rsidR="00F35A24">
        <w:t xml:space="preserve">: </w:t>
      </w:r>
      <w:r w:rsidR="00F35A24" w:rsidRPr="00F35A24">
        <w:t xml:space="preserve">“This ability to scaffold and support positive interdependence to accomplish an objective situated within a physical space is the most frequently reported affordance of AR (Dunleavy, Dede, &amp; Mitchell, 2009; Facer, Joiner, Stanton, Reid, Hull, and Kirk, 2004; </w:t>
      </w:r>
      <w:proofErr w:type="spellStart"/>
      <w:r w:rsidR="00F35A24" w:rsidRPr="00F35A24">
        <w:t>Klopfer</w:t>
      </w:r>
      <w:proofErr w:type="spellEnd"/>
      <w:r w:rsidR="00F35A24" w:rsidRPr="00F35A24">
        <w:t xml:space="preserve"> and Squire, 2008; Squire, 2010; Perry et al., 2008; Squire, Jan, Matthews, </w:t>
      </w:r>
      <w:proofErr w:type="spellStart"/>
      <w:r w:rsidR="00F35A24" w:rsidRPr="00F35A24">
        <w:t>Wagler</w:t>
      </w:r>
      <w:proofErr w:type="spellEnd"/>
      <w:r w:rsidR="00F35A24" w:rsidRPr="00F35A24">
        <w:t xml:space="preserve">, Martin, </w:t>
      </w:r>
      <w:proofErr w:type="spellStart"/>
      <w:r w:rsidR="00F35A24" w:rsidRPr="00F35A24">
        <w:t>Devane</w:t>
      </w:r>
      <w:proofErr w:type="spellEnd"/>
      <w:r w:rsidR="00F35A24" w:rsidRPr="00F35A24">
        <w:t xml:space="preserve"> and Holden, 2007).</w:t>
      </w:r>
      <w:r w:rsidR="00F35A24">
        <w:t>”</w:t>
      </w:r>
    </w:p>
    <w:p w:rsidR="00EB09FA" w:rsidRDefault="009779A3" w:rsidP="00F35A24">
      <w:pPr>
        <w:pStyle w:val="StandardErstzeileneinzug"/>
      </w:pPr>
      <w:r>
        <w:fldChar w:fldCharType="begin" w:fldLock="1"/>
      </w:r>
      <w:r>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plainTextFormattedCitation" : "(Robinett, 1992)", "previouslyFormattedCitation" : "(Robinett, 1992)" }, "properties" : { "noteIndex" : 0 }, "schema" : "https://github.com/citation-style-language/schema/raw/master/csl-citation.json" }</w:instrText>
      </w:r>
      <w:r>
        <w:fldChar w:fldCharType="separate"/>
      </w:r>
      <w:r w:rsidRPr="009779A3">
        <w:rPr>
          <w:noProof/>
        </w:rPr>
        <w:t>(Robinett, 1992)</w:t>
      </w:r>
      <w:r>
        <w:fldChar w:fldCharType="end"/>
      </w:r>
      <w:r w:rsidR="00EB09FA" w:rsidRPr="00EB09FA">
        <w:t xml:space="preserve"> </w:t>
      </w:r>
      <w:proofErr w:type="spellStart"/>
      <w:r w:rsidR="00EB09FA" w:rsidRPr="00EB09FA">
        <w:t>sieht</w:t>
      </w:r>
      <w:proofErr w:type="spellEnd"/>
      <w:r w:rsidR="00EB09FA" w:rsidRPr="00EB09FA">
        <w:t xml:space="preserve"> </w:t>
      </w:r>
      <w:proofErr w:type="spellStart"/>
      <w:r w:rsidR="00EB09FA" w:rsidRPr="00EB09FA">
        <w:t>großen</w:t>
      </w:r>
      <w:proofErr w:type="spellEnd"/>
      <w:r w:rsidR="00EB09FA" w:rsidRPr="00EB09FA">
        <w:t xml:space="preserve"> </w:t>
      </w:r>
      <w:proofErr w:type="spellStart"/>
      <w:r w:rsidR="00EB09FA" w:rsidRPr="00EB09FA">
        <w:t>Einfluss</w:t>
      </w:r>
      <w:proofErr w:type="spellEnd"/>
      <w:r w:rsidR="00EB09FA" w:rsidRPr="00EB09FA">
        <w:t xml:space="preserve"> auf </w:t>
      </w:r>
      <w:proofErr w:type="spellStart"/>
      <w:r w:rsidR="00EB09FA" w:rsidRPr="00EB09FA">
        <w:t>Gesellschaft</w:t>
      </w:r>
      <w:proofErr w:type="spellEnd"/>
      <w:r w:rsidR="00EB09FA" w:rsidRPr="00EB09FA">
        <w:t xml:space="preserve"> </w:t>
      </w:r>
      <w:proofErr w:type="spellStart"/>
      <w:r w:rsidR="00EB09FA" w:rsidRPr="00EB09FA">
        <w:t>voraus</w:t>
      </w:r>
      <w:proofErr w:type="spellEnd"/>
      <w:r w:rsidR="00EB09FA" w:rsidRPr="00EB09FA">
        <w:t xml:space="preserve">: </w:t>
      </w:r>
      <w:r w:rsidR="00EB09FA">
        <w:t>“</w:t>
      </w:r>
      <w:r w:rsidR="00EB09FA" w:rsidRPr="00EB09FA">
        <w:t xml:space="preserve">There will be many databases registered with the real world and able to be superimposed onto it, for example, labels, maps, notes to specific people, diagrams, paths, </w:t>
      </w:r>
      <w:proofErr w:type="spellStart"/>
      <w:r w:rsidR="00EB09FA" w:rsidRPr="00EB09FA">
        <w:t>grafitti</w:t>
      </w:r>
      <w:proofErr w:type="spellEnd"/>
      <w:r w:rsidR="00EB09FA" w:rsidRPr="00EB09FA">
        <w:t xml:space="preserve">, as well as the actions from earlier times recorded in the experience database. It will be a matter of choice which, if any, of these overlays </w:t>
      </w:r>
      <w:proofErr w:type="gramStart"/>
      <w:r w:rsidR="00EB09FA" w:rsidRPr="00EB09FA">
        <w:t>are</w:t>
      </w:r>
      <w:proofErr w:type="gramEnd"/>
      <w:r w:rsidR="00EB09FA" w:rsidRPr="00EB09FA">
        <w:t xml:space="preserve"> viewed by each human at any given moment.”</w:t>
      </w:r>
    </w:p>
    <w:p w:rsidR="00B24973" w:rsidRDefault="009779A3" w:rsidP="00F35A24">
      <w:pPr>
        <w:pStyle w:val="StandardErstzeileneinzug"/>
      </w:pPr>
      <w:r>
        <w:fldChar w:fldCharType="begin" w:fldLock="1"/>
      </w:r>
      <w: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9779A3">
        <w:rPr>
          <w:noProof/>
        </w:rPr>
        <w:t>(Dunleavy et al., 2009)</w:t>
      </w:r>
      <w:r>
        <w:fldChar w:fldCharType="end"/>
      </w:r>
      <w:r w:rsidR="00B24973">
        <w:t>:”</w:t>
      </w:r>
      <w:r w:rsidR="00B24973" w:rsidRPr="00B24973">
        <w:rPr>
          <w:b/>
          <w:bCs/>
        </w:rPr>
        <w:t>Unique affordances of AR</w:t>
      </w:r>
      <w:r w:rsidR="00B24973" w:rsidRPr="00B24973">
        <w:t xml:space="preserve"> include the greater fidelity of real world environments, the ability of team members to talk face-to-face with its bandwidth on multiple dimensions, and the capacity to promote kinesthetic learning through physical movement through richly sensory spatial contexts.”</w:t>
      </w:r>
    </w:p>
    <w:p w:rsidR="00B24973" w:rsidRDefault="009779A3" w:rsidP="00F35A24">
      <w:pPr>
        <w:pStyle w:val="StandardErstzeileneinzug"/>
      </w:pPr>
      <w:r>
        <w:fldChar w:fldCharType="begin" w:fldLock="1"/>
      </w:r>
      <w: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9779A3">
        <w:rPr>
          <w:noProof/>
        </w:rPr>
        <w:t>(Dunleavy et al., 2009)</w:t>
      </w:r>
      <w:r>
        <w:fldChar w:fldCharType="end"/>
      </w:r>
      <w:r w:rsidR="00B24973">
        <w:t xml:space="preserve">: </w:t>
      </w:r>
      <w:r w:rsidR="00B24973" w:rsidRPr="00B24973">
        <w:t>“One of the more intriguing findings from this study is the documented engagement and motivation of students who had previously been disengaged and disinterested in school. Across sites, teachers reported a significant difference in the behavior and engagement of students during the AR implementation as compared to their normal classroom behavior</w:t>
      </w:r>
      <w:r w:rsidR="00676B3D">
        <w:t>.”</w:t>
      </w:r>
    </w:p>
    <w:p w:rsidR="00AB4412" w:rsidRDefault="009779A3" w:rsidP="00F35A24">
      <w:pPr>
        <w:pStyle w:val="StandardErstzeileneinzug"/>
        <w:rPr>
          <w:b/>
          <w:bCs/>
        </w:rPr>
      </w:pPr>
      <w:r>
        <w:fldChar w:fldCharType="begin" w:fldLock="1"/>
      </w:r>
      <w:r w:rsidR="00A85AD2">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fldChar w:fldCharType="separate"/>
      </w:r>
      <w:r w:rsidRPr="009779A3">
        <w:rPr>
          <w:noProof/>
        </w:rPr>
        <w:t>(Schmitz et al., 2012)</w:t>
      </w:r>
      <w:r>
        <w:fldChar w:fldCharType="end"/>
      </w:r>
      <w:r w:rsidR="00AB4412" w:rsidRPr="00817337">
        <w:t xml:space="preserve"> -&gt; Patterns und </w:t>
      </w:r>
      <w:proofErr w:type="spellStart"/>
      <w:r w:rsidR="00AB4412" w:rsidRPr="00817337">
        <w:t>Einordnung</w:t>
      </w:r>
      <w:proofErr w:type="spellEnd"/>
      <w:r w:rsidR="00AB4412" w:rsidRPr="00817337">
        <w:t xml:space="preserve"> motivational effects, cognitive effects</w:t>
      </w:r>
      <w:r w:rsidR="00817337" w:rsidRPr="00817337">
        <w:t>. ABER: „</w:t>
      </w:r>
      <w:r w:rsidR="00817337" w:rsidRPr="00817337">
        <w:rPr>
          <w:rFonts w:ascii="Arial" w:hAnsi="Arial" w:cs="Arial"/>
          <w:color w:val="000000"/>
          <w:szCs w:val="22"/>
        </w:rPr>
        <w:t xml:space="preserve"> </w:t>
      </w:r>
      <w:r w:rsidR="00817337" w:rsidRPr="00817337">
        <w:t xml:space="preserve">The studies we reviewed did not explicitly focus on this but on a set of diverse patterns embedded in the games. Therefore, </w:t>
      </w:r>
      <w:r w:rsidR="00817337" w:rsidRPr="00817337">
        <w:rPr>
          <w:b/>
          <w:bCs/>
        </w:rPr>
        <w:t>the impact of one particular pattern on knowledge gain is difficult to determine.</w:t>
      </w:r>
      <w:r w:rsidR="00817337">
        <w:rPr>
          <w:b/>
          <w:bCs/>
        </w:rPr>
        <w:t>”</w:t>
      </w:r>
    </w:p>
    <w:p w:rsidR="00F57265" w:rsidRPr="00540616" w:rsidRDefault="00A85AD2" w:rsidP="00F35A24">
      <w:pPr>
        <w:pStyle w:val="StandardErstzeileneinzug"/>
      </w:pPr>
      <w:r>
        <w:rPr>
          <w:bCs/>
        </w:rPr>
        <w:lastRenderedPageBreak/>
        <w:fldChar w:fldCharType="begin" w:fldLock="1"/>
      </w:r>
      <w:r>
        <w:rPr>
          <w:bCs/>
        </w:rP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Pr>
          <w:bCs/>
        </w:rPr>
        <w:fldChar w:fldCharType="separate"/>
      </w:r>
      <w:r w:rsidRPr="00A85AD2">
        <w:rPr>
          <w:bCs/>
          <w:noProof/>
        </w:rPr>
        <w:t>(FitzGerald et al., 2013)</w:t>
      </w:r>
      <w:r>
        <w:rPr>
          <w:bCs/>
        </w:rPr>
        <w:fldChar w:fldCharType="end"/>
      </w:r>
      <w:r w:rsidR="00F57265" w:rsidRPr="00E762AE">
        <w:rPr>
          <w:bCs/>
        </w:rPr>
        <w:t xml:space="preserve"> et al. </w:t>
      </w:r>
      <w:r w:rsidR="00F57265" w:rsidRPr="00540616">
        <w:rPr>
          <w:bCs/>
        </w:rPr>
        <w:t>(</w:t>
      </w:r>
      <w:proofErr w:type="spellStart"/>
      <w:r w:rsidR="00F57265" w:rsidRPr="00540616">
        <w:rPr>
          <w:bCs/>
        </w:rPr>
        <w:t>über</w:t>
      </w:r>
      <w:proofErr w:type="spellEnd"/>
      <w:r w:rsidR="00F57265" w:rsidRPr="00540616">
        <w:rPr>
          <w:bCs/>
        </w:rPr>
        <w:t xml:space="preserve"> </w:t>
      </w:r>
      <w:r>
        <w:rPr>
          <w:bCs/>
        </w:rPr>
        <w:fldChar w:fldCharType="begin" w:fldLock="1"/>
      </w:r>
      <w:r>
        <w:rPr>
          <w:bCs/>
        </w:rPr>
        <w:instrText>ADDIN CSL_CITATION { "citationItems" : [ { "id" : "ITEM-1", "itemData" : { "author" : [ { "dropping-particle" : "", "family" : "Luckin", "given" : "Rosemary", "non-dropping-particle" : "", "parse-names" : false, "suffix" : "" }, { "dropping-particle" : "", "family" : "Stanton Fraser", "given" : "Dana\u00eb", "non-dropping-particle" : "", "parse-names" : false, "suffix" : "" } ], "container-title" : "International Journal of Technology Enhanced Learning", "id" : "ITEM-1", "issue" : "5", "issued" : { "date-parts" : [ [ "2011" ] ] }, "page" : "510-524", "title" : "Limitless or pointless?: An Evaluation of Augmented Reality Technology in the School and Home", "type" : "article-journal", "volume" : "3" }, "uris" : [ "http://www.mendeley.com/documents/?uuid=635f7a46-10bf-3ff0-8560-2a0422c3abd5" ] } ], "mendeley" : { "formattedCitation" : "(Luckin &amp; Stanton Fraser, 2011)", "plainTextFormattedCitation" : "(Luckin &amp; Stanton Fraser, 2011)", "previouslyFormattedCitation" : "(Luckin &amp; Stanton Fraser, 2011)" }, "properties" : { "noteIndex" : 0 }, "schema" : "https://github.com/citation-style-language/schema/raw/master/csl-citation.json" }</w:instrText>
      </w:r>
      <w:r>
        <w:rPr>
          <w:bCs/>
        </w:rPr>
        <w:fldChar w:fldCharType="separate"/>
      </w:r>
      <w:r w:rsidRPr="00A85AD2">
        <w:rPr>
          <w:bCs/>
          <w:noProof/>
        </w:rPr>
        <w:t>(Luckin &amp; Stanton Fraser, 2011)</w:t>
      </w:r>
      <w:r>
        <w:rPr>
          <w:bCs/>
        </w:rPr>
        <w:fldChar w:fldCharType="end"/>
      </w:r>
      <w:r w:rsidR="00F57265" w:rsidRPr="00540616">
        <w:rPr>
          <w:bCs/>
        </w:rPr>
        <w:t>)</w:t>
      </w:r>
      <w:r w:rsidR="00540616" w:rsidRPr="00540616">
        <w:rPr>
          <w:bCs/>
        </w:rPr>
        <w:t>: “The study [</w:t>
      </w:r>
      <w:proofErr w:type="spellStart"/>
      <w:r w:rsidR="00540616" w:rsidRPr="00540616">
        <w:rPr>
          <w:bCs/>
        </w:rPr>
        <w:t>Luckin</w:t>
      </w:r>
      <w:proofErr w:type="spellEnd"/>
      <w:r w:rsidR="00540616" w:rsidRPr="00540616">
        <w:rPr>
          <w:bCs/>
        </w:rPr>
        <w:t xml:space="preserve"> &amp; Stanton Fraser] identified other positive aspects of AR, including </w:t>
      </w:r>
      <w:r w:rsidR="00540616" w:rsidRPr="00540616">
        <w:rPr>
          <w:b/>
          <w:bCs/>
        </w:rPr>
        <w:t xml:space="preserve">ease of use by young children, fun factor, flexibility across age groups and subject domains, ease of use in reference to installation/mobility of hardware, and the immersive and engaging nature of 3D AR </w:t>
      </w:r>
      <w:proofErr w:type="spellStart"/>
      <w:r w:rsidR="00540616" w:rsidRPr="00540616">
        <w:rPr>
          <w:b/>
          <w:bCs/>
        </w:rPr>
        <w:t>visualisations</w:t>
      </w:r>
      <w:proofErr w:type="spellEnd"/>
      <w:r w:rsidR="00540616" w:rsidRPr="00540616">
        <w:rPr>
          <w:b/>
          <w:bCs/>
        </w:rPr>
        <w:t>.</w:t>
      </w:r>
      <w:r w:rsidR="00540616" w:rsidRPr="00540616">
        <w:rPr>
          <w:bCs/>
        </w:rPr>
        <w:t>”</w:t>
      </w:r>
    </w:p>
    <w:p w:rsidR="00C4539F" w:rsidRDefault="00C4539F" w:rsidP="00C4539F">
      <w:pPr>
        <w:pStyle w:val="berschrift4"/>
        <w:rPr>
          <w:lang w:val="en-US"/>
        </w:rPr>
      </w:pPr>
      <w:bookmarkStart w:id="16" w:name="_Toc470026256"/>
      <w:r w:rsidRPr="000F6C54">
        <w:rPr>
          <w:lang w:val="en-US"/>
        </w:rPr>
        <w:t>Limitations</w:t>
      </w:r>
      <w:bookmarkEnd w:id="16"/>
    </w:p>
    <w:p w:rsidR="007C21E0" w:rsidRDefault="00A85AD2" w:rsidP="007C21E0">
      <w:pPr>
        <w:pStyle w:val="StandardErstzeileneinzug"/>
        <w:tabs>
          <w:tab w:val="left" w:pos="5640"/>
        </w:tabs>
      </w:pPr>
      <w:r>
        <w:fldChar w:fldCharType="begin" w:fldLock="1"/>
      </w:r>
      <w:r>
        <w:instrText>ADDIN CSL_CITATION { "citationItems" : [ { "id" : "ITEM-1", "itemData" : { "DOI" : "10.4061/2011/908468", "ISBN" : "8192642658", "PMID" : "17691992", "author" : [ { "dropping-particle" : "", "family" : "Azuma", "given" : "Ronald",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fldChar w:fldCharType="separate"/>
      </w:r>
      <w:r w:rsidRPr="00A85AD2">
        <w:rPr>
          <w:noProof/>
        </w:rPr>
        <w:t>(Azuma et al., 2001)</w:t>
      </w:r>
      <w:r>
        <w:fldChar w:fldCharType="end"/>
      </w:r>
      <w:r w:rsidR="007C21E0">
        <w:t xml:space="preserve">: </w:t>
      </w:r>
      <w:r w:rsidR="007C21E0" w:rsidRPr="007C21E0">
        <w:t>“</w:t>
      </w:r>
      <w:r w:rsidR="007C21E0" w:rsidRPr="007C21E0">
        <w:rPr>
          <w:b/>
          <w:bCs/>
        </w:rPr>
        <w:t>Problem areas in AR displays.</w:t>
      </w:r>
      <w:r w:rsidR="007C21E0" w:rsidRPr="007C21E0">
        <w:t xml:space="preserve"> See-through displays don’t have sufficient brightness, resolution, field of view, and contrast to seamlessly blend a wide range of real and virtual imagery. </w:t>
      </w:r>
      <w:r w:rsidR="007C21E0" w:rsidRPr="00FD5995">
        <w:t>Furthermore size, weight, and cost are still problems.”</w:t>
      </w:r>
    </w:p>
    <w:p w:rsidR="003C37EE" w:rsidRPr="003C37EE" w:rsidRDefault="003C37EE" w:rsidP="007C21E0">
      <w:pPr>
        <w:pStyle w:val="StandardErstzeileneinzug"/>
        <w:tabs>
          <w:tab w:val="left" w:pos="5640"/>
        </w:tabs>
      </w:pPr>
      <w:r>
        <w:t>Ibid: “</w:t>
      </w:r>
      <w:r w:rsidRPr="003C37EE">
        <w:t>We’ve grouped the major obstacles limiting the wider use of AR into three themes: t</w:t>
      </w:r>
      <w:r w:rsidRPr="003C37EE">
        <w:rPr>
          <w:b/>
          <w:bCs/>
        </w:rPr>
        <w:t>echnological limitations, user interface limitations, and social acceptance issues.</w:t>
      </w:r>
      <w:r w:rsidRPr="003C37EE">
        <w:t>”</w:t>
      </w:r>
    </w:p>
    <w:p w:rsidR="00282579" w:rsidRPr="00EB09FA" w:rsidRDefault="00A85AD2" w:rsidP="00282579">
      <w:pPr>
        <w:pStyle w:val="StandardErstzeileneinzug"/>
      </w:pPr>
      <w:r>
        <w:fldChar w:fldCharType="begin" w:fldLock="1"/>
      </w:r>
      <w:r>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plainTextFormattedCitation" : "(Kruijff et al., 2010)", "previouslyFormattedCitation" : "(Kruijff et al., 2010)" }, "properties" : { "noteIndex" : 0 }, "schema" : "https://github.com/citation-style-language/schema/raw/master/csl-citation.json" }</w:instrText>
      </w:r>
      <w:r>
        <w:fldChar w:fldCharType="separate"/>
      </w:r>
      <w:r w:rsidRPr="00A85AD2">
        <w:rPr>
          <w:noProof/>
        </w:rPr>
        <w:t>(Kruijff et al., 2010)</w:t>
      </w:r>
      <w:r>
        <w:fldChar w:fldCharType="end"/>
      </w:r>
      <w:r w:rsidR="00EB09FA" w:rsidRPr="00EB09FA">
        <w:t xml:space="preserve"> (“</w:t>
      </w:r>
      <w:proofErr w:type="gramStart"/>
      <w:r w:rsidR="00EB09FA" w:rsidRPr="00EB09FA">
        <w:t>created</w:t>
      </w:r>
      <w:proofErr w:type="gramEnd"/>
      <w:r w:rsidR="00EB09FA" w:rsidRPr="00EB09FA">
        <w:t xml:space="preserve"> with a visual processing and interpretation pipeline in mind.</w:t>
      </w:r>
      <w:r w:rsidR="00EB09FA">
        <w:t>”</w:t>
      </w:r>
      <w:r w:rsidR="00EB09FA" w:rsidRPr="00EB09FA">
        <w:t>)</w:t>
      </w:r>
      <w:r w:rsidR="00EB09FA">
        <w:t>: “</w:t>
      </w:r>
      <w:r w:rsidR="00EB09FA" w:rsidRPr="00EB09FA">
        <w:t xml:space="preserve">We organize issues into ones related to the </w:t>
      </w:r>
      <w:r w:rsidR="00EB09FA" w:rsidRPr="00EB09FA">
        <w:rPr>
          <w:b/>
          <w:bCs/>
        </w:rPr>
        <w:t>environment, capturing, augmentation, display, and individual user differences.</w:t>
      </w:r>
      <w:r w:rsidR="00EB09FA">
        <w:rPr>
          <w:b/>
          <w:bCs/>
        </w:rPr>
        <w:t xml:space="preserve">” -&gt; </w:t>
      </w:r>
      <w:proofErr w:type="spellStart"/>
      <w:r w:rsidR="00EB09FA">
        <w:rPr>
          <w:bCs/>
        </w:rPr>
        <w:t>Genauere</w:t>
      </w:r>
      <w:proofErr w:type="spellEnd"/>
      <w:r w:rsidR="00EB09FA">
        <w:rPr>
          <w:bCs/>
        </w:rPr>
        <w:t xml:space="preserve"> </w:t>
      </w:r>
      <w:proofErr w:type="spellStart"/>
      <w:r w:rsidR="00EB09FA">
        <w:rPr>
          <w:bCs/>
        </w:rPr>
        <w:t>Klassifizierung</w:t>
      </w:r>
      <w:proofErr w:type="spellEnd"/>
      <w:r w:rsidR="00EB09FA">
        <w:rPr>
          <w:bCs/>
        </w:rPr>
        <w:t xml:space="preserve"> </w:t>
      </w:r>
      <w:proofErr w:type="spellStart"/>
      <w:r w:rsidR="00EB09FA">
        <w:rPr>
          <w:bCs/>
        </w:rPr>
        <w:t>auch</w:t>
      </w:r>
      <w:proofErr w:type="spellEnd"/>
      <w:r w:rsidR="00EB09FA">
        <w:rPr>
          <w:bCs/>
        </w:rPr>
        <w:t xml:space="preserve"> in Research Diary</w:t>
      </w:r>
    </w:p>
    <w:p w:rsidR="00282579" w:rsidRPr="00FD5995" w:rsidRDefault="00A85AD2" w:rsidP="00282579">
      <w:pPr>
        <w:pStyle w:val="StandardErstzeileneinzug"/>
        <w:rPr>
          <w:lang w:val="es-ES_tradnl"/>
        </w:rPr>
      </w:pPr>
      <w:r>
        <w:rPr>
          <w:lang w:val="es-ES_tradnl"/>
        </w:rPr>
        <w:fldChar w:fldCharType="begin" w:fldLock="1"/>
      </w:r>
      <w:r w:rsidR="0016773E">
        <w:rPr>
          <w:lang w:val="es-ES_tradnl"/>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plainTextFormattedCitation" : "(Antonaci et al., 2015)", "previouslyFormattedCitation" : "(Antonaci et al., 2015)" }, "properties" : { "noteIndex" : 0 }, "schema" : "https://github.com/citation-style-language/schema/raw/master/csl-citation.json" }</w:instrText>
      </w:r>
      <w:r>
        <w:rPr>
          <w:lang w:val="es-ES_tradnl"/>
        </w:rPr>
        <w:fldChar w:fldCharType="separate"/>
      </w:r>
      <w:r w:rsidRPr="00A85AD2">
        <w:rPr>
          <w:noProof/>
          <w:lang w:val="es-ES_tradnl"/>
        </w:rPr>
        <w:t>(Antonaci et al., 2015)</w:t>
      </w:r>
      <w:r>
        <w:rPr>
          <w:lang w:val="es-ES_tradnl"/>
        </w:rPr>
        <w:fldChar w:fldCharType="end"/>
      </w:r>
    </w:p>
    <w:p w:rsidR="00C732DA" w:rsidRPr="00873C1B" w:rsidRDefault="0016773E" w:rsidP="000B5FF7">
      <w:pPr>
        <w:pStyle w:val="StandardErstzeileneinzug"/>
        <w:tabs>
          <w:tab w:val="left" w:pos="5640"/>
        </w:tabs>
        <w:rPr>
          <w:lang w:val="es-ES_tradnl"/>
        </w:rPr>
      </w:pPr>
      <w:r>
        <w:rPr>
          <w:lang w:val="es-ES_tradnl"/>
        </w:rPr>
        <w:fldChar w:fldCharType="begin" w:fldLock="1"/>
      </w:r>
      <w:r>
        <w:rPr>
          <w:lang w:val="es-ES_tradnl"/>
        </w:rP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Pr>
          <w:lang w:val="es-ES_tradnl"/>
        </w:rPr>
        <w:fldChar w:fldCharType="separate"/>
      </w:r>
      <w:r w:rsidRPr="0016773E">
        <w:rPr>
          <w:noProof/>
          <w:lang w:val="es-ES_tradnl"/>
        </w:rPr>
        <w:t>(Furmanski et al., 2002)</w:t>
      </w:r>
      <w:r>
        <w:rPr>
          <w:lang w:val="es-ES_tradnl"/>
        </w:rPr>
        <w:fldChar w:fldCharType="end"/>
      </w:r>
      <w:r w:rsidR="00C732DA" w:rsidRPr="00873C1B">
        <w:rPr>
          <w:lang w:val="es-ES_tradnl"/>
        </w:rPr>
        <w:t>(Interfaces überdenken)</w:t>
      </w:r>
    </w:p>
    <w:p w:rsidR="000B5FF7" w:rsidRDefault="0016773E" w:rsidP="000B5FF7">
      <w:pPr>
        <w:pStyle w:val="StandardErstzeileneinzug"/>
        <w:tabs>
          <w:tab w:val="left" w:pos="5640"/>
        </w:tabs>
      </w:pPr>
      <w:r>
        <w:fldChar w:fldCharType="begin" w:fldLock="1"/>
      </w:r>
      <w: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fldChar w:fldCharType="separate"/>
      </w:r>
      <w:r w:rsidRPr="0016773E">
        <w:rPr>
          <w:noProof/>
        </w:rPr>
        <w:t>(Dunleavy, 2014)</w:t>
      </w:r>
      <w:r>
        <w:fldChar w:fldCharType="end"/>
      </w:r>
      <w:r w:rsidR="000B5FF7" w:rsidRPr="000B5FF7">
        <w:t>: “One of the most frequently reported AR design challenges is preventing student cognitive overload during the experience” (+</w:t>
      </w:r>
      <w:proofErr w:type="spellStart"/>
      <w:r w:rsidR="000B5FF7" w:rsidRPr="000B5FF7">
        <w:t>Quellen</w:t>
      </w:r>
      <w:proofErr w:type="spellEnd"/>
      <w:r w:rsidR="000B5FF7" w:rsidRPr="000B5FF7">
        <w:t>)</w:t>
      </w:r>
      <w:r w:rsidR="000B5FF7">
        <w:t>;</w:t>
      </w:r>
    </w:p>
    <w:p w:rsidR="000B5FF7" w:rsidRDefault="00C57BC1" w:rsidP="000B5FF7">
      <w:pPr>
        <w:pStyle w:val="StandardErstzeileneinzug"/>
        <w:tabs>
          <w:tab w:val="left" w:pos="5640"/>
        </w:tabs>
      </w:pPr>
      <w:r>
        <w:t xml:space="preserve">Ibid: </w:t>
      </w:r>
      <w:r w:rsidR="000B5FF7" w:rsidRPr="000B5FF7">
        <w:t xml:space="preserve">“The mobile device as a lens rather than a screen is a critical design metaphor as </w:t>
      </w:r>
      <w:r w:rsidR="000B5FF7" w:rsidRPr="000B5FF7">
        <w:rPr>
          <w:b/>
          <w:bCs/>
        </w:rPr>
        <w:t>several studies have documented that students have the tendency to become fixated on the mobile device rather than observing the environment</w:t>
      </w:r>
      <w:r w:rsidR="000B5FF7" w:rsidRPr="000B5FF7">
        <w:t xml:space="preserve"> (Dunleavy et al., 2009, Dunleavy &amp; Simmons, 2011; Perry et al., 2008; Squire, 2010). While location-based and vision-based AR can provide powerful and compelling experiences, </w:t>
      </w:r>
      <w:r w:rsidR="000B5FF7" w:rsidRPr="000B5FF7">
        <w:rPr>
          <w:b/>
          <w:bCs/>
        </w:rPr>
        <w:t>it is critical that designers do not create experiences where the technology becomes a barrier to the environment. Rather the technology needs to drive the students deeper into the authentic observation and interaction</w:t>
      </w:r>
      <w:r w:rsidR="000B5FF7" w:rsidRPr="000B5FF7">
        <w:t xml:space="preserve"> with the environment and with each other if AR is to grow beyond a novelty technology.”</w:t>
      </w:r>
    </w:p>
    <w:p w:rsidR="00B24973" w:rsidRDefault="0016773E" w:rsidP="000B5FF7">
      <w:pPr>
        <w:pStyle w:val="StandardErstzeileneinzug"/>
        <w:tabs>
          <w:tab w:val="left" w:pos="5640"/>
        </w:tabs>
      </w:pPr>
      <w:r>
        <w:fldChar w:fldCharType="begin" w:fldLock="1"/>
      </w:r>
      <w: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16773E">
        <w:rPr>
          <w:noProof/>
        </w:rPr>
        <w:t>(Dunleavy et al., 2009)</w:t>
      </w:r>
      <w:r>
        <w:fldChar w:fldCharType="end"/>
      </w:r>
      <w:r w:rsidR="00B24973">
        <w:t xml:space="preserve">: </w:t>
      </w:r>
      <w:r w:rsidR="00B24973" w:rsidRPr="00B24973">
        <w:t>“However, while the AR simulation provided potentially transformative added value, it simultaneously presented unique technological, managerial, and cognitive challenges to teaching and learning.”</w:t>
      </w:r>
    </w:p>
    <w:p w:rsidR="00B24973" w:rsidRDefault="0016773E" w:rsidP="000B5FF7">
      <w:pPr>
        <w:pStyle w:val="StandardErstzeileneinzug"/>
        <w:tabs>
          <w:tab w:val="left" w:pos="5640"/>
        </w:tabs>
      </w:pPr>
      <w:r>
        <w:fldChar w:fldCharType="begin" w:fldLock="1"/>
      </w:r>
      <w: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16773E">
        <w:rPr>
          <w:noProof/>
        </w:rPr>
        <w:t>(Dunleavy et al., 2009)</w:t>
      </w:r>
      <w:r>
        <w:fldChar w:fldCharType="end"/>
      </w:r>
      <w:r w:rsidR="00B24973">
        <w:t xml:space="preserve">: </w:t>
      </w:r>
      <w:r w:rsidR="00B24973" w:rsidRPr="00B24973">
        <w:t xml:space="preserve">“As students navigated through the game space, they were frequently observed ignoring the physical space around them to focus exclusively on the data being presented via the handheld. The research team recorded multiple examples of students being </w:t>
      </w:r>
      <w:r w:rsidR="00B24973" w:rsidRPr="00B24973">
        <w:rPr>
          <w:b/>
          <w:bCs/>
        </w:rPr>
        <w:t>so engaged in the game environment that they lost track of their real environment.</w:t>
      </w:r>
      <w:r w:rsidR="00B24973" w:rsidRPr="00B24973">
        <w:t xml:space="preserve"> Beyond the obvious safety concerns related to students ignoring their environment while </w:t>
      </w:r>
      <w:r w:rsidR="00B24973" w:rsidRPr="00B24973">
        <w:lastRenderedPageBreak/>
        <w:t xml:space="preserve">walking in an urban setting, </w:t>
      </w:r>
      <w:r w:rsidR="00B24973" w:rsidRPr="00B24973">
        <w:rPr>
          <w:b/>
        </w:rPr>
        <w:t>this engrossment could actually be counterproductive</w:t>
      </w:r>
      <w:r w:rsidR="00B24973" w:rsidRPr="00B24973">
        <w:t xml:space="preserve"> if the AR simulation is designed to incorporate the physical space into the learning experience.</w:t>
      </w:r>
    </w:p>
    <w:p w:rsidR="00D838DE" w:rsidRPr="00D838DE" w:rsidRDefault="0016773E" w:rsidP="00D838DE">
      <w:pPr>
        <w:pStyle w:val="StandardErstzeileneinzug"/>
        <w:numPr>
          <w:ilvl w:val="0"/>
          <w:numId w:val="3"/>
        </w:numPr>
        <w:tabs>
          <w:tab w:val="left" w:pos="5640"/>
        </w:tabs>
      </w:pPr>
      <w:r>
        <w:fldChar w:fldCharType="begin" w:fldLock="1"/>
      </w:r>
      <w:r>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fldChar w:fldCharType="separate"/>
      </w:r>
      <w:r w:rsidRPr="0016773E">
        <w:rPr>
          <w:noProof/>
        </w:rPr>
        <w:t>(Ternier, De Vries, et al., 2012)</w:t>
      </w:r>
      <w:r>
        <w:fldChar w:fldCharType="end"/>
      </w:r>
      <w:r w:rsidR="00D838DE" w:rsidRPr="00D838DE">
        <w:t xml:space="preserve"> </w:t>
      </w:r>
      <w:proofErr w:type="spellStart"/>
      <w:r w:rsidR="00D838DE" w:rsidRPr="00D838DE">
        <w:t>sehr</w:t>
      </w:r>
      <w:proofErr w:type="spellEnd"/>
      <w:r w:rsidR="00D838DE" w:rsidRPr="00D838DE">
        <w:t xml:space="preserve"> </w:t>
      </w:r>
      <w:proofErr w:type="spellStart"/>
      <w:r w:rsidR="00D838DE" w:rsidRPr="00D838DE">
        <w:t>ähnlich</w:t>
      </w:r>
      <w:proofErr w:type="spellEnd"/>
      <w:r w:rsidR="00D838DE" w:rsidRPr="00D838DE">
        <w:t xml:space="preserve"> (</w:t>
      </w:r>
      <w:proofErr w:type="spellStart"/>
      <w:r w:rsidR="00D838DE" w:rsidRPr="00D838DE">
        <w:t>über</w:t>
      </w:r>
      <w:proofErr w:type="spellEnd"/>
      <w:r w:rsidR="00D838DE" w:rsidRPr="00D838DE">
        <w:t xml:space="preserve"> </w:t>
      </w:r>
      <w:proofErr w:type="spellStart"/>
      <w:r w:rsidR="00D838DE" w:rsidRPr="00D838DE">
        <w:t>andere</w:t>
      </w:r>
      <w:proofErr w:type="spellEnd"/>
      <w:r w:rsidR="00D838DE" w:rsidRPr="00D838DE">
        <w:t xml:space="preserve"> </w:t>
      </w:r>
      <w:proofErr w:type="spellStart"/>
      <w:r w:rsidR="00D838DE" w:rsidRPr="00D838DE">
        <w:t>Quelle</w:t>
      </w:r>
      <w:proofErr w:type="spellEnd"/>
      <w:r w:rsidR="00D838DE" w:rsidRPr="00D838DE">
        <w:t xml:space="preserve">): </w:t>
      </w:r>
      <w:r w:rsidR="00D838DE">
        <w:t xml:space="preserve">“The </w:t>
      </w:r>
      <w:proofErr w:type="spellStart"/>
      <w:r w:rsidR="00D838DE">
        <w:t>Locatory</w:t>
      </w:r>
      <w:proofErr w:type="spellEnd"/>
      <w:r w:rsidR="00D838DE">
        <w:t xml:space="preserve"> app absorbed all of the attention of the users, which might lead to dangerous situations. While playing the game, observers had to highlight the danger of cars entering and leaving the campus. We found that the way users perceived the game environment relates to tunnel vision.”</w:t>
      </w:r>
    </w:p>
    <w:p w:rsidR="00B24973" w:rsidRPr="00F57265" w:rsidRDefault="0016773E" w:rsidP="000B5FF7">
      <w:pPr>
        <w:pStyle w:val="StandardErstzeileneinzug"/>
        <w:tabs>
          <w:tab w:val="left" w:pos="5640"/>
        </w:tabs>
      </w:pPr>
      <w:r>
        <w:fldChar w:fldCharType="begin" w:fldLock="1"/>
      </w:r>
      <w: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w:instrText>
      </w:r>
      <w:r w:rsidRPr="0016773E">
        <w:rPr>
          <w:lang w:val="de-DE"/>
        </w:rPr>
        <w:instrText>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16773E">
        <w:rPr>
          <w:noProof/>
          <w:lang w:val="de-DE"/>
        </w:rPr>
        <w:t>(Dunleavy et al., 2009)</w:t>
      </w:r>
      <w:r>
        <w:fldChar w:fldCharType="end"/>
      </w:r>
      <w:r w:rsidR="00B24973" w:rsidRPr="0016773E">
        <w:rPr>
          <w:lang w:val="de-DE"/>
        </w:rPr>
        <w:t xml:space="preserve"> erwähnt Wetter als Störungsfaktor</w:t>
      </w:r>
      <w:r w:rsidR="00F57265" w:rsidRPr="0016773E">
        <w:rPr>
          <w:lang w:val="de-DE"/>
        </w:rPr>
        <w:t xml:space="preserve"> (</w:t>
      </w:r>
      <w:r>
        <w:fldChar w:fldCharType="begin" w:fldLock="1"/>
      </w:r>
      <w:r>
        <w:rPr>
          <w:lang w:val="de-DE"/>
        </w:rP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16773E">
        <w:rPr>
          <w:noProof/>
          <w:lang w:val="de-DE"/>
        </w:rPr>
        <w:t>(FitzGerald et al., 2013)</w:t>
      </w:r>
      <w:r>
        <w:fldChar w:fldCharType="end"/>
      </w:r>
      <w:r w:rsidR="00F57265" w:rsidRPr="0016773E">
        <w:rPr>
          <w:lang w:val="de-DE"/>
        </w:rPr>
        <w:t>: “Top-</w:t>
      </w:r>
      <w:proofErr w:type="spellStart"/>
      <w:r w:rsidR="00F57265" w:rsidRPr="0016773E">
        <w:rPr>
          <w:lang w:val="de-DE"/>
        </w:rPr>
        <w:t>of</w:t>
      </w:r>
      <w:proofErr w:type="spellEnd"/>
      <w:r w:rsidR="00F57265" w:rsidRPr="0016773E">
        <w:rPr>
          <w:lang w:val="de-DE"/>
        </w:rPr>
        <w:t>-</w:t>
      </w:r>
      <w:proofErr w:type="spellStart"/>
      <w:r w:rsidR="00F57265" w:rsidRPr="0016773E">
        <w:rPr>
          <w:lang w:val="de-DE"/>
        </w:rPr>
        <w:t>the</w:t>
      </w:r>
      <w:proofErr w:type="spellEnd"/>
      <w:r w:rsidR="00F57265" w:rsidRPr="0016773E">
        <w:rPr>
          <w:lang w:val="de-DE"/>
        </w:rPr>
        <w:t xml:space="preserve">-range </w:t>
      </w:r>
      <w:proofErr w:type="spellStart"/>
      <w:r w:rsidR="00F57265" w:rsidRPr="0016773E">
        <w:rPr>
          <w:lang w:val="de-DE"/>
        </w:rPr>
        <w:t>geolocation</w:t>
      </w:r>
      <w:proofErr w:type="spellEnd"/>
      <w:r w:rsidR="00F57265" w:rsidRPr="0016773E">
        <w:rPr>
          <w:lang w:val="de-DE"/>
        </w:rPr>
        <w:t xml:space="preserve"> </w:t>
      </w:r>
      <w:proofErr w:type="spellStart"/>
      <w:r w:rsidR="00F57265" w:rsidRPr="0016773E">
        <w:rPr>
          <w:lang w:val="de-DE"/>
        </w:rPr>
        <w:t>systems</w:t>
      </w:r>
      <w:proofErr w:type="spellEnd"/>
      <w:r w:rsidR="00F57265" w:rsidRPr="0016773E">
        <w:rPr>
          <w:lang w:val="de-DE"/>
        </w:rPr>
        <w:t xml:space="preserve"> </w:t>
      </w:r>
      <w:proofErr w:type="spellStart"/>
      <w:r w:rsidR="00F57265" w:rsidRPr="0016773E">
        <w:rPr>
          <w:lang w:val="de-DE"/>
        </w:rPr>
        <w:t>are</w:t>
      </w:r>
      <w:proofErr w:type="spellEnd"/>
      <w:r w:rsidR="00F57265" w:rsidRPr="0016773E">
        <w:rPr>
          <w:lang w:val="de-DE"/>
        </w:rPr>
        <w:t xml:space="preserve"> (...) </w:t>
      </w:r>
      <w:proofErr w:type="spellStart"/>
      <w:r w:rsidR="00F57265" w:rsidRPr="0016773E">
        <w:rPr>
          <w:lang w:val="de-DE"/>
        </w:rPr>
        <w:t>very</w:t>
      </w:r>
      <w:proofErr w:type="spellEnd"/>
      <w:r w:rsidR="00F57265" w:rsidRPr="0016773E">
        <w:rPr>
          <w:lang w:val="de-DE"/>
        </w:rPr>
        <w:t xml:space="preserve"> expensive: </w:t>
      </w:r>
      <w:proofErr w:type="spellStart"/>
      <w:r w:rsidR="00F57265" w:rsidRPr="0016773E">
        <w:rPr>
          <w:lang w:val="de-DE"/>
        </w:rPr>
        <w:t>cheaper</w:t>
      </w:r>
      <w:proofErr w:type="spellEnd"/>
      <w:r w:rsidR="00F57265" w:rsidRPr="0016773E">
        <w:rPr>
          <w:lang w:val="de-DE"/>
        </w:rPr>
        <w:t xml:space="preserve"> </w:t>
      </w:r>
      <w:proofErr w:type="spellStart"/>
      <w:r w:rsidR="00F57265" w:rsidRPr="0016773E">
        <w:rPr>
          <w:lang w:val="de-DE"/>
        </w:rPr>
        <w:t>tools</w:t>
      </w:r>
      <w:proofErr w:type="spellEnd"/>
      <w:r w:rsidR="00F57265" w:rsidRPr="0016773E">
        <w:rPr>
          <w:lang w:val="de-DE"/>
        </w:rPr>
        <w:t xml:space="preserve"> </w:t>
      </w:r>
      <w:proofErr w:type="spellStart"/>
      <w:r w:rsidR="00F57265" w:rsidRPr="0016773E">
        <w:rPr>
          <w:lang w:val="de-DE"/>
        </w:rPr>
        <w:t>are</w:t>
      </w:r>
      <w:proofErr w:type="spellEnd"/>
      <w:r w:rsidR="00F57265" w:rsidRPr="0016773E">
        <w:rPr>
          <w:lang w:val="de-DE"/>
        </w:rPr>
        <w:t xml:space="preserve"> </w:t>
      </w:r>
      <w:proofErr w:type="spellStart"/>
      <w:r w:rsidR="00F57265" w:rsidRPr="0016773E">
        <w:rPr>
          <w:lang w:val="de-DE"/>
        </w:rPr>
        <w:t>only</w:t>
      </w:r>
      <w:proofErr w:type="spellEnd"/>
      <w:r w:rsidR="00F57265" w:rsidRPr="0016773E">
        <w:rPr>
          <w:lang w:val="de-DE"/>
        </w:rPr>
        <w:t xml:space="preserve"> </w:t>
      </w:r>
      <w:proofErr w:type="spellStart"/>
      <w:r w:rsidR="00F57265" w:rsidRPr="0016773E">
        <w:rPr>
          <w:lang w:val="de-DE"/>
        </w:rPr>
        <w:t>accurate</w:t>
      </w:r>
      <w:proofErr w:type="spellEnd"/>
      <w:r w:rsidR="00F57265" w:rsidRPr="0016773E">
        <w:rPr>
          <w:lang w:val="de-DE"/>
        </w:rPr>
        <w:t xml:space="preserve"> </w:t>
      </w:r>
      <w:proofErr w:type="spellStart"/>
      <w:r w:rsidR="00F57265" w:rsidRPr="0016773E">
        <w:rPr>
          <w:lang w:val="de-DE"/>
        </w:rPr>
        <w:t>to</w:t>
      </w:r>
      <w:proofErr w:type="spellEnd"/>
      <w:r w:rsidR="00F57265" w:rsidRPr="0016773E">
        <w:rPr>
          <w:lang w:val="de-DE"/>
        </w:rPr>
        <w:t xml:space="preserve"> </w:t>
      </w:r>
      <w:proofErr w:type="spellStart"/>
      <w:r w:rsidR="00F57265" w:rsidRPr="0016773E">
        <w:rPr>
          <w:lang w:val="de-DE"/>
        </w:rPr>
        <w:t>several</w:t>
      </w:r>
      <w:proofErr w:type="spellEnd"/>
      <w:r w:rsidR="00F57265" w:rsidRPr="0016773E">
        <w:rPr>
          <w:lang w:val="de-DE"/>
        </w:rPr>
        <w:t xml:space="preserve"> </w:t>
      </w:r>
      <w:proofErr w:type="spellStart"/>
      <w:r w:rsidR="00F57265" w:rsidRPr="0016773E">
        <w:rPr>
          <w:lang w:val="de-DE"/>
        </w:rPr>
        <w:t>metres</w:t>
      </w:r>
      <w:proofErr w:type="spellEnd"/>
      <w:r w:rsidR="00F57265" w:rsidRPr="0016773E">
        <w:rPr>
          <w:lang w:val="de-DE"/>
        </w:rPr>
        <w:t xml:space="preserve">. </w:t>
      </w:r>
      <w:r w:rsidR="00F57265" w:rsidRPr="00F57265">
        <w:t xml:space="preserve">Their accuracy can be further degraded by </w:t>
      </w:r>
      <w:r w:rsidR="00F57265" w:rsidRPr="00F57265">
        <w:rPr>
          <w:b/>
          <w:bCs/>
        </w:rPr>
        <w:t>local environmental conditions</w:t>
      </w:r>
      <w:r w:rsidR="00F57265" w:rsidRPr="00F57265">
        <w:t xml:space="preserve"> (...).”</w:t>
      </w:r>
      <w:r w:rsidR="00F57265">
        <w:t xml:space="preserve"> </w:t>
      </w:r>
      <w:r w:rsidR="00F57265" w:rsidRPr="00F57265">
        <w:t>“Other concerns include ensuring the screen can be read in bright sunlight and that the device can function in the rain or after being dropped.”)</w:t>
      </w:r>
    </w:p>
    <w:p w:rsidR="000D35EE" w:rsidRPr="009C0952" w:rsidRDefault="0016773E" w:rsidP="000B5FF7">
      <w:pPr>
        <w:pStyle w:val="StandardErstzeileneinzug"/>
        <w:tabs>
          <w:tab w:val="left" w:pos="5640"/>
        </w:tabs>
        <w:rPr>
          <w:lang w:val="de-DE"/>
        </w:rPr>
      </w:pP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16773E">
        <w:rPr>
          <w:noProof/>
        </w:rPr>
        <w:t>(FitzGerald et al., 2013)</w:t>
      </w:r>
      <w:r>
        <w:fldChar w:fldCharType="end"/>
      </w:r>
      <w:r w:rsidR="009C0952" w:rsidRPr="009C0952">
        <w:t xml:space="preserve">: </w:t>
      </w:r>
      <w:proofErr w:type="spellStart"/>
      <w:r w:rsidR="009C0952" w:rsidRPr="009C0952">
        <w:t>Einschränkungen</w:t>
      </w:r>
      <w:proofErr w:type="spellEnd"/>
      <w:r w:rsidR="009C0952" w:rsidRPr="009C0952">
        <w:t xml:space="preserve"> von GPS: “</w:t>
      </w:r>
      <w:r w:rsidR="009C0952" w:rsidRPr="009C0952">
        <w:rPr>
          <w:b/>
          <w:bCs/>
        </w:rPr>
        <w:t>GPS requires line of sight</w:t>
      </w:r>
      <w:r w:rsidR="009C0952" w:rsidRPr="009C0952">
        <w:t xml:space="preserve"> for satellite communication and so cannot be used indoors with any great accuracy (</w:t>
      </w:r>
      <w:r w:rsidR="009C0952">
        <w:t>…</w:t>
      </w:r>
      <w:r w:rsidR="009C0952" w:rsidRPr="009C0952">
        <w:t>)</w:t>
      </w:r>
      <w:r w:rsidR="009C0952">
        <w:t>.</w:t>
      </w:r>
      <w:r w:rsidR="009C0952" w:rsidRPr="009C0952">
        <w:t xml:space="preserve">“ </w:t>
      </w:r>
      <w:r>
        <w:rPr>
          <w:lang w:val="de-DE"/>
        </w:rPr>
        <w:fldChar w:fldCharType="begin" w:fldLock="1"/>
      </w:r>
      <w:r w:rsidRPr="00873C1B">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w:instrText>
      </w:r>
      <w:r>
        <w:rPr>
          <w:lang w:val="de-DE"/>
        </w:rPr>
        <w:instrText>"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id" : "ITEM-2", "itemData" : { "DOI" : "10.3217/jucs-018-15-2143", "ISBN" : "0948695X (ISSN)", "PMID" : "22248183", "abstract" : "This article deals with educational opportunities for mixed reality games and related scenarios for learning. It discusses several issues and educational challenges to be tackled when linking augmented reality and augmented virtuality. Second, the paper describes the architecture of the ARLearn system which offers highly flexible support for different educational settings. Three prototypical use cases implemented based on the underlying ARLearn framework are discussed, which are a field trip system, an augmented Google StreetView client called StreetLearn, and a real time crisis intervention game. ARLearn combines real time notification and mixed reality games across Mobile Augmented Reality and Virtual Reality and the authors aim to use the underlying (open source) framework for further case studies and mixed reality applications for learning support.",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2", "issue" : "15", "issued" : { "date-parts" : [ [ "2012" ] ] }, "page" : "2143-2164", "title" : "ARLearn: Augmented reality meets augmented virtuality", "type" : "article-journal", "volume" : "18" }, "uris" : [ "http://www.mendeley.com/documents/?uuid=8ae6b190-f4f3-38f0-ba7d-0b36a1efb2e4" ] } ], "mendeley" : { "formattedCitation" : "(Ternier, De Vries, et al., 2012; Ternier, Klemke, et al., 2012)", "plainTextFormattedCitation" : "(Ternier, De Vries, et al., 2012; Ternier, Klemke, et al., 2012)", "previouslyFormattedCitation" : "(Ternier, De Vries, et al., 2012; Ternier, Klemke, et al., 2012)" }, "properties" : { "noteIndex" : 0 }, "schema" : "https://github.com/citation-style-language/schema/raw/master/csl-citation.json" }</w:instrText>
      </w:r>
      <w:r>
        <w:rPr>
          <w:lang w:val="de-DE"/>
        </w:rPr>
        <w:fldChar w:fldCharType="separate"/>
      </w:r>
      <w:r w:rsidRPr="0016773E">
        <w:rPr>
          <w:noProof/>
          <w:lang w:val="de-DE"/>
        </w:rPr>
        <w:t>(Ternier, De Vries, et al., 2012; Ternier, Klemke, et al., 2012)</w:t>
      </w:r>
      <w:r>
        <w:rPr>
          <w:lang w:val="de-DE"/>
        </w:rPr>
        <w:fldChar w:fldCharType="end"/>
      </w:r>
      <w:r w:rsidR="009C0952" w:rsidRPr="009C0952">
        <w:rPr>
          <w:lang w:val="de-DE"/>
        </w:rPr>
        <w:t xml:space="preserve"> ähnlich </w:t>
      </w:r>
      <w:r w:rsidR="009C0952">
        <w:rPr>
          <w:lang w:val="de-DE"/>
        </w:rPr>
        <w:t>(</w:t>
      </w:r>
      <w:r w:rsidR="008D4F8D">
        <w:rPr>
          <w:lang w:val="de-DE"/>
        </w:rPr>
        <w:t>Auch draußen d</w:t>
      </w:r>
      <w:r w:rsidR="009C0952">
        <w:rPr>
          <w:lang w:val="de-DE"/>
        </w:rPr>
        <w:t xml:space="preserve">urch Infrastruktur beschränkt) </w:t>
      </w:r>
      <w:r w:rsidR="009C0952" w:rsidRPr="009C0952">
        <w:rPr>
          <w:lang w:val="de-DE"/>
        </w:rPr>
        <w:t>in Florenz.</w:t>
      </w:r>
    </w:p>
    <w:p w:rsidR="00FC216C" w:rsidRDefault="0016773E" w:rsidP="000B5FF7">
      <w:pPr>
        <w:pStyle w:val="StandardErstzeileneinzug"/>
        <w:tabs>
          <w:tab w:val="left" w:pos="5640"/>
        </w:tabs>
      </w:pPr>
      <w:r>
        <w:fldChar w:fldCharType="begin" w:fldLock="1"/>
      </w:r>
      <w:r w:rsidR="00FF21AA">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16773E">
        <w:rPr>
          <w:noProof/>
        </w:rPr>
        <w:t>(Dunleavy et al., 2009)</w:t>
      </w:r>
      <w:r>
        <w:fldChar w:fldCharType="end"/>
      </w:r>
      <w:r w:rsidR="00676B3D" w:rsidRPr="00676B3D">
        <w:t>:</w:t>
      </w:r>
      <w:r w:rsidR="00676B3D" w:rsidRPr="00676B3D">
        <w:rPr>
          <w:rFonts w:ascii="Arial" w:hAnsi="Arial" w:cs="Arial"/>
          <w:color w:val="000000"/>
          <w:szCs w:val="22"/>
        </w:rPr>
        <w:t xml:space="preserve"> </w:t>
      </w:r>
      <w:r w:rsidR="00676B3D" w:rsidRPr="00676B3D">
        <w:t xml:space="preserve">“The findings from this study emphasize how engaged students become simply by using similar tools to learn. While this use will continue to be a motivating factor regardless of content due to the inherent novelty effect, we can safely predict that this </w:t>
      </w:r>
      <w:r w:rsidR="00676B3D" w:rsidRPr="00676B3D">
        <w:rPr>
          <w:b/>
          <w:bCs/>
        </w:rPr>
        <w:t>novelty engagement will fade as the students become accustomed</w:t>
      </w:r>
      <w:r w:rsidR="00676B3D" w:rsidRPr="00676B3D">
        <w:t xml:space="preserve"> to this method of learning.”</w:t>
      </w:r>
    </w:p>
    <w:p w:rsidR="00F57265" w:rsidRPr="00F57265" w:rsidRDefault="00FF21AA" w:rsidP="000B5FF7">
      <w:pPr>
        <w:pStyle w:val="StandardErstzeileneinzug"/>
        <w:tabs>
          <w:tab w:val="left" w:pos="5640"/>
        </w:tabs>
      </w:pP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FF21AA">
        <w:rPr>
          <w:noProof/>
        </w:rPr>
        <w:t>(FitzGerald et al., 2013)</w:t>
      </w:r>
      <w:r>
        <w:fldChar w:fldCharType="end"/>
      </w:r>
      <w:r w:rsidR="00F57265">
        <w:t xml:space="preserve">: </w:t>
      </w:r>
      <w:r w:rsidR="00F57265" w:rsidRPr="00F57265">
        <w:t xml:space="preserve">“One of the most sensitive issues relates to </w:t>
      </w:r>
      <w:r w:rsidR="00F57265" w:rsidRPr="00F57265">
        <w:rPr>
          <w:b/>
          <w:bCs/>
        </w:rPr>
        <w:t>knowledge of a user’s location</w:t>
      </w:r>
      <w:r w:rsidR="00F57265" w:rsidRPr="00F57265">
        <w:t xml:space="preserve">. This is a basic requirement of </w:t>
      </w:r>
      <w:proofErr w:type="spellStart"/>
      <w:r w:rsidR="00F57265" w:rsidRPr="00F57265">
        <w:t>geolocated</w:t>
      </w:r>
      <w:proofErr w:type="spellEnd"/>
      <w:r w:rsidR="00F57265" w:rsidRPr="00F57265">
        <w:t xml:space="preserve"> AR, but may be off-putting for users who are not aware exactly what data is being collected or who are wary of being tracked or targeted by companies which provide </w:t>
      </w:r>
      <w:proofErr w:type="spellStart"/>
      <w:r w:rsidR="00F57265" w:rsidRPr="00F57265">
        <w:rPr>
          <w:b/>
          <w:bCs/>
        </w:rPr>
        <w:t>personalised</w:t>
      </w:r>
      <w:proofErr w:type="spellEnd"/>
      <w:r w:rsidR="00F57265" w:rsidRPr="00F57265">
        <w:rPr>
          <w:b/>
          <w:bCs/>
        </w:rPr>
        <w:t xml:space="preserve"> marketing</w:t>
      </w:r>
      <w:r w:rsidR="00F57265" w:rsidRPr="00F57265">
        <w:t xml:space="preserve"> (Hamilton, 2012).”</w:t>
      </w:r>
    </w:p>
    <w:p w:rsidR="00676B3D" w:rsidRPr="00FC216C" w:rsidRDefault="00FF21AA" w:rsidP="00FC216C">
      <w:pPr>
        <w:pStyle w:val="StandardErstzeileneinzug"/>
        <w:numPr>
          <w:ilvl w:val="0"/>
          <w:numId w:val="3"/>
        </w:numPr>
        <w:tabs>
          <w:tab w:val="left" w:pos="5640"/>
        </w:tabs>
      </w:pPr>
      <w:r>
        <w:fldChar w:fldCharType="begin" w:fldLock="1"/>
      </w:r>
      <w: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fldChar w:fldCharType="separate"/>
      </w:r>
      <w:r w:rsidRPr="00FF21AA">
        <w:rPr>
          <w:noProof/>
        </w:rPr>
        <w:t>(Wetzel et al., 2008)</w:t>
      </w:r>
      <w:r>
        <w:fldChar w:fldCharType="end"/>
      </w:r>
      <w:r w:rsidR="00FC216C">
        <w:t xml:space="preserve"> </w:t>
      </w:r>
      <w:proofErr w:type="spellStart"/>
      <w:r w:rsidR="00FC216C">
        <w:t>ähnlich</w:t>
      </w:r>
      <w:proofErr w:type="spellEnd"/>
      <w:r w:rsidR="003F698F">
        <w:t xml:space="preserve"> (</w:t>
      </w:r>
      <w:proofErr w:type="spellStart"/>
      <w:r w:rsidR="003F698F">
        <w:t>über</w:t>
      </w:r>
      <w:proofErr w:type="spellEnd"/>
      <w:r w:rsidR="003F698F">
        <w:t xml:space="preserve"> Games </w:t>
      </w:r>
      <w:proofErr w:type="spellStart"/>
      <w:r w:rsidR="003F698F">
        <w:t>allgemein</w:t>
      </w:r>
      <w:proofErr w:type="spellEnd"/>
      <w:r w:rsidR="003F698F">
        <w:t>)</w:t>
      </w:r>
      <w:r w:rsidR="00FC216C">
        <w:t xml:space="preserve">: </w:t>
      </w:r>
      <w:r w:rsidR="00FC216C" w:rsidRPr="00FC216C">
        <w:t xml:space="preserve">“When players encounter AR games for the first time they are typically impressed, enjoy playing them and have ideas for other AR games. However, this observation does not mean that all AR games are “good”, rather it is often related to </w:t>
      </w:r>
      <w:r w:rsidR="00FC216C" w:rsidRPr="00FC216C">
        <w:rPr>
          <w:b/>
          <w:bCs/>
        </w:rPr>
        <w:t>the experience of the new and novel technologies</w:t>
      </w:r>
      <w:r w:rsidR="00FC216C" w:rsidRPr="00FC216C">
        <w:t>.”</w:t>
      </w:r>
    </w:p>
    <w:p w:rsidR="00AD5217" w:rsidRPr="00AD5217" w:rsidRDefault="00FF21AA" w:rsidP="00AD5217">
      <w:pPr>
        <w:pStyle w:val="StandardErstzeileneinzug"/>
      </w:pPr>
      <w:r>
        <w:fldChar w:fldCharType="begin" w:fldLock="1"/>
      </w:r>
      <w:r w:rsidR="00790866">
        <w:instrText>ADDIN CSL_CITATION { "citationItems" : [ { "id" : "ITEM-1", "itemData" : { "DOI" : "10.1109/ISAR.2000.880917", "ISBN" : "0769508464", "ISSN" : "02721716", "abstract" : "Augmented reality is a potentially powerful paradigm for annotating the environment with computer-generated material. These benefits will be evert greater when augmented reality systems become mobile and wearable. However to minimize the problem of clutter and maximize the effectiveness of the display, algorithms must be developed to select only the most important information for the user: in this paper we describe a region-based information filtering algorithm. The algorithm takes account of the state of the user (location and intent) and the state of individual objects about which information can be presented. It can dynamically respond to changes in the environment and the user's state. We also describe how simple temporal, distance and angle cues can be used to refine the transitions between different information sets.",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plainTextFormattedCitation" : "(Julier et al., 2000)", "previouslyFormattedCitation" : "(Julier et al., 2000)" }, "properties" : { "noteIndex" : 0 }, "schema" : "https://github.com/citation-style-language/schema/raw/master/csl-citation.json" }</w:instrText>
      </w:r>
      <w:r>
        <w:fldChar w:fldCharType="separate"/>
      </w:r>
      <w:r w:rsidRPr="00FF21AA">
        <w:rPr>
          <w:noProof/>
        </w:rPr>
        <w:t>(Julier et al., 2000)</w:t>
      </w:r>
      <w:r>
        <w:fldChar w:fldCharType="end"/>
      </w:r>
      <w:r w:rsidR="005A598C">
        <w:t xml:space="preserve">: </w:t>
      </w:r>
      <w:r w:rsidR="005A598C" w:rsidRPr="005A598C">
        <w:t>“If a graphics-based AR system is to be effective, care must be taken to ensure that its display is not cluttered with too much information.”</w:t>
      </w:r>
      <w:r w:rsidR="005A598C">
        <w:t xml:space="preserve"> -&gt; </w:t>
      </w:r>
      <w:proofErr w:type="spellStart"/>
      <w:r w:rsidR="00AD5217">
        <w:t>Lösungsansatz</w:t>
      </w:r>
      <w:proofErr w:type="spellEnd"/>
      <w:r w:rsidR="00AD5217">
        <w:t xml:space="preserve">: </w:t>
      </w:r>
      <w:proofErr w:type="spellStart"/>
      <w:r w:rsidR="00AD5217">
        <w:t>Filtertechnik</w:t>
      </w:r>
      <w:proofErr w:type="spellEnd"/>
      <w:proofErr w:type="gramStart"/>
      <w:r w:rsidR="00AD5217">
        <w:t>.</w:t>
      </w:r>
      <w:proofErr w:type="gramEnd"/>
      <w:r w:rsidR="00AD5217">
        <w:br/>
      </w:r>
      <w:r w:rsidR="00AD5217" w:rsidRPr="00AD5217">
        <w:t>“An informal domain analysis of our application scenario suggested to us that the filtering mechanism should take into account the following properties:</w:t>
      </w:r>
    </w:p>
    <w:p w:rsidR="00AD5217" w:rsidRPr="00AD5217" w:rsidRDefault="00AD5217" w:rsidP="00AD5217">
      <w:pPr>
        <w:pStyle w:val="StandardErstzeileneinzug"/>
        <w:numPr>
          <w:ilvl w:val="0"/>
          <w:numId w:val="2"/>
        </w:numPr>
      </w:pPr>
      <w:r w:rsidRPr="00AD5217">
        <w:t>Users will perform a broad range of tasks, from maintaining general situational awareness of their environment, to searching for specific objects, to attending to a specific set of objects involved in an activity.</w:t>
      </w:r>
    </w:p>
    <w:p w:rsidR="00AD5217" w:rsidRPr="00AD5217" w:rsidRDefault="00AD5217" w:rsidP="00AD5217">
      <w:pPr>
        <w:pStyle w:val="StandardErstzeileneinzug"/>
        <w:numPr>
          <w:ilvl w:val="0"/>
          <w:numId w:val="2"/>
        </w:numPr>
      </w:pPr>
      <w:r w:rsidRPr="00AD5217">
        <w:lastRenderedPageBreak/>
        <w:t>Any object, of any type, at any point in time, can become sufficiently important that it must be able to pass the filtering criteria.</w:t>
      </w:r>
    </w:p>
    <w:p w:rsidR="00AD5217" w:rsidRPr="00AD5217" w:rsidRDefault="00AD5217" w:rsidP="00AD5217">
      <w:pPr>
        <w:pStyle w:val="StandardErstzeileneinzug"/>
        <w:numPr>
          <w:ilvl w:val="0"/>
          <w:numId w:val="2"/>
        </w:numPr>
      </w:pPr>
      <w:r w:rsidRPr="00AD5217">
        <w:t>Certain objects are important to all users at all times.</w:t>
      </w:r>
    </w:p>
    <w:p w:rsidR="00AD5217" w:rsidRPr="00AD5217" w:rsidRDefault="00AD5217" w:rsidP="00AD5217">
      <w:pPr>
        <w:pStyle w:val="StandardErstzeileneinzug"/>
        <w:numPr>
          <w:ilvl w:val="0"/>
          <w:numId w:val="2"/>
        </w:numPr>
      </w:pPr>
      <w:r w:rsidRPr="00AD5217">
        <w:t>Certain objects are important to all users whenever they are performing a particular task.</w:t>
      </w:r>
    </w:p>
    <w:p w:rsidR="00AD5217" w:rsidRPr="00AD5217" w:rsidRDefault="00AD5217" w:rsidP="00AD5217">
      <w:pPr>
        <w:pStyle w:val="StandardErstzeileneinzug"/>
        <w:numPr>
          <w:ilvl w:val="0"/>
          <w:numId w:val="2"/>
        </w:numPr>
      </w:pPr>
      <w:r w:rsidRPr="00AD5217">
        <w:t>Some objects (such as the way points that define a route) are only important to the activities of a particular user.</w:t>
      </w:r>
    </w:p>
    <w:p w:rsidR="005A598C" w:rsidRPr="00676B3D" w:rsidRDefault="00AD5217" w:rsidP="00AD5217">
      <w:pPr>
        <w:pStyle w:val="StandardErstzeileneinzug"/>
        <w:numPr>
          <w:ilvl w:val="0"/>
          <w:numId w:val="2"/>
        </w:numPr>
      </w:pPr>
      <w:r w:rsidRPr="00AD5217">
        <w:t>All things being equal, the amount of information shown to a user about an object is inversely proportional to the distance of that object from the user. (...)”</w:t>
      </w:r>
    </w:p>
    <w:p w:rsidR="00C4539F" w:rsidRPr="000F6C54" w:rsidRDefault="00C4539F" w:rsidP="00C4539F">
      <w:pPr>
        <w:pStyle w:val="berschrift2"/>
        <w:rPr>
          <w:lang w:val="en-US"/>
        </w:rPr>
      </w:pPr>
      <w:bookmarkStart w:id="17" w:name="_Toc470026257"/>
      <w:r w:rsidRPr="000F6C54">
        <w:rPr>
          <w:lang w:val="en-US"/>
        </w:rPr>
        <w:t>Sensors</w:t>
      </w:r>
      <w:bookmarkEnd w:id="17"/>
    </w:p>
    <w:p w:rsidR="00C4539F" w:rsidRDefault="00C4539F" w:rsidP="00C4539F">
      <w:pPr>
        <w:pStyle w:val="berschrift3"/>
        <w:rPr>
          <w:lang w:val="en-US"/>
        </w:rPr>
      </w:pPr>
      <w:bookmarkStart w:id="18" w:name="_Toc470026258"/>
      <w:r w:rsidRPr="000F6C54">
        <w:rPr>
          <w:lang w:val="en-US"/>
        </w:rPr>
        <w:t>Overview – sensors and actuators</w:t>
      </w:r>
      <w:bookmarkEnd w:id="18"/>
    </w:p>
    <w:p w:rsidR="00B62C35" w:rsidRPr="0045779C" w:rsidRDefault="00B62C35" w:rsidP="00E05709">
      <w:pPr>
        <w:pStyle w:val="StandardErstzeileneinzug"/>
        <w:rPr>
          <w:lang w:val="de-DE"/>
        </w:rPr>
      </w:pPr>
      <w:r w:rsidRPr="0045779C">
        <w:rPr>
          <w:lang w:val="de-DE"/>
        </w:rPr>
        <w:t xml:space="preserve">EMG (z.B. bei </w:t>
      </w:r>
      <w:r w:rsidR="00790866">
        <w:rPr>
          <w:lang w:val="de-DE"/>
        </w:rPr>
        <w:fldChar w:fldCharType="begin" w:fldLock="1"/>
      </w:r>
      <w:r w:rsidR="00790866">
        <w:rPr>
          <w:lang w:val="de-DE"/>
        </w:rPr>
        <w:instrText>ADDIN CSL_CITATION { "citationItems" : [ { "id" : "ITEM-1", "itemData" : { "abstract" : "Although finger bones construction of human body is very complex and difficult to measure but it is necessary to measure the dexterous finger movement of a pianist for piano playing. This paper has measured the finger movements with six degrees of freedom of an expert pianist, using a magnetic motion capture system by which it is possible to measure any type of finger movements during their activities. From the current research novice players/beginners can get the information about intertap interval time of a particular finger, finger height in space, finger status and finger tip velocity during playing the piano. Moreover it has shown an easy digital recording process of the hand's movements using a hand MoCap system. These themes are crucial to acquire knowledge of any kind of finger movements and its digitization. The results has presented in this paper are particularly helpful for novice players as well as applications where dexterous finger movements are essentials such as piano education and different games.", "author" : [ { "dropping-particle" : "", "family" : "Rahman", "given" : "Md Mostafizur", "non-dropping-particle" : "", "parse-names" : false, "suffix" : "" }, { "dropping-particle" : "", "family" : "Mitobe", "given" : "Kazutaka", "non-dropping-particle" : "", "parse-names" : false, "suffix" : "" }, { "dropping-particle" : "", "family" : "Suzuki", "given" : "Masafumi", "non-dropping-particle" : "", "parse-names" : false, "suffix" : "" }, { "dropping-particle" : "", "family" : "Takano", "given" : "Chihiro", "non-dropping-particle" : "", "parse-names" : false, "suffix" : "" }, { "dropping-particle" : "", "family" : "Yoshimura", "given" : "Noboru", "non-dropping-particle" : "", "parse-names" : false, "suffix" : "" } ], "container-title" : "International Journal of Science and Technology Education Research", "id" : "ITEM-1", "issue" : "2", "issued" : { "date-parts" : [ [ "2011" ] ] }, "page" : "22-31", "title" : "Analysis of dexterous finger movement for piano education using motion capture system", "type" : "article-journal", "volume" : "2" }, "uris" : [ "http://www.mendeley.com/documents/?uuid=de402a57-72ba-3848-902b-446912db6deb" ] } ], "mendeley" : { "formattedCitation" : "(Rahman et al., 2011)", "plainTextFormattedCitation" : "(Rahman et al., 2011)", "previouslyFormattedCitation" : "(Rahman et al., 2011)" }, "properties" : { "noteIndex" : 0 }, "schema" : "https://github.com/citation-style-language/schema/raw/master/csl-citation.json" }</w:instrText>
      </w:r>
      <w:r w:rsidR="00790866">
        <w:rPr>
          <w:lang w:val="de-DE"/>
        </w:rPr>
        <w:fldChar w:fldCharType="separate"/>
      </w:r>
      <w:r w:rsidR="00790866" w:rsidRPr="00790866">
        <w:rPr>
          <w:noProof/>
          <w:lang w:val="de-DE"/>
        </w:rPr>
        <w:t>(Rahman et al., 2011)</w:t>
      </w:r>
      <w:r w:rsidR="00790866">
        <w:rPr>
          <w:lang w:val="de-DE"/>
        </w:rPr>
        <w:fldChar w:fldCharType="end"/>
      </w:r>
      <w:r w:rsidRPr="0045779C">
        <w:rPr>
          <w:lang w:val="de-DE"/>
        </w:rPr>
        <w:t>)</w:t>
      </w:r>
    </w:p>
    <w:p w:rsidR="009658FF" w:rsidRDefault="00790866" w:rsidP="00E05709">
      <w:pPr>
        <w:pStyle w:val="StandardErstzeileneinzug"/>
      </w:pPr>
      <w:r>
        <w:fldChar w:fldCharType="begin" w:fldLock="1"/>
      </w:r>
      <w:r>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fldChar w:fldCharType="separate"/>
      </w:r>
      <w:r w:rsidRPr="00790866">
        <w:rPr>
          <w:noProof/>
        </w:rPr>
        <w:t>(Schmitz et al., 2012)</w:t>
      </w:r>
      <w:r>
        <w:fldChar w:fldCharType="end"/>
      </w:r>
      <w:r w:rsidR="009658FF" w:rsidRPr="009658FF">
        <w:t>: “By now, supplementary core technologies, such as Global Positioning System (GPS), portable displays, Radio Frequency Identification (RFID) reader or augmented devices such as the smart phone’s Bluetooth, Infrared or camera, are an integral part of almost any up-to-date mobile device.”</w:t>
      </w:r>
    </w:p>
    <w:p w:rsidR="00AE6563" w:rsidRDefault="00790866" w:rsidP="00E05709">
      <w:pPr>
        <w:pStyle w:val="StandardErstzeileneinzug"/>
      </w:pP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790866">
        <w:rPr>
          <w:noProof/>
        </w:rPr>
        <w:t>(Wetzel, 2013)</w:t>
      </w:r>
      <w:r>
        <w:fldChar w:fldCharType="end"/>
      </w:r>
      <w:r w:rsidR="00AE6563">
        <w:t>:</w:t>
      </w:r>
      <w:r w:rsidR="00AE6563" w:rsidRPr="00AE6563">
        <w:rPr>
          <w:rFonts w:ascii="Arial" w:hAnsi="Arial" w:cs="Arial"/>
          <w:color w:val="000000"/>
          <w:szCs w:val="22"/>
        </w:rPr>
        <w:t xml:space="preserve"> </w:t>
      </w:r>
      <w:r w:rsidR="00AE6563" w:rsidRPr="00AE6563">
        <w:t>“</w:t>
      </w:r>
      <w:proofErr w:type="spellStart"/>
      <w:r w:rsidR="00AE6563" w:rsidRPr="00AE6563">
        <w:t>Locationing</w:t>
      </w:r>
      <w:proofErr w:type="spellEnd"/>
      <w:r w:rsidR="00AE6563" w:rsidRPr="00AE6563">
        <w:t xml:space="preserve"> technology utilizes a wide </w:t>
      </w:r>
      <w:r w:rsidR="00AE6563" w:rsidRPr="00AE6563">
        <w:rPr>
          <w:b/>
          <w:bCs/>
        </w:rPr>
        <w:t>variety of sensors</w:t>
      </w:r>
      <w:r w:rsidR="00AE6563" w:rsidRPr="00AE6563">
        <w:t xml:space="preserve"> like GSM cells, GPS, fiducial markers, natural feature tracking, NFC/RFID as well as </w:t>
      </w:r>
      <w:proofErr w:type="spellStart"/>
      <w:r w:rsidR="00AE6563" w:rsidRPr="00AE6563">
        <w:t>WiFi</w:t>
      </w:r>
      <w:proofErr w:type="spellEnd"/>
      <w:r w:rsidR="00AE6563" w:rsidRPr="00AE6563">
        <w:t xml:space="preserve"> and Bluetooth-based proximity sensing”</w:t>
      </w:r>
    </w:p>
    <w:p w:rsidR="00F57265" w:rsidRPr="00F57265" w:rsidRDefault="00790866" w:rsidP="00E05709">
      <w:pPr>
        <w:pStyle w:val="StandardErstzeileneinzug"/>
      </w:pP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790866">
        <w:rPr>
          <w:noProof/>
        </w:rPr>
        <w:t>(FitzGerald et al., 2013)</w:t>
      </w:r>
      <w:r>
        <w:fldChar w:fldCharType="end"/>
      </w:r>
      <w:r w:rsidR="00F57265">
        <w:t xml:space="preserve">: </w:t>
      </w:r>
      <w:r w:rsidR="00F57265" w:rsidRPr="00F57265">
        <w:t>“</w:t>
      </w:r>
      <w:r w:rsidR="00F57265" w:rsidRPr="00F57265">
        <w:rPr>
          <w:b/>
          <w:bCs/>
        </w:rPr>
        <w:t>Recent advancements in GPS and networks</w:t>
      </w:r>
      <w:r w:rsidR="00F57265" w:rsidRPr="00F57265">
        <w:t xml:space="preserve"> have enabled location accuracy to within 5-10 </w:t>
      </w:r>
      <w:proofErr w:type="spellStart"/>
      <w:r w:rsidR="00F57265" w:rsidRPr="00F57265">
        <w:t>metres</w:t>
      </w:r>
      <w:proofErr w:type="spellEnd"/>
      <w:r w:rsidR="00F57265" w:rsidRPr="00F57265">
        <w:t xml:space="preserve"> for single-point receivers (Ordnance Survey, 2012); carrier positioning accuracy (or ‘survey grade GPS’) improves this to </w:t>
      </w:r>
      <w:r w:rsidR="00F57265" w:rsidRPr="00F57265">
        <w:rPr>
          <w:b/>
          <w:bCs/>
        </w:rPr>
        <w:t>less than 1cm</w:t>
      </w:r>
      <w:r w:rsidR="00F57265" w:rsidRPr="00F57265">
        <w:t>.”</w:t>
      </w:r>
    </w:p>
    <w:p w:rsidR="00E05709" w:rsidRDefault="00790866" w:rsidP="00E05709">
      <w:pPr>
        <w:pStyle w:val="StandardErstzeileneinzug"/>
        <w:rPr>
          <w:noProof/>
        </w:rPr>
      </w:pPr>
      <w:r>
        <w:fldChar w:fldCharType="begin" w:fldLock="1"/>
      </w:r>
      <w:r w:rsidR="0041510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fldChar w:fldCharType="separate"/>
      </w:r>
      <w:r w:rsidRPr="00790866">
        <w:rPr>
          <w:noProof/>
        </w:rPr>
        <w:t>(Sharma et al., 2016)</w:t>
      </w:r>
      <w:r>
        <w:fldChar w:fldCharType="end"/>
      </w:r>
      <w:r w:rsidR="00E05709">
        <w:t xml:space="preserve"> (WEKIT):</w:t>
      </w:r>
      <w:r w:rsidR="00E05709" w:rsidRPr="00E05709">
        <w:rPr>
          <w:noProof/>
        </w:rPr>
        <w:t xml:space="preserve"> </w:t>
      </w:r>
      <w:r w:rsidR="00E05709">
        <w:rPr>
          <w:noProof/>
        </w:rPr>
        <w:t xml:space="preserve">“Next, we provide a mapping of high level functions or tasks (associated with experience transfer from expert to trainee) to low level functions such as: </w:t>
      </w:r>
      <w:r w:rsidR="00E05709" w:rsidRPr="00E05709">
        <w:rPr>
          <w:b/>
          <w:noProof/>
        </w:rPr>
        <w:t>gaze, voice, video, body posture, hand gestures, bio-signals, fatigue levels, and location of the user in the environment.</w:t>
      </w:r>
      <w:r w:rsidR="00E05709">
        <w:rPr>
          <w:noProof/>
        </w:rPr>
        <w:t xml:space="preserve"> In addition, we link the low level functions to their </w:t>
      </w:r>
      <w:r w:rsidR="00E05709" w:rsidRPr="00E05709">
        <w:rPr>
          <w:b/>
          <w:noProof/>
        </w:rPr>
        <w:t>associated sensors.</w:t>
      </w:r>
      <w:r w:rsidR="00E05709">
        <w:rPr>
          <w:noProof/>
        </w:rPr>
        <w:t xml:space="preserve"> Moreover, we provide a brief </w:t>
      </w:r>
      <w:r w:rsidR="00E05709" w:rsidRPr="00E05709">
        <w:rPr>
          <w:b/>
          <w:noProof/>
        </w:rPr>
        <w:t>overview of the state-of-the-art sensors in terms of their technical specifications, possible limitations, standards, and platforms.</w:t>
      </w:r>
    </w:p>
    <w:p w:rsidR="00E05709" w:rsidRDefault="00E05709" w:rsidP="00E05709">
      <w:pPr>
        <w:pStyle w:val="StandardErstzeileneinzug"/>
        <w:rPr>
          <w:noProof/>
        </w:rPr>
      </w:pPr>
      <w:r>
        <w:rPr>
          <w:noProof/>
        </w:rPr>
        <w:t>We outline a set of recommendations pertaining to the sensors that are most relevant for the WEKIT project taking into consideration the environmental, technical and human factors described in other deliverables.”</w:t>
      </w:r>
    </w:p>
    <w:p w:rsidR="00E05709" w:rsidRDefault="00E05709" w:rsidP="00E05709">
      <w:pPr>
        <w:pStyle w:val="StandardErstzeileneinzug"/>
      </w:pPr>
      <w:proofErr w:type="spellStart"/>
      <w:r>
        <w:t>Ibid</w:t>
      </w:r>
      <w:proofErr w:type="gramStart"/>
      <w:r>
        <w:t>:</w:t>
      </w:r>
      <w:r w:rsidRPr="00E05709">
        <w:t>“</w:t>
      </w:r>
      <w:proofErr w:type="gramEnd"/>
      <w:r w:rsidRPr="00E05709">
        <w:t>Finally</w:t>
      </w:r>
      <w:proofErr w:type="spellEnd"/>
      <w:r w:rsidRPr="00E05709">
        <w:t>, we highlight common issues associated wit</w:t>
      </w:r>
      <w:r>
        <w:t>h the use of different sensors.</w:t>
      </w:r>
      <w:r w:rsidRPr="00E05709">
        <w:t>“</w:t>
      </w:r>
    </w:p>
    <w:p w:rsidR="00E05709" w:rsidRPr="0045779C" w:rsidRDefault="00E05709" w:rsidP="00E05709">
      <w:pPr>
        <w:pStyle w:val="StandardErstzeileneinzug"/>
      </w:pPr>
      <w:r>
        <w:t>Ibid:</w:t>
      </w:r>
      <w:r w:rsidRPr="00E05709">
        <w:rPr>
          <w:rFonts w:ascii="Arial" w:hAnsi="Arial" w:cs="Arial"/>
          <w:color w:val="000000"/>
          <w:szCs w:val="22"/>
        </w:rPr>
        <w:t xml:space="preserve"> </w:t>
      </w:r>
      <w:r w:rsidRPr="00E05709">
        <w:t xml:space="preserve">“In design synthesis, the product or system is defined in terms of the hardware and software components which together make up and define the system. The result of this phase is the process output in the form of the physical architecture, or the system prototype where each </w:t>
      </w:r>
      <w:r w:rsidRPr="00E05709">
        <w:lastRenderedPageBreak/>
        <w:t>component must meet at least one functional requirement, and any component can support many functions</w:t>
      </w:r>
      <w:hyperlink r:id="rId10" w:history="1">
        <w:r w:rsidRPr="00E05709">
          <w:rPr>
            <w:rStyle w:val="Hyperlink"/>
          </w:rPr>
          <w:t xml:space="preserve"> [3]</w:t>
        </w:r>
      </w:hyperlink>
      <w:r w:rsidRPr="00E05709">
        <w:t xml:space="preserve">. </w:t>
      </w:r>
      <w:r w:rsidRPr="0045779C">
        <w:t>“</w:t>
      </w:r>
    </w:p>
    <w:p w:rsidR="009902FC" w:rsidRDefault="009902FC" w:rsidP="00E05709">
      <w:pPr>
        <w:pStyle w:val="StandardErstzeileneinzug"/>
      </w:pPr>
      <w:r w:rsidRPr="009902FC">
        <w:t>Ibid:</w:t>
      </w:r>
      <w:r>
        <w:t xml:space="preserve"> </w:t>
      </w:r>
      <w:r w:rsidRPr="009902FC">
        <w:t xml:space="preserve">“The </w:t>
      </w:r>
      <w:r w:rsidRPr="009902FC">
        <w:rPr>
          <w:b/>
          <w:bCs/>
        </w:rPr>
        <w:t>transfer mechanisms</w:t>
      </w:r>
      <w:r w:rsidRPr="009902FC">
        <w:t xml:space="preserve"> include: remote symmetrical tele-assistance, virtual/tangible manipulation, haptic hints, virtual post its, mobile control, in situ real time feedback, case identification, directed focus, self-awareness of physical state, </w:t>
      </w:r>
      <w:proofErr w:type="spellStart"/>
      <w:r w:rsidRPr="009902FC">
        <w:t>contextualisation</w:t>
      </w:r>
      <w:proofErr w:type="spellEnd"/>
      <w:r w:rsidRPr="009902FC">
        <w:t>, object enrichment, think aloud protocol, zoom, and slow motion. In this section, we decompose the different transfer mechanisms to low level functions and their associated state-of-the-art sensors.”</w:t>
      </w:r>
    </w:p>
    <w:p w:rsidR="009902FC" w:rsidRDefault="009902FC" w:rsidP="00E05709">
      <w:pPr>
        <w:pStyle w:val="StandardErstzeileneinzug"/>
        <w:rPr>
          <w:lang w:val="de-DE"/>
        </w:rPr>
      </w:pPr>
      <w:proofErr w:type="spellStart"/>
      <w:r w:rsidRPr="009902FC">
        <w:rPr>
          <w:lang w:val="de-DE"/>
        </w:rPr>
        <w:t>Ibid</w:t>
      </w:r>
      <w:proofErr w:type="spellEnd"/>
      <w:r w:rsidRPr="009902FC">
        <w:rPr>
          <w:lang w:val="de-DE"/>
        </w:rPr>
        <w:t xml:space="preserve"> – Kinect funktioniert nicht mit anderen </w:t>
      </w:r>
    </w:p>
    <w:p w:rsidR="009902FC" w:rsidRDefault="009902FC" w:rsidP="009902FC">
      <w:pPr>
        <w:pStyle w:val="StandardErstzeileneinzug"/>
        <w:numPr>
          <w:ilvl w:val="0"/>
          <w:numId w:val="3"/>
        </w:numPr>
        <w:rPr>
          <w:b/>
          <w:lang w:val="de-DE"/>
        </w:rPr>
      </w:pPr>
      <w:r w:rsidRPr="009902FC">
        <w:rPr>
          <w:b/>
          <w:lang w:val="de-DE"/>
        </w:rPr>
        <w:t>Einschränkungen in der Kombination von Sensoren!</w:t>
      </w:r>
    </w:p>
    <w:p w:rsidR="009902FC" w:rsidRPr="009902FC" w:rsidRDefault="009902FC" w:rsidP="009902FC">
      <w:pPr>
        <w:pStyle w:val="StandardErstzeileneinzug"/>
        <w:numPr>
          <w:ilvl w:val="0"/>
          <w:numId w:val="4"/>
        </w:numPr>
      </w:pPr>
      <w:proofErr w:type="spellStart"/>
      <w:r w:rsidRPr="009902FC">
        <w:t>Hier</w:t>
      </w:r>
      <w:proofErr w:type="spellEnd"/>
      <w:r w:rsidRPr="009902FC">
        <w:t xml:space="preserve"> </w:t>
      </w:r>
      <w:proofErr w:type="spellStart"/>
      <w:r w:rsidRPr="009902FC">
        <w:t>auch</w:t>
      </w:r>
      <w:proofErr w:type="spellEnd"/>
      <w:r w:rsidRPr="009902FC">
        <w:t xml:space="preserve"> (Ibid): “In the design of a system recombining the various different sensors identified above (all using different data rates and different standards for storage and communication), several notable challenges arise:</w:t>
      </w:r>
    </w:p>
    <w:p w:rsidR="009902FC" w:rsidRPr="009902FC" w:rsidRDefault="009902FC" w:rsidP="009902FC">
      <w:pPr>
        <w:pStyle w:val="StandardErstzeileneinzug"/>
        <w:numPr>
          <w:ilvl w:val="1"/>
          <w:numId w:val="5"/>
        </w:numPr>
      </w:pPr>
      <w:r w:rsidRPr="009902FC">
        <w:t>Compatibility and support of Unity development engine across different hardware sensors</w:t>
      </w:r>
    </w:p>
    <w:p w:rsidR="009902FC" w:rsidRPr="009902FC" w:rsidRDefault="009902FC" w:rsidP="009902FC">
      <w:pPr>
        <w:pStyle w:val="StandardErstzeileneinzug"/>
        <w:numPr>
          <w:ilvl w:val="1"/>
          <w:numId w:val="5"/>
        </w:numPr>
      </w:pPr>
      <w:r w:rsidRPr="009902FC">
        <w:t>Support of sensors across different operating systems and programming platforms</w:t>
      </w:r>
    </w:p>
    <w:p w:rsidR="009902FC" w:rsidRPr="009902FC" w:rsidRDefault="009902FC" w:rsidP="009902FC">
      <w:pPr>
        <w:pStyle w:val="StandardErstzeileneinzug"/>
        <w:numPr>
          <w:ilvl w:val="1"/>
          <w:numId w:val="5"/>
        </w:numPr>
      </w:pPr>
      <w:r w:rsidRPr="009902FC">
        <w:t>Compatibility of the different hardware drivers associated with the sensors.</w:t>
      </w:r>
    </w:p>
    <w:p w:rsidR="009902FC" w:rsidRPr="009902FC" w:rsidRDefault="009902FC" w:rsidP="009902FC">
      <w:pPr>
        <w:pStyle w:val="StandardErstzeileneinzug"/>
        <w:numPr>
          <w:ilvl w:val="1"/>
          <w:numId w:val="5"/>
        </w:numPr>
      </w:pPr>
      <w:r w:rsidRPr="009902FC">
        <w:t>Interference due to, e.g., noise generated by sensors.</w:t>
      </w:r>
    </w:p>
    <w:p w:rsidR="009902FC" w:rsidRPr="009902FC" w:rsidRDefault="009902FC" w:rsidP="009902FC">
      <w:pPr>
        <w:pStyle w:val="StandardErstzeileneinzug"/>
        <w:numPr>
          <w:ilvl w:val="1"/>
          <w:numId w:val="5"/>
        </w:numPr>
      </w:pPr>
      <w:r w:rsidRPr="009902FC">
        <w:t>Local and efficient storage of raw and processed data of the various sensors.</w:t>
      </w:r>
    </w:p>
    <w:p w:rsidR="009902FC" w:rsidRPr="009902FC" w:rsidRDefault="009902FC" w:rsidP="009902FC">
      <w:pPr>
        <w:pStyle w:val="StandardErstzeileneinzug"/>
        <w:numPr>
          <w:ilvl w:val="1"/>
          <w:numId w:val="5"/>
        </w:numPr>
      </w:pPr>
      <w:r w:rsidRPr="009902FC">
        <w:t>Synchronization of data owing to different data rates of the sensors (e.g., EEG, Augmented reality glasses, microphone).</w:t>
      </w:r>
    </w:p>
    <w:p w:rsidR="009902FC" w:rsidRPr="009902FC" w:rsidRDefault="009902FC" w:rsidP="009902FC">
      <w:pPr>
        <w:pStyle w:val="StandardErstzeileneinzug"/>
        <w:numPr>
          <w:ilvl w:val="1"/>
          <w:numId w:val="5"/>
        </w:numPr>
      </w:pPr>
      <w:r w:rsidRPr="009902FC">
        <w:t xml:space="preserve">Compatibility of the communication standards and protocols (for instance, Bluetooth, and </w:t>
      </w:r>
      <w:proofErr w:type="spellStart"/>
      <w:r w:rsidRPr="009902FC">
        <w:t>WiFi</w:t>
      </w:r>
      <w:proofErr w:type="spellEnd"/>
      <w:r w:rsidRPr="009902FC">
        <w:t>) and their data transmission range.</w:t>
      </w:r>
    </w:p>
    <w:p w:rsidR="009902FC" w:rsidRPr="009902FC" w:rsidRDefault="009902FC" w:rsidP="009902FC">
      <w:pPr>
        <w:pStyle w:val="StandardErstzeileneinzug"/>
        <w:numPr>
          <w:ilvl w:val="1"/>
          <w:numId w:val="5"/>
        </w:numPr>
      </w:pPr>
      <w:r w:rsidRPr="009902FC">
        <w:t>The computational complexity and processing load needed for processing the data associated with different sensors.</w:t>
      </w:r>
    </w:p>
    <w:p w:rsidR="009902FC" w:rsidRDefault="009902FC" w:rsidP="005A598C">
      <w:pPr>
        <w:pStyle w:val="StandardErstzeileneinzug"/>
        <w:numPr>
          <w:ilvl w:val="1"/>
          <w:numId w:val="5"/>
        </w:numPr>
      </w:pPr>
      <w:r w:rsidRPr="009902FC">
        <w:t>Design of the WEKIT capturing system that integrates all the sensor hardware as a wearable system.”</w:t>
      </w:r>
    </w:p>
    <w:p w:rsidR="00AD5217" w:rsidRDefault="00AD5217" w:rsidP="00AD5217">
      <w:pPr>
        <w:pStyle w:val="StandardErstzeileneinzug"/>
      </w:pPr>
      <w:r>
        <w:t xml:space="preserve">Jesse Schell – Design </w:t>
      </w:r>
      <w:proofErr w:type="gramStart"/>
      <w:r>
        <w:t>Outside</w:t>
      </w:r>
      <w:proofErr w:type="gramEnd"/>
      <w:r>
        <w:t xml:space="preserve"> the Box: “Sensors are what’s happening now”</w:t>
      </w:r>
    </w:p>
    <w:p w:rsidR="00AD5217" w:rsidRDefault="00AD5217" w:rsidP="00AD5217">
      <w:pPr>
        <w:pStyle w:val="StandardErstzeileneinzug"/>
        <w:ind w:firstLine="0"/>
      </w:pPr>
      <w:r>
        <w:t xml:space="preserve">“There’s </w:t>
      </w:r>
      <w:proofErr w:type="spellStart"/>
      <w:r>
        <w:t>gonna</w:t>
      </w:r>
      <w:proofErr w:type="spellEnd"/>
      <w:r>
        <w:t xml:space="preserve"> be sensors everywhere, detecting so many things in your life, and these things are </w:t>
      </w:r>
      <w:proofErr w:type="spellStart"/>
      <w:r>
        <w:t>gonna</w:t>
      </w:r>
      <w:proofErr w:type="spellEnd"/>
      <w:r>
        <w:t xml:space="preserve"> be able to be used for gameplay”</w:t>
      </w:r>
    </w:p>
    <w:p w:rsidR="00F57265" w:rsidRPr="00F57265" w:rsidRDefault="00AD5217" w:rsidP="00F57265">
      <w:pPr>
        <w:pStyle w:val="StandardErstzeileneinzug"/>
        <w:ind w:firstLine="0"/>
      </w:pPr>
      <w:r>
        <w:t xml:space="preserve">“We’re before too long </w:t>
      </w:r>
      <w:proofErr w:type="spellStart"/>
      <w:r>
        <w:t>gonna</w:t>
      </w:r>
      <w:proofErr w:type="spellEnd"/>
      <w:r>
        <w:t xml:space="preserve"> get to the point where every soda can, every cereal box is </w:t>
      </w:r>
      <w:proofErr w:type="spellStart"/>
      <w:r>
        <w:t>gonna</w:t>
      </w:r>
      <w:proofErr w:type="spellEnd"/>
      <w:r>
        <w:t xml:space="preserve"> be able to have a CPU, a screen and a camera on board it, and a </w:t>
      </w:r>
      <w:proofErr w:type="spellStart"/>
      <w:r>
        <w:t>wi-fi</w:t>
      </w:r>
      <w:proofErr w:type="spellEnd"/>
      <w:r>
        <w:t xml:space="preserve"> connector so that it can be connected to the internet”</w:t>
      </w:r>
    </w:p>
    <w:p w:rsidR="00C4539F" w:rsidRDefault="00C4539F" w:rsidP="00C4539F">
      <w:pPr>
        <w:pStyle w:val="berschrift3"/>
      </w:pPr>
      <w:bookmarkStart w:id="19" w:name="_Toc470026259"/>
      <w:r w:rsidRPr="000F6C54">
        <w:rPr>
          <w:lang w:val="en-US"/>
        </w:rPr>
        <w:lastRenderedPageBreak/>
        <w:t xml:space="preserve">Sensors </w:t>
      </w:r>
      <w:proofErr w:type="spellStart"/>
      <w:r w:rsidRPr="000F6C54">
        <w:rPr>
          <w:lang w:val="en-US"/>
        </w:rPr>
        <w:t>i</w:t>
      </w:r>
      <w:proofErr w:type="spellEnd"/>
      <w:r>
        <w:t xml:space="preserve">n </w:t>
      </w:r>
      <w:proofErr w:type="spellStart"/>
      <w:r>
        <w:t>games</w:t>
      </w:r>
      <w:bookmarkEnd w:id="19"/>
      <w:proofErr w:type="spellEnd"/>
    </w:p>
    <w:p w:rsidR="009902FC" w:rsidRDefault="0041510F" w:rsidP="005A598C">
      <w:pPr>
        <w:pStyle w:val="StandardErstzeileneinzug"/>
      </w:pPr>
      <w:r>
        <w:fldChar w:fldCharType="begin" w:fldLock="1"/>
      </w:r>
      <w:r w:rsidR="00E1512B">
        <w:instrText>ADDIN CSL_CITATION { "citationItems" : [ { "id" : "ITEM-1", "itemData" : { "abstract" : "It is proposed that games, which are designed to generate positive affect, are most successful when they facilitate flow (Csikszentmihalyi 1992). Flow is a state of concentration, deep enjoyment, and total absorption in an activity. The study of games, and a resulting understanding of flow in games can inform the design of non-leisure software for positive affect. The paper considers the ways in which computer games contravene Nielsen's guidelines for heuristic evaluation (Nielsen and Molich 1990) and how these contraventions impact on flow. The paper also explores the implications for research that stem from the differences between games played on a personal computer and games played on a dedicated console. This research takes important initial steps towards defining how flow in computer games can inform affective design.",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plainTextFormattedCitation" : "(D. M. Johnson &amp; Wiles, 2003)", "previouslyFormattedCitation" : "(D. M. Johnson &amp; Wiles, 2003)" }, "properties" : { "noteIndex" : 0 }, "schema" : "https://github.com/citation-style-language/schema/raw/master/csl-citation.json" }</w:instrText>
      </w:r>
      <w:r>
        <w:fldChar w:fldCharType="separate"/>
      </w:r>
      <w:r w:rsidRPr="0041510F">
        <w:rPr>
          <w:noProof/>
        </w:rPr>
        <w:t>(D. M. Johnson &amp; Wiles, 2003)</w:t>
      </w:r>
      <w:r>
        <w:fldChar w:fldCharType="end"/>
      </w:r>
      <w:r w:rsidR="009902FC" w:rsidRPr="009902FC">
        <w:t>: “With less cognition required for remembering or finding input commands, the user is better able to achieve concentration and engagement, and thereby flow, when completing the task.”</w:t>
      </w:r>
    </w:p>
    <w:p w:rsidR="003562C2" w:rsidRDefault="00E1512B" w:rsidP="003562C2">
      <w:pPr>
        <w:pStyle w:val="StandardErstzeileneinzug"/>
      </w:pPr>
      <w:r>
        <w:fldChar w:fldCharType="begin" w:fldLock="1"/>
      </w:r>
      <w: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fldChar w:fldCharType="separate"/>
      </w:r>
      <w:r w:rsidRPr="00E1512B">
        <w:rPr>
          <w:noProof/>
        </w:rPr>
        <w:t>(Lundgren &amp; Björk, 2003)</w:t>
      </w:r>
      <w:r>
        <w:fldChar w:fldCharType="end"/>
      </w:r>
      <w:r w:rsidR="003562C2">
        <w:t xml:space="preserve"> </w:t>
      </w:r>
      <w:proofErr w:type="spellStart"/>
      <w:r w:rsidR="003562C2">
        <w:t>ähnlich</w:t>
      </w:r>
      <w:proofErr w:type="spellEnd"/>
      <w:r w:rsidR="003562C2" w:rsidRPr="003562C2">
        <w:t>: “An alternative to everyday input devices such as keyboards, mice, joysticks, etc. is the use of sensors to collect data. This makes the system more autonomous, and can free the user from tedious input tasks</w:t>
      </w:r>
      <w:r w:rsidR="002B2D27">
        <w:t xml:space="preserve"> (…).</w:t>
      </w:r>
    </w:p>
    <w:p w:rsidR="002B2D27" w:rsidRDefault="00E1512B" w:rsidP="002B2D27">
      <w:pPr>
        <w:pStyle w:val="StandardErstzeileneinzug"/>
        <w:ind w:firstLine="0"/>
      </w:pPr>
      <w:r>
        <w:fldChar w:fldCharType="begin" w:fldLock="1"/>
      </w:r>
      <w: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fldChar w:fldCharType="separate"/>
      </w:r>
      <w:r w:rsidRPr="00E1512B">
        <w:rPr>
          <w:noProof/>
        </w:rPr>
        <w:t>(Lundgren &amp; Björk, 2003)</w:t>
      </w:r>
      <w:r>
        <w:fldChar w:fldCharType="end"/>
      </w:r>
      <w:r w:rsidR="002B2D27">
        <w:t>: “</w:t>
      </w:r>
      <w:r w:rsidR="002B2D27" w:rsidRPr="002B2D27">
        <w:t>Sensors can for example be used to detect presence of, or changes in, light, sound, electromagnetic fields, ultrasound, bending, acceleration, proximity, pressure, or movement. Of special interest in this context are RFID (Radio Frequency ID) techniques which can read and change digital data</w:t>
      </w:r>
      <w:r w:rsidR="002B2D27">
        <w:t>”</w:t>
      </w:r>
    </w:p>
    <w:p w:rsidR="005A598C" w:rsidRDefault="00E1512B" w:rsidP="005A598C">
      <w:pPr>
        <w:pStyle w:val="StandardErstzeileneinzug"/>
      </w:pPr>
      <w:r>
        <w:fldChar w:fldCharType="begin" w:fldLock="1"/>
      </w:r>
      <w: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fldChar w:fldCharType="separate"/>
      </w:r>
      <w:r w:rsidRPr="00E1512B">
        <w:rPr>
          <w:noProof/>
        </w:rPr>
        <w:t>(L. Johnson et al., 2011)</w:t>
      </w:r>
      <w:r>
        <w:fldChar w:fldCharType="end"/>
      </w:r>
      <w:r w:rsidR="005A598C">
        <w:t xml:space="preserve"> (Horizon Report): </w:t>
      </w:r>
      <w:r w:rsidR="005A598C" w:rsidRPr="005A598C">
        <w:t>“Thanks in part to the Nintendo Wii, the Apple iPhone and the iPad, many people now have some immediate experience with gesture-based computing as a means for interacting with a computer. The proliferation of games and devices that incorporate easy and intuitive gestural interactions will certainly continue, bringing with it a new era of user interface design that moves well beyond the keyboard and mouse.”</w:t>
      </w:r>
    </w:p>
    <w:p w:rsidR="004D4AB4" w:rsidRDefault="004D4AB4" w:rsidP="005A598C">
      <w:pPr>
        <w:pStyle w:val="StandardErstzeileneinzug"/>
        <w:rPr>
          <w:b/>
          <w:i/>
        </w:rPr>
      </w:pPr>
      <w:r w:rsidRPr="004D4AB4">
        <w:rPr>
          <w:b/>
          <w:i/>
        </w:rPr>
        <w:t>Kinect!</w:t>
      </w:r>
    </w:p>
    <w:p w:rsidR="004D4AB4" w:rsidRDefault="00E1512B" w:rsidP="005A598C">
      <w:pPr>
        <w:pStyle w:val="StandardErstzeileneinzug"/>
      </w:pPr>
      <w:r>
        <w:fldChar w:fldCharType="begin" w:fldLock="1"/>
      </w:r>
      <w:r>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plainTextFormattedCitation" : "(Zhang, 2012)", "previouslyFormattedCitation" : "(Zhang, 2012)" }, "properties" : { "noteIndex" : 0 }, "schema" : "https://github.com/citation-style-language/schema/raw/master/csl-citation.json" }</w:instrText>
      </w:r>
      <w:r>
        <w:fldChar w:fldCharType="separate"/>
      </w:r>
      <w:r w:rsidRPr="00E1512B">
        <w:rPr>
          <w:noProof/>
        </w:rPr>
        <w:t>(Zhang, 2012)</w:t>
      </w:r>
      <w:r>
        <w:fldChar w:fldCharType="end"/>
      </w:r>
      <w:r w:rsidR="004D4AB4">
        <w:t xml:space="preserve">: </w:t>
      </w:r>
      <w:r w:rsidR="004D4AB4" w:rsidRPr="004D4AB4">
        <w:t>“Kinect was launched on 4 November 2010. A month later there were already nine pages containing brief descriptions of approximately 90 projects, and the number of projects posted on KinectHacks.net has grown steadily.”</w:t>
      </w:r>
    </w:p>
    <w:p w:rsidR="00427593" w:rsidRDefault="00E1512B" w:rsidP="005A598C">
      <w:pPr>
        <w:pStyle w:val="StandardErstzeileneinzug"/>
      </w:pPr>
      <w:r>
        <w:fldChar w:fldCharType="begin" w:fldLock="1"/>
      </w:r>
      <w:r>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plainTextFormattedCitation" : "(Zhang, 2012)", "previouslyFormattedCitation" : "(Zhang, 2012)" }, "properties" : { "noteIndex" : 0 }, "schema" : "https://github.com/citation-style-language/schema/raw/master/csl-citation.json" }</w:instrText>
      </w:r>
      <w:r>
        <w:fldChar w:fldCharType="separate"/>
      </w:r>
      <w:r w:rsidRPr="00E1512B">
        <w:rPr>
          <w:noProof/>
        </w:rPr>
        <w:t>(Zhang, 2012)</w:t>
      </w:r>
      <w:r>
        <w:fldChar w:fldCharType="end"/>
      </w:r>
      <w:r w:rsidR="00427593">
        <w:t xml:space="preserve">: </w:t>
      </w:r>
      <w:r w:rsidR="00427593" w:rsidRPr="00427593">
        <w:t xml:space="preserve">“The Kinect sensor incorporates several advanced sensing hardware. Most notably, it contains a depth sensor, a color camera, and </w:t>
      </w:r>
      <w:proofErr w:type="gramStart"/>
      <w:r w:rsidR="00427593" w:rsidRPr="00427593">
        <w:t>a four-microphone array that provide</w:t>
      </w:r>
      <w:proofErr w:type="gramEnd"/>
      <w:r w:rsidR="00427593" w:rsidRPr="00427593">
        <w:t xml:space="preserve"> full-body 3D motion capture, facial recognition, and voice recognition capabil</w:t>
      </w:r>
      <w:r w:rsidR="00427593">
        <w:t>ities.”</w:t>
      </w:r>
    </w:p>
    <w:p w:rsidR="00427593" w:rsidRDefault="00427593" w:rsidP="005A598C">
      <w:pPr>
        <w:pStyle w:val="StandardErstzeileneinzug"/>
      </w:pPr>
      <w:proofErr w:type="spellStart"/>
      <w:r w:rsidRPr="00427593">
        <w:rPr>
          <w:i/>
        </w:rPr>
        <w:t>Ansprüche</w:t>
      </w:r>
      <w:proofErr w:type="spellEnd"/>
      <w:r w:rsidRPr="00427593">
        <w:rPr>
          <w:i/>
        </w:rPr>
        <w:t>:</w:t>
      </w:r>
      <w:r>
        <w:rPr>
          <w:i/>
        </w:rPr>
        <w:t xml:space="preserve"> </w:t>
      </w:r>
      <w:r w:rsidRPr="00427593">
        <w:rPr>
          <w:i/>
        </w:rPr>
        <w:t>“</w:t>
      </w:r>
      <w:r w:rsidRPr="00427593">
        <w:t>The innovation behind Kinect hinges on advances in skeletal tracking. The operational envelope demands for commercially viable skeletal tracking are enormous. Simply put, skeletal tracking must ideally work for every person on the planet, in every household, without any calibration.”</w:t>
      </w:r>
    </w:p>
    <w:p w:rsidR="000E6263" w:rsidRPr="00E762AE" w:rsidRDefault="00E1512B" w:rsidP="005A598C">
      <w:pPr>
        <w:pStyle w:val="StandardErstzeileneinzug"/>
        <w:rPr>
          <w:lang w:val="de-DE"/>
        </w:rPr>
      </w:pPr>
      <w:r>
        <w:rPr>
          <w:lang w:val="de-DE"/>
        </w:rPr>
        <w:fldChar w:fldCharType="begin" w:fldLock="1"/>
      </w:r>
      <w:r>
        <w:rPr>
          <w:lang w:val="de-DE"/>
        </w:rPr>
        <w:instrText>ADDIN CSL_CITATION { "citationItems" : [ { "id" : "ITEM-1", "itemData" : { "abstract" : "In radiation therapy, prior to each treatment fraction, the patient must be aligned to computed tomography (CT) data. Patient setup verification systems based on range imaging (RI) can accurately verify the patient position and adjust the treatment table at a fine scale, but require an initial manual setup using lasers and skin markers. We propose a novel markerless solution that enables a fully-automatic initial coarse patient setup. The table transformation that brings template and reference data in congruence is esti-mated from point correspondences based on matching local surface descriptors. Inherently, this point-based registra-tion approach is capable of coping with gross initial mis-alignments and partial matching. Facing the challenge of multi-modal surface registration (RI/CT), we have adapted state-of-the-art descriptors to achieve invariance to mesh resolution and robustness to variations in topology. In a case study on real data from a low-cost RI device (Mi-crosoft Kinect), the performance of different descriptors is evaluated on anthropomorphic phantoms. Furthermore, we have investigated the system's resilience to deformations for mono-modal RI/RI registration of data from healthy volun-teers. Under gross initial misalignments, our method re-sulted in an average angular error of 1.5 \u2022 and an aver-age translational error of 13.4 mm in RI/CT registration. This coarse patient setup provides a feasible initialization for subsequent refinement with verification systems.",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Pr>
          <w:lang w:val="de-DE"/>
        </w:rPr>
        <w:fldChar w:fldCharType="separate"/>
      </w:r>
      <w:r w:rsidRPr="00E1512B">
        <w:rPr>
          <w:noProof/>
          <w:lang w:val="de-DE"/>
        </w:rPr>
        <w:t>(Bauer, Wasza, Haase, Marosi, &amp; Hornegger, 2011)</w:t>
      </w:r>
      <w:r>
        <w:rPr>
          <w:lang w:val="de-DE"/>
        </w:rPr>
        <w:fldChar w:fldCharType="end"/>
      </w:r>
      <w:r w:rsidR="000E6263" w:rsidRPr="00E762AE">
        <w:rPr>
          <w:lang w:val="de-DE"/>
        </w:rPr>
        <w:t xml:space="preserve">: Kinect in Radiation </w:t>
      </w:r>
      <w:proofErr w:type="spellStart"/>
      <w:r w:rsidR="000E6263" w:rsidRPr="00E762AE">
        <w:rPr>
          <w:lang w:val="de-DE"/>
        </w:rPr>
        <w:t>Therapy</w:t>
      </w:r>
      <w:proofErr w:type="spellEnd"/>
    </w:p>
    <w:p w:rsidR="000E6263" w:rsidRPr="00873C1B" w:rsidRDefault="00E1512B" w:rsidP="005A598C">
      <w:pPr>
        <w:pStyle w:val="StandardErstzeileneinzug"/>
        <w:rPr>
          <w:lang w:val="de-DE"/>
        </w:rPr>
      </w:pPr>
      <w:r>
        <w:rPr>
          <w:lang w:val="de-DE"/>
        </w:rPr>
        <w:fldChar w:fldCharType="begin" w:fldLock="1"/>
      </w:r>
      <w:r>
        <w:rPr>
          <w:lang w:val="de-DE"/>
        </w:rPr>
        <w:instrText>ADDIN CSL_CITATION { "citationItems" : [ { "id" : "ITEM-1", "itemData" : { "abstract" : "This paper describes a novel hand gesture recognition system that utilizes both multi-channel surface electromyogram (EMG) sensors and 3D accelerometer (ACC) to realize user-friendly interaction between human and computers. Signal segments of meaningful gestures are determined from the continuous EMG signal inputs. Multi-stream Hidden Markov Models consisting of EMG and ACC streams are utilized as decision fusion method to recognize hand gestures. This paper also presents a virtual Rubik's Cube game that is controlled by the hand gestures and is used for evaluating the performance of our hand gesture recognition system. For a set of 18 kinds of gestures, each trained with 10 repetitions, the average recognition accuracy was about 91.7% in real appli-cation. The proposed method facilitates intelligent and natural control based on gesture interaction.",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plainTextFormattedCitation" : "(Xu et al., 2009)", "previouslyFormattedCitation" : "(Xu et al., 2009)" }, "properties" : { "noteIndex" : 0 }, "schema" : "https://github.com/citation-style-language/schema/raw/master/csl-citation.json" }</w:instrText>
      </w:r>
      <w:r>
        <w:rPr>
          <w:lang w:val="de-DE"/>
        </w:rPr>
        <w:fldChar w:fldCharType="separate"/>
      </w:r>
      <w:r w:rsidRPr="00E1512B">
        <w:rPr>
          <w:noProof/>
          <w:lang w:val="de-DE"/>
        </w:rPr>
        <w:t>(Xu et al., 2009)</w:t>
      </w:r>
      <w:r>
        <w:rPr>
          <w:lang w:val="de-DE"/>
        </w:rPr>
        <w:fldChar w:fldCharType="end"/>
      </w:r>
      <w:r w:rsidR="000E6263" w:rsidRPr="00873C1B">
        <w:rPr>
          <w:lang w:val="de-DE"/>
        </w:rPr>
        <w:t xml:space="preserve">: EMG + 3D </w:t>
      </w:r>
      <w:proofErr w:type="spellStart"/>
      <w:r w:rsidR="000E6263" w:rsidRPr="00873C1B">
        <w:rPr>
          <w:lang w:val="de-DE"/>
        </w:rPr>
        <w:t>Accelerometer</w:t>
      </w:r>
      <w:proofErr w:type="spellEnd"/>
      <w:r w:rsidR="000E6263" w:rsidRPr="00873C1B">
        <w:rPr>
          <w:lang w:val="de-DE"/>
        </w:rPr>
        <w:t xml:space="preserve"> in virtuellem </w:t>
      </w:r>
      <w:proofErr w:type="spellStart"/>
      <w:r w:rsidR="000E6263" w:rsidRPr="00873C1B">
        <w:rPr>
          <w:lang w:val="de-DE"/>
        </w:rPr>
        <w:t>Rubik’s</w:t>
      </w:r>
      <w:proofErr w:type="spellEnd"/>
      <w:r w:rsidR="000E6263" w:rsidRPr="00873C1B">
        <w:rPr>
          <w:lang w:val="de-DE"/>
        </w:rPr>
        <w:t xml:space="preserve"> Cube</w:t>
      </w:r>
    </w:p>
    <w:p w:rsidR="002B2D27" w:rsidRPr="00873C1B" w:rsidRDefault="00E1512B" w:rsidP="005A598C">
      <w:pPr>
        <w:pStyle w:val="StandardErstzeileneinzug"/>
      </w:pPr>
      <w:r>
        <w:rPr>
          <w:lang w:val="de-DE"/>
        </w:rPr>
        <w:fldChar w:fldCharType="begin" w:fldLock="1"/>
      </w:r>
      <w:r w:rsidR="00627150" w:rsidRPr="00873C1B">
        <w:rPr>
          <w:lang w:val="de-DE"/>
        </w:rP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Pr>
          <w:lang w:val="de-DE"/>
        </w:rPr>
        <w:fldChar w:fldCharType="separate"/>
      </w:r>
      <w:r w:rsidRPr="00873C1B">
        <w:rPr>
          <w:noProof/>
          <w:lang w:val="de-DE"/>
        </w:rPr>
        <w:t>(Lundgren &amp; Björk, 2003)</w:t>
      </w:r>
      <w:r>
        <w:rPr>
          <w:lang w:val="de-DE"/>
        </w:rPr>
        <w:fldChar w:fldCharType="end"/>
      </w:r>
      <w:r w:rsidR="002B2D27" w:rsidRPr="00873C1B">
        <w:rPr>
          <w:lang w:val="de-DE"/>
        </w:rPr>
        <w:t xml:space="preserve">: </w:t>
      </w:r>
      <w:r w:rsidR="002B2D27" w:rsidRPr="00873C1B">
        <w:rPr>
          <w:b/>
          <w:bCs/>
          <w:i/>
          <w:iCs/>
          <w:lang w:val="de-DE"/>
        </w:rPr>
        <w:t xml:space="preserve">Biofeedback Games: </w:t>
      </w:r>
      <w:r w:rsidR="002B2D27" w:rsidRPr="00873C1B">
        <w:rPr>
          <w:lang w:val="de-DE"/>
        </w:rPr>
        <w:t xml:space="preserve">“These </w:t>
      </w:r>
      <w:proofErr w:type="spellStart"/>
      <w:r w:rsidR="002B2D27" w:rsidRPr="00873C1B">
        <w:rPr>
          <w:lang w:val="de-DE"/>
        </w:rPr>
        <w:t>games</w:t>
      </w:r>
      <w:proofErr w:type="spellEnd"/>
      <w:r w:rsidR="002B2D27" w:rsidRPr="00873C1B">
        <w:rPr>
          <w:lang w:val="de-DE"/>
        </w:rPr>
        <w:t xml:space="preserve"> </w:t>
      </w:r>
      <w:proofErr w:type="spellStart"/>
      <w:r w:rsidR="002B2D27" w:rsidRPr="00873C1B">
        <w:rPr>
          <w:lang w:val="de-DE"/>
        </w:rPr>
        <w:t>use</w:t>
      </w:r>
      <w:proofErr w:type="spellEnd"/>
      <w:r w:rsidR="002B2D27" w:rsidRPr="00873C1B">
        <w:rPr>
          <w:lang w:val="de-DE"/>
        </w:rPr>
        <w:t xml:space="preserve"> </w:t>
      </w:r>
      <w:proofErr w:type="spellStart"/>
      <w:r w:rsidR="002B2D27" w:rsidRPr="00873C1B">
        <w:rPr>
          <w:b/>
          <w:bCs/>
          <w:lang w:val="de-DE"/>
        </w:rPr>
        <w:t>input</w:t>
      </w:r>
      <w:proofErr w:type="spellEnd"/>
      <w:r w:rsidR="002B2D27" w:rsidRPr="00873C1B">
        <w:rPr>
          <w:b/>
          <w:bCs/>
          <w:lang w:val="de-DE"/>
        </w:rPr>
        <w:t xml:space="preserve"> </w:t>
      </w:r>
      <w:proofErr w:type="spellStart"/>
      <w:r w:rsidR="002B2D27" w:rsidRPr="00873C1B">
        <w:rPr>
          <w:b/>
          <w:bCs/>
          <w:lang w:val="de-DE"/>
        </w:rPr>
        <w:t>from</w:t>
      </w:r>
      <w:proofErr w:type="spellEnd"/>
      <w:r w:rsidR="002B2D27" w:rsidRPr="00873C1B">
        <w:rPr>
          <w:b/>
          <w:bCs/>
          <w:lang w:val="de-DE"/>
        </w:rPr>
        <w:t xml:space="preserve"> </w:t>
      </w:r>
      <w:proofErr w:type="spellStart"/>
      <w:r w:rsidR="002B2D27" w:rsidRPr="00873C1B">
        <w:rPr>
          <w:b/>
          <w:bCs/>
          <w:lang w:val="de-DE"/>
        </w:rPr>
        <w:t>biosensors</w:t>
      </w:r>
      <w:proofErr w:type="spellEnd"/>
      <w:r w:rsidR="002B2D27" w:rsidRPr="00873C1B">
        <w:rPr>
          <w:lang w:val="de-DE"/>
        </w:rPr>
        <w:t xml:space="preserve"> </w:t>
      </w:r>
      <w:proofErr w:type="spellStart"/>
      <w:r w:rsidR="002B2D27" w:rsidRPr="00873C1B">
        <w:rPr>
          <w:lang w:val="de-DE"/>
        </w:rPr>
        <w:t>attached</w:t>
      </w:r>
      <w:proofErr w:type="spellEnd"/>
      <w:r w:rsidR="002B2D27" w:rsidRPr="00873C1B">
        <w:rPr>
          <w:lang w:val="de-DE"/>
        </w:rPr>
        <w:t xml:space="preserve"> </w:t>
      </w:r>
      <w:proofErr w:type="spellStart"/>
      <w:r w:rsidR="002B2D27" w:rsidRPr="00873C1B">
        <w:rPr>
          <w:lang w:val="de-DE"/>
        </w:rPr>
        <w:t>to</w:t>
      </w:r>
      <w:proofErr w:type="spellEnd"/>
      <w:r w:rsidR="002B2D27" w:rsidRPr="00873C1B">
        <w:rPr>
          <w:lang w:val="de-DE"/>
        </w:rPr>
        <w:t xml:space="preserve"> </w:t>
      </w:r>
      <w:proofErr w:type="spellStart"/>
      <w:r w:rsidR="002B2D27" w:rsidRPr="00873C1B">
        <w:rPr>
          <w:lang w:val="de-DE"/>
        </w:rPr>
        <w:t>players</w:t>
      </w:r>
      <w:proofErr w:type="spellEnd"/>
      <w:r w:rsidR="002B2D27" w:rsidRPr="00873C1B">
        <w:rPr>
          <w:lang w:val="de-DE"/>
        </w:rPr>
        <w:t xml:space="preserve"> </w:t>
      </w:r>
      <w:proofErr w:type="spellStart"/>
      <w:r w:rsidR="002B2D27" w:rsidRPr="00873C1B">
        <w:rPr>
          <w:lang w:val="de-DE"/>
        </w:rPr>
        <w:t>to</w:t>
      </w:r>
      <w:proofErr w:type="spellEnd"/>
      <w:r w:rsidR="002B2D27" w:rsidRPr="00873C1B">
        <w:rPr>
          <w:lang w:val="de-DE"/>
        </w:rPr>
        <w:t xml:space="preserve"> </w:t>
      </w:r>
      <w:proofErr w:type="spellStart"/>
      <w:r w:rsidR="002B2D27" w:rsidRPr="00873C1B">
        <w:rPr>
          <w:lang w:val="de-DE"/>
        </w:rPr>
        <w:t>influence</w:t>
      </w:r>
      <w:proofErr w:type="spellEnd"/>
      <w:r w:rsidR="002B2D27" w:rsidRPr="00873C1B">
        <w:rPr>
          <w:lang w:val="de-DE"/>
        </w:rPr>
        <w:t xml:space="preserve"> </w:t>
      </w:r>
      <w:proofErr w:type="spellStart"/>
      <w:r w:rsidR="002B2D27" w:rsidRPr="00873C1B">
        <w:rPr>
          <w:lang w:val="de-DE"/>
        </w:rPr>
        <w:t>the</w:t>
      </w:r>
      <w:proofErr w:type="spellEnd"/>
      <w:r w:rsidR="002B2D27" w:rsidRPr="00873C1B">
        <w:rPr>
          <w:lang w:val="de-DE"/>
        </w:rPr>
        <w:t xml:space="preserve"> </w:t>
      </w:r>
      <w:proofErr w:type="spellStart"/>
      <w:r w:rsidR="002B2D27" w:rsidRPr="00873C1B">
        <w:rPr>
          <w:lang w:val="de-DE"/>
        </w:rPr>
        <w:t>game</w:t>
      </w:r>
      <w:proofErr w:type="spellEnd"/>
      <w:r w:rsidR="002B2D27" w:rsidRPr="00873C1B">
        <w:rPr>
          <w:lang w:val="de-DE"/>
        </w:rPr>
        <w:t xml:space="preserve">, </w:t>
      </w:r>
      <w:proofErr w:type="spellStart"/>
      <w:r w:rsidR="002B2D27" w:rsidRPr="00873C1B">
        <w:rPr>
          <w:lang w:val="de-DE"/>
        </w:rPr>
        <w:t>meaning</w:t>
      </w:r>
      <w:proofErr w:type="spellEnd"/>
      <w:r w:rsidR="002B2D27" w:rsidRPr="00873C1B">
        <w:rPr>
          <w:lang w:val="de-DE"/>
        </w:rPr>
        <w:t xml:space="preserve"> </w:t>
      </w:r>
      <w:proofErr w:type="spellStart"/>
      <w:r w:rsidR="002B2D27" w:rsidRPr="00873C1B">
        <w:rPr>
          <w:lang w:val="de-DE"/>
        </w:rPr>
        <w:t>that</w:t>
      </w:r>
      <w:proofErr w:type="spellEnd"/>
      <w:r w:rsidR="002B2D27" w:rsidRPr="00873C1B">
        <w:rPr>
          <w:lang w:val="de-DE"/>
        </w:rPr>
        <w:t xml:space="preserve"> </w:t>
      </w:r>
      <w:proofErr w:type="spellStart"/>
      <w:r w:rsidR="002B2D27" w:rsidRPr="00873C1B">
        <w:rPr>
          <w:lang w:val="de-DE"/>
        </w:rPr>
        <w:t>body</w:t>
      </w:r>
      <w:proofErr w:type="spellEnd"/>
      <w:r w:rsidR="002B2D27" w:rsidRPr="00873C1B">
        <w:rPr>
          <w:lang w:val="de-DE"/>
        </w:rPr>
        <w:t xml:space="preserve"> </w:t>
      </w:r>
      <w:proofErr w:type="spellStart"/>
      <w:r w:rsidR="002B2D27" w:rsidRPr="00873C1B">
        <w:rPr>
          <w:lang w:val="de-DE"/>
        </w:rPr>
        <w:t>control</w:t>
      </w:r>
      <w:proofErr w:type="spellEnd"/>
      <w:r w:rsidR="002B2D27" w:rsidRPr="00873C1B">
        <w:rPr>
          <w:lang w:val="de-DE"/>
        </w:rPr>
        <w:t xml:space="preserve"> </w:t>
      </w:r>
      <w:proofErr w:type="spellStart"/>
      <w:r w:rsidR="002B2D27" w:rsidRPr="00873C1B">
        <w:rPr>
          <w:lang w:val="de-DE"/>
        </w:rPr>
        <w:t>is</w:t>
      </w:r>
      <w:proofErr w:type="spellEnd"/>
      <w:r w:rsidR="002B2D27" w:rsidRPr="00873C1B">
        <w:rPr>
          <w:lang w:val="de-DE"/>
        </w:rPr>
        <w:t xml:space="preserve"> a </w:t>
      </w:r>
      <w:proofErr w:type="spellStart"/>
      <w:r w:rsidR="002B2D27" w:rsidRPr="00873C1B">
        <w:rPr>
          <w:lang w:val="de-DE"/>
        </w:rPr>
        <w:t>critical</w:t>
      </w:r>
      <w:proofErr w:type="spellEnd"/>
      <w:r w:rsidR="002B2D27" w:rsidRPr="00873C1B">
        <w:rPr>
          <w:lang w:val="de-DE"/>
        </w:rPr>
        <w:t xml:space="preserve"> </w:t>
      </w:r>
      <w:proofErr w:type="spellStart"/>
      <w:r w:rsidR="002B2D27" w:rsidRPr="00873C1B">
        <w:rPr>
          <w:lang w:val="de-DE"/>
        </w:rPr>
        <w:t>element</w:t>
      </w:r>
      <w:proofErr w:type="spellEnd"/>
      <w:r w:rsidR="002B2D27" w:rsidRPr="00873C1B">
        <w:rPr>
          <w:lang w:val="de-DE"/>
        </w:rPr>
        <w:t xml:space="preserve"> </w:t>
      </w:r>
      <w:proofErr w:type="spellStart"/>
      <w:r w:rsidR="002B2D27" w:rsidRPr="00873C1B">
        <w:rPr>
          <w:lang w:val="de-DE"/>
        </w:rPr>
        <w:t>of</w:t>
      </w:r>
      <w:proofErr w:type="spellEnd"/>
      <w:r w:rsidR="002B2D27" w:rsidRPr="00873C1B">
        <w:rPr>
          <w:lang w:val="de-DE"/>
        </w:rPr>
        <w:t xml:space="preserve"> </w:t>
      </w:r>
      <w:proofErr w:type="spellStart"/>
      <w:r w:rsidR="002B2D27" w:rsidRPr="00873C1B">
        <w:rPr>
          <w:lang w:val="de-DE"/>
        </w:rPr>
        <w:t>the</w:t>
      </w:r>
      <w:proofErr w:type="spellEnd"/>
      <w:r w:rsidR="002B2D27" w:rsidRPr="00873C1B">
        <w:rPr>
          <w:lang w:val="de-DE"/>
        </w:rPr>
        <w:t xml:space="preserve"> </w:t>
      </w:r>
      <w:proofErr w:type="spellStart"/>
      <w:r w:rsidR="002B2D27" w:rsidRPr="00873C1B">
        <w:rPr>
          <w:lang w:val="de-DE"/>
        </w:rPr>
        <w:t>game</w:t>
      </w:r>
      <w:proofErr w:type="spellEnd"/>
      <w:r w:rsidR="002B2D27" w:rsidRPr="00873C1B">
        <w:rPr>
          <w:lang w:val="de-DE"/>
        </w:rPr>
        <w:t xml:space="preserve">. </w:t>
      </w:r>
      <w:r w:rsidR="002B2D27" w:rsidRPr="00873C1B">
        <w:t xml:space="preserve">Examples include </w:t>
      </w:r>
      <w:proofErr w:type="spellStart"/>
      <w:r w:rsidR="002B2D27" w:rsidRPr="00873C1B">
        <w:t>Brainball</w:t>
      </w:r>
      <w:proofErr w:type="spellEnd"/>
      <w:r w:rsidR="002B2D27" w:rsidRPr="00873C1B">
        <w:t xml:space="preserve"> [11], where players’ brainwaves guide a ball towards the opposing goal, and Relax-to-Win [2], where relaxation is required to win a race</w:t>
      </w:r>
    </w:p>
    <w:p w:rsidR="00C4539F" w:rsidRDefault="00C4539F" w:rsidP="00C4539F">
      <w:pPr>
        <w:pStyle w:val="berschrift3"/>
      </w:pPr>
      <w:bookmarkStart w:id="20" w:name="_Toc470026260"/>
      <w:r>
        <w:t xml:space="preserve">Sensors in </w:t>
      </w:r>
      <w:proofErr w:type="spellStart"/>
      <w:r>
        <w:t>augmented</w:t>
      </w:r>
      <w:proofErr w:type="spellEnd"/>
      <w:r>
        <w:t xml:space="preserve"> </w:t>
      </w:r>
      <w:proofErr w:type="spellStart"/>
      <w:r>
        <w:t>reality</w:t>
      </w:r>
      <w:bookmarkEnd w:id="20"/>
      <w:proofErr w:type="spellEnd"/>
    </w:p>
    <w:p w:rsidR="0014236C" w:rsidRPr="0014236C" w:rsidRDefault="00627150" w:rsidP="00FD5995">
      <w:pPr>
        <w:pStyle w:val="StandardErstzeileneinzug"/>
        <w:rPr>
          <w:lang w:val="de-DE"/>
        </w:rPr>
      </w:pPr>
      <w:r>
        <w:rPr>
          <w:lang w:val="de-DE"/>
        </w:rPr>
        <w:fldChar w:fldCharType="begin" w:fldLock="1"/>
      </w:r>
      <w:r w:rsidR="00A00A59">
        <w:rPr>
          <w:lang w:val="de-DE"/>
        </w:rPr>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Pr>
          <w:lang w:val="de-DE"/>
        </w:rPr>
        <w:fldChar w:fldCharType="separate"/>
      </w:r>
      <w:r w:rsidRPr="00627150">
        <w:rPr>
          <w:noProof/>
          <w:lang w:val="de-DE"/>
        </w:rPr>
        <w:t>(Papagiannakis et al., 2008)</w:t>
      </w:r>
      <w:r>
        <w:rPr>
          <w:lang w:val="de-DE"/>
        </w:rPr>
        <w:fldChar w:fldCharType="end"/>
      </w:r>
      <w:r w:rsidR="0014236C" w:rsidRPr="0014236C">
        <w:rPr>
          <w:lang w:val="de-DE"/>
        </w:rPr>
        <w:t>: Übersicht.</w:t>
      </w:r>
    </w:p>
    <w:p w:rsidR="00103D56" w:rsidRDefault="0014236C" w:rsidP="0014236C">
      <w:pPr>
        <w:pStyle w:val="StandardErstzeileneinzug"/>
        <w:ind w:firstLine="0"/>
      </w:pPr>
      <w:proofErr w:type="spellStart"/>
      <w:r w:rsidRPr="00873C1B">
        <w:lastRenderedPageBreak/>
        <w:t>Hier</w:t>
      </w:r>
      <w:proofErr w:type="spellEnd"/>
      <w:r w:rsidRPr="00873C1B">
        <w:t xml:space="preserve"> </w:t>
      </w:r>
      <w:proofErr w:type="spellStart"/>
      <w:r w:rsidRPr="00873C1B">
        <w:t>z.B</w:t>
      </w:r>
      <w:proofErr w:type="spellEnd"/>
      <w:r w:rsidRPr="00873C1B">
        <w:t xml:space="preserve">.: “RFID (radio frequency identification) tags have also been recently used in </w:t>
      </w:r>
      <w:r w:rsidRPr="0014236C">
        <w:t>mobile AR systems. RFIDs consist of a simple microchip and antenna which interact with radio waves from a receiver to transfer the information held on the microchip. RFID tags are classified as either active or passive, with active tags having their own transmitter and associated power supply, while passive tags reflect energy sent from the receiver.”</w:t>
      </w:r>
    </w:p>
    <w:p w:rsidR="00103D56" w:rsidRDefault="00103D56" w:rsidP="0014236C">
      <w:pPr>
        <w:pStyle w:val="StandardErstzeileneinzug"/>
        <w:ind w:firstLine="0"/>
      </w:pPr>
      <w:proofErr w:type="spellStart"/>
      <w:r>
        <w:t>Auch</w:t>
      </w:r>
      <w:proofErr w:type="spellEnd"/>
      <w:r>
        <w:t xml:space="preserve"> </w:t>
      </w:r>
      <w:proofErr w:type="spellStart"/>
      <w:r>
        <w:t>hier</w:t>
      </w:r>
      <w:proofErr w:type="spellEnd"/>
      <w:r>
        <w:t xml:space="preserve">: </w:t>
      </w:r>
      <w:r w:rsidRPr="00103D56">
        <w:t>“The use of inertial sensors such as rate gyroscopes and accelerometers is wide-spread in virtual and augmented reality applications.”</w:t>
      </w:r>
    </w:p>
    <w:p w:rsidR="00103D56" w:rsidRDefault="00103D56" w:rsidP="0014236C">
      <w:pPr>
        <w:pStyle w:val="StandardErstzeileneinzug"/>
        <w:ind w:firstLine="0"/>
      </w:pPr>
      <w:proofErr w:type="spellStart"/>
      <w:r>
        <w:t>Auch</w:t>
      </w:r>
      <w:proofErr w:type="spellEnd"/>
      <w:r>
        <w:t xml:space="preserve"> </w:t>
      </w:r>
      <w:proofErr w:type="spellStart"/>
      <w:r>
        <w:t>hier</w:t>
      </w:r>
      <w:proofErr w:type="spellEnd"/>
      <w:r>
        <w:t xml:space="preserve">: </w:t>
      </w:r>
      <w:r w:rsidRPr="00103D56">
        <w:t>“The complementary nature of visual and inertial sensors has led to the development of a number of hybrid tracking systems.”</w:t>
      </w:r>
    </w:p>
    <w:p w:rsidR="00103D56" w:rsidRPr="00103D56" w:rsidRDefault="00103D56" w:rsidP="0014236C">
      <w:pPr>
        <w:pStyle w:val="StandardErstzeileneinzug"/>
        <w:ind w:firstLine="0"/>
      </w:pPr>
      <w:r w:rsidRPr="00103D56">
        <w:t>“</w:t>
      </w:r>
      <w:r w:rsidRPr="00103D56">
        <w:rPr>
          <w:b/>
          <w:bCs/>
        </w:rPr>
        <w:t>How to interact with wearable computers effectively and efficiently</w:t>
      </w:r>
      <w:r w:rsidRPr="00103D56">
        <w:t xml:space="preserve"> is an area of active research. Mobile interfaces should try to minimize the burden of encumbering interface devices. </w:t>
      </w:r>
      <w:r w:rsidRPr="00103D56">
        <w:rPr>
          <w:b/>
          <w:bCs/>
        </w:rPr>
        <w:t>The ultimate goal is to have a free-to-walk, eyes-free, and hands-free interface</w:t>
      </w:r>
      <w:r w:rsidRPr="00103D56">
        <w:t xml:space="preserve"> with miniature computing devices worn as part of the clothing”</w:t>
      </w:r>
    </w:p>
    <w:p w:rsidR="0014236C" w:rsidRPr="0014236C" w:rsidRDefault="00A00A59" w:rsidP="00FD5995">
      <w:pPr>
        <w:pStyle w:val="StandardErstzeileneinzug"/>
        <w:rPr>
          <w:lang w:val="de-DE"/>
        </w:rPr>
      </w:pPr>
      <w:r>
        <w:rPr>
          <w:lang w:val="de-DE"/>
        </w:rPr>
        <w:fldChar w:fldCharType="begin" w:fldLock="1"/>
      </w:r>
      <w:r>
        <w:rPr>
          <w:lang w:val="de-DE"/>
        </w:rPr>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Pr>
          <w:lang w:val="de-DE"/>
        </w:rPr>
        <w:fldChar w:fldCharType="separate"/>
      </w:r>
      <w:r w:rsidRPr="00A00A59">
        <w:rPr>
          <w:noProof/>
          <w:lang w:val="de-DE"/>
        </w:rPr>
        <w:t>(Sharma et al., 2016)</w:t>
      </w:r>
      <w:r>
        <w:rPr>
          <w:lang w:val="de-DE"/>
        </w:rPr>
        <w:fldChar w:fldCharType="end"/>
      </w:r>
      <w:r w:rsidR="0014236C" w:rsidRPr="0014236C">
        <w:rPr>
          <w:lang w:val="de-DE"/>
        </w:rPr>
        <w:t xml:space="preserve"> (WEKIT) kann auch hier nochmals (?) erwähnt werden</w:t>
      </w:r>
    </w:p>
    <w:p w:rsidR="00FD5995" w:rsidRPr="00FD5995" w:rsidRDefault="00A00A59" w:rsidP="00FD5995">
      <w:pPr>
        <w:pStyle w:val="StandardErstzeileneinzug"/>
      </w:pPr>
      <w:r>
        <w:fldChar w:fldCharType="begin" w:fldLock="1"/>
      </w:r>
      <w:r>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plainTextFormattedCitation" : "(Robinett, 1992)", "previouslyFormattedCitation" : "(Robinett, 1992)" }, "properties" : { "noteIndex" : 0 }, "schema" : "https://github.com/citation-style-language/schema/raw/master/csl-citation.json" }</w:instrText>
      </w:r>
      <w:r>
        <w:fldChar w:fldCharType="separate"/>
      </w:r>
      <w:r w:rsidRPr="00A00A59">
        <w:rPr>
          <w:noProof/>
        </w:rPr>
        <w:t>(Robinett, 1992)</w:t>
      </w:r>
      <w:r>
        <w:fldChar w:fldCharType="end"/>
      </w:r>
      <w:r w:rsidR="00FD5995" w:rsidRPr="0044065F">
        <w:t>: “[The HMD] is not simply a visual d</w:t>
      </w:r>
      <w:r w:rsidR="00FD5995" w:rsidRPr="00FD5995">
        <w:t>isplay technique, but rather a multisensory display technique (involving vision, the vestibular system, and the proprioceptive system) in which the visuals depicting the surrounding three-dimensional (3-D) virtual world are generated so as to match the user's voluntary head movements.”</w:t>
      </w:r>
    </w:p>
    <w:p w:rsidR="008B4B86" w:rsidRPr="008B4B86" w:rsidRDefault="00A00A59" w:rsidP="008B4B86">
      <w:pPr>
        <w:pStyle w:val="StandardErstzeileneinzug"/>
      </w:pPr>
      <w:r>
        <w:fldChar w:fldCharType="begin" w:fldLock="1"/>
      </w:r>
      <w:r>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plainTextFormattedCitation" : "(Hol et al., 2006)", "previouslyFormattedCitation" : "(Hol et al., 2006)" }, "properties" : { "noteIndex" : 0 }, "schema" : "https://github.com/citation-style-language/schema/raw/master/csl-citation.json" }</w:instrText>
      </w:r>
      <w:r>
        <w:fldChar w:fldCharType="separate"/>
      </w:r>
      <w:r w:rsidRPr="00A00A59">
        <w:rPr>
          <w:noProof/>
        </w:rPr>
        <w:t>(Hol et al., 2006)</w:t>
      </w:r>
      <w:r>
        <w:fldChar w:fldCharType="end"/>
      </w:r>
      <w:r w:rsidR="008B4B86" w:rsidRPr="008B4B86">
        <w:t>: „Tracking in u</w:t>
      </w:r>
      <w:r w:rsidR="008B4B86">
        <w:t xml:space="preserve">nprepared environments requires </w:t>
      </w:r>
      <w:r w:rsidR="008B4B86" w:rsidRPr="008B4B86">
        <w:t>unobtrusive</w:t>
      </w:r>
      <w:r w:rsidR="008B4B86">
        <w:t xml:space="preserve"> </w:t>
      </w:r>
      <w:r w:rsidR="008B4B86" w:rsidRPr="008B4B86">
        <w:t>sensors, i.e., the sensors have to satisfy mobility</w:t>
      </w:r>
      <w:r w:rsidR="008B4B86">
        <w:t xml:space="preserve"> </w:t>
      </w:r>
      <w:r w:rsidR="008B4B86" w:rsidRPr="008B4B86">
        <w:t>constraints and cannot modify the environment.</w:t>
      </w:r>
      <w:r w:rsidR="008B4B86">
        <w:t xml:space="preserve"> </w:t>
      </w:r>
      <w:r w:rsidR="008B4B86" w:rsidRPr="008B4B86">
        <w:t xml:space="preserve">The currently available sensor types </w:t>
      </w:r>
      <w:r w:rsidR="008B4B86" w:rsidRPr="008B4B86">
        <w:rPr>
          <w:b/>
        </w:rPr>
        <w:t>(inertial, acoustic, magnetic, optical, radio, GPS)</w:t>
      </w:r>
      <w:r w:rsidR="008B4B86" w:rsidRPr="008B4B86">
        <w:t xml:space="preserve"> all have their shortcomings</w:t>
      </w:r>
      <w:r w:rsidR="008B4B86">
        <w:t xml:space="preserve"> </w:t>
      </w:r>
      <w:r w:rsidR="008B4B86" w:rsidRPr="008B4B86">
        <w:t>on for instance accuracy, robustness, stability and</w:t>
      </w:r>
      <w:r w:rsidR="008B4B86">
        <w:t xml:space="preserve"> </w:t>
      </w:r>
      <w:r w:rsidR="008B4B86" w:rsidRPr="008B4B86">
        <w:t xml:space="preserve">operating speed [14]. Hence, </w:t>
      </w:r>
      <w:r w:rsidR="008B4B86" w:rsidRPr="008B4B86">
        <w:rPr>
          <w:b/>
        </w:rPr>
        <w:t>multiple sensors have to be combined for robust and accurate tracking</w:t>
      </w:r>
      <w:r w:rsidR="008B4B86" w:rsidRPr="008B4B86">
        <w:t>.</w:t>
      </w:r>
      <w:r w:rsidR="008B4B86">
        <w:t>”</w:t>
      </w:r>
    </w:p>
    <w:p w:rsidR="00A82E0B" w:rsidRPr="00BC3112" w:rsidRDefault="00A82E0B" w:rsidP="008B4B86">
      <w:pPr>
        <w:pStyle w:val="StandardErstzeileneinzug"/>
      </w:pPr>
      <w:r w:rsidRPr="00BC3112">
        <w:rPr>
          <w:lang w:val="de-DE"/>
        </w:rPr>
        <w:t xml:space="preserve">Sensor Fusion zur Verbesserung </w:t>
      </w:r>
      <w:r w:rsidR="007473E3" w:rsidRPr="00BC3112">
        <w:rPr>
          <w:lang w:val="de-DE"/>
        </w:rPr>
        <w:t>von AR-Genauigkeit</w:t>
      </w:r>
      <w:r w:rsidR="00386720">
        <w:rPr>
          <w:lang w:val="de-DE"/>
        </w:rPr>
        <w:t xml:space="preserve"> (Kalman/EKF erwähnen)</w:t>
      </w:r>
      <w:r w:rsidR="00BC3112">
        <w:rPr>
          <w:lang w:val="de-DE"/>
        </w:rPr>
        <w:t xml:space="preserve">: </w:t>
      </w:r>
      <w:r w:rsidR="00A00A59">
        <w:rPr>
          <w:lang w:val="de-DE"/>
        </w:rPr>
        <w:fldChar w:fldCharType="begin" w:fldLock="1"/>
      </w:r>
      <w:r w:rsidR="00A00A59">
        <w:rPr>
          <w:lang w:val="de-DE"/>
        </w:rPr>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plainTextFormattedCitation" : "(You &amp; Neumann, 2001)", "previouslyFormattedCitation" : "(You &amp; Neumann, 2001)" }, "properties" : { "noteIndex" : 0 }, "schema" : "https://github.com/citation-style-language/schema/raw/master/csl-citation.json" }</w:instrText>
      </w:r>
      <w:r w:rsidR="00A00A59">
        <w:rPr>
          <w:lang w:val="de-DE"/>
        </w:rPr>
        <w:fldChar w:fldCharType="separate"/>
      </w:r>
      <w:r w:rsidR="00A00A59" w:rsidRPr="00A00A59">
        <w:rPr>
          <w:noProof/>
          <w:lang w:val="de-DE"/>
        </w:rPr>
        <w:t>(You &amp; Neumann, 2001)</w:t>
      </w:r>
      <w:r w:rsidR="00A00A59">
        <w:rPr>
          <w:lang w:val="de-DE"/>
        </w:rPr>
        <w:fldChar w:fldCharType="end"/>
      </w:r>
      <w:r w:rsidR="007473E3" w:rsidRPr="00BC3112">
        <w:rPr>
          <w:lang w:val="de-DE"/>
        </w:rPr>
        <w:t xml:space="preserve">: Vision + </w:t>
      </w:r>
      <w:proofErr w:type="spellStart"/>
      <w:r w:rsidR="007473E3" w:rsidRPr="00BC3112">
        <w:rPr>
          <w:lang w:val="de-DE"/>
        </w:rPr>
        <w:t>Gyro</w:t>
      </w:r>
      <w:proofErr w:type="spellEnd"/>
      <w:r w:rsidR="007473E3" w:rsidRPr="00BC3112">
        <w:rPr>
          <w:lang w:val="de-DE"/>
        </w:rPr>
        <w:t xml:space="preserve">. Referenziert andere, z.B. </w:t>
      </w:r>
      <w:r w:rsidR="00A00A59">
        <w:rPr>
          <w:lang w:val="de-DE"/>
        </w:rPr>
        <w:fldChar w:fldCharType="begin" w:fldLock="1"/>
      </w:r>
      <w:r w:rsidR="00A00A59">
        <w:rPr>
          <w:lang w:val="de-DE"/>
        </w:rPr>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A00A59">
        <w:rPr>
          <w:lang w:val="de-DE"/>
        </w:rPr>
        <w:fldChar w:fldCharType="separate"/>
      </w:r>
      <w:r w:rsidR="00A00A59" w:rsidRPr="00A00A59">
        <w:rPr>
          <w:noProof/>
          <w:lang w:val="de-DE"/>
        </w:rPr>
        <w:t>(Feiner et al., 1997)</w:t>
      </w:r>
      <w:r w:rsidR="00A00A59">
        <w:rPr>
          <w:lang w:val="de-DE"/>
        </w:rPr>
        <w:fldChar w:fldCharType="end"/>
      </w:r>
      <w:r w:rsidR="007473E3" w:rsidRPr="00BC3112">
        <w:rPr>
          <w:lang w:val="de-DE"/>
        </w:rPr>
        <w:t xml:space="preserve"> (erstes(?)</w:t>
      </w:r>
      <w:proofErr w:type="spellStart"/>
      <w:r w:rsidR="007473E3" w:rsidRPr="00BC3112">
        <w:rPr>
          <w:lang w:val="de-DE"/>
        </w:rPr>
        <w:t>outdoor</w:t>
      </w:r>
      <w:proofErr w:type="spellEnd"/>
      <w:r w:rsidR="007473E3" w:rsidRPr="00BC3112">
        <w:rPr>
          <w:lang w:val="de-DE"/>
        </w:rPr>
        <w:t xml:space="preserve"> MARS(</w:t>
      </w:r>
      <w:proofErr w:type="spellStart"/>
      <w:r w:rsidR="007473E3" w:rsidRPr="00BC3112">
        <w:rPr>
          <w:lang w:val="de-DE"/>
        </w:rPr>
        <w:t>GPS+compass+tilt</w:t>
      </w:r>
      <w:proofErr w:type="spellEnd"/>
      <w:r w:rsidR="007473E3" w:rsidRPr="00BC3112">
        <w:rPr>
          <w:lang w:val="de-DE"/>
        </w:rPr>
        <w:t xml:space="preserve"> </w:t>
      </w:r>
      <w:proofErr w:type="spellStart"/>
      <w:r w:rsidR="007473E3" w:rsidRPr="00BC3112">
        <w:rPr>
          <w:lang w:val="de-DE"/>
        </w:rPr>
        <w:t>sensor</w:t>
      </w:r>
      <w:proofErr w:type="spellEnd"/>
      <w:r w:rsidR="007473E3" w:rsidRPr="00BC3112">
        <w:rPr>
          <w:lang w:val="de-DE"/>
        </w:rPr>
        <w:t>))</w:t>
      </w:r>
      <w:r w:rsidR="00BC3112" w:rsidRPr="00BC3112">
        <w:rPr>
          <w:lang w:val="de-DE"/>
        </w:rPr>
        <w:t xml:space="preserve">, </w:t>
      </w:r>
      <w:r w:rsidR="00A00A59">
        <w:rPr>
          <w:lang w:val="de-DE"/>
        </w:rPr>
        <w:fldChar w:fldCharType="begin" w:fldLock="1"/>
      </w:r>
      <w:r w:rsidR="00A00A59">
        <w:rPr>
          <w:lang w:val="de-DE"/>
        </w:rPr>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w:instrText>
      </w:r>
      <w:r w:rsidR="00A00A59" w:rsidRPr="00873C1B">
        <w:instrText>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00A00A59">
        <w:rPr>
          <w:lang w:val="de-DE"/>
        </w:rPr>
        <w:fldChar w:fldCharType="separate"/>
      </w:r>
      <w:r w:rsidR="00A00A59" w:rsidRPr="00873C1B">
        <w:rPr>
          <w:noProof/>
        </w:rPr>
        <w:t>(Schall et al., 2009)</w:t>
      </w:r>
      <w:r w:rsidR="00A00A59">
        <w:rPr>
          <w:lang w:val="de-DE"/>
        </w:rPr>
        <w:fldChar w:fldCharType="end"/>
      </w:r>
      <w:r w:rsidR="00BC3112" w:rsidRPr="00BC3112">
        <w:t>: „fusion of Differential GPS (DGPS) or Real-Time</w:t>
      </w:r>
      <w:r w:rsidR="00BC3112">
        <w:t xml:space="preserve"> </w:t>
      </w:r>
      <w:r w:rsidR="00BC3112" w:rsidRPr="00BC3112">
        <w:t>Kinematic (RTK) based GPS with barometric heights and also for</w:t>
      </w:r>
      <w:r w:rsidR="00BC3112">
        <w:t xml:space="preserve"> </w:t>
      </w:r>
      <w:r w:rsidR="00BC3112" w:rsidRPr="00BC3112">
        <w:t>an inertial measurement unit with gyroscopes, magnetometers and</w:t>
      </w:r>
      <w:r w:rsidR="00BC3112">
        <w:t xml:space="preserve"> </w:t>
      </w:r>
      <w:r w:rsidR="00BC3112" w:rsidRPr="00BC3112">
        <w:t xml:space="preserve">accelerometers to improve the transient oscillation </w:t>
      </w:r>
      <w:r w:rsidR="00BC3112">
        <w:t xml:space="preserve">(…) </w:t>
      </w:r>
      <w:r w:rsidR="00BC3112" w:rsidRPr="00BC3112">
        <w:t>we additionally apply</w:t>
      </w:r>
      <w:r w:rsidR="00BC3112">
        <w:t xml:space="preserve"> a visual orientation tracker which is drift-free through online mapping of the unknown environment.”</w:t>
      </w:r>
    </w:p>
    <w:p w:rsidR="00D62371" w:rsidRDefault="00A00A59" w:rsidP="00D62371">
      <w:pPr>
        <w:pStyle w:val="StandardErstzeileneinzug"/>
      </w:pPr>
      <w:r>
        <w:fldChar w:fldCharType="begin" w:fldLock="1"/>
      </w:r>
      <w:r>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et al., 2016)", "plainTextFormattedCitation" : "(Benko et al., 2016)", "previouslyFormattedCitation" : "(Benko et al., 2016)" }, "properties" : { "noteIndex" : 0 }, "schema" : "https://github.com/citation-style-language/schema/raw/master/csl-citation.json" }</w:instrText>
      </w:r>
      <w:r>
        <w:fldChar w:fldCharType="separate"/>
      </w:r>
      <w:r w:rsidRPr="00A00A59">
        <w:rPr>
          <w:noProof/>
        </w:rPr>
        <w:t>(Benko et al., 2016)</w:t>
      </w:r>
      <w:r>
        <w:fldChar w:fldCharType="end"/>
      </w:r>
      <w:r w:rsidR="00D62371" w:rsidRPr="00D62371">
        <w:t xml:space="preserve"> (</w:t>
      </w:r>
      <w:proofErr w:type="spellStart"/>
      <w:r w:rsidR="00D62371" w:rsidRPr="00D62371">
        <w:t>NormalTouch</w:t>
      </w:r>
      <w:proofErr w:type="spellEnd"/>
      <w:r w:rsidR="00D62371" w:rsidRPr="00D62371">
        <w:t xml:space="preserve">, </w:t>
      </w:r>
      <w:proofErr w:type="spellStart"/>
      <w:r w:rsidR="00D62371" w:rsidRPr="00D62371">
        <w:t>TextureTouch</w:t>
      </w:r>
      <w:proofErr w:type="spellEnd"/>
      <w:r w:rsidR="00D62371" w:rsidRPr="00D62371">
        <w:t xml:space="preserve">, </w:t>
      </w:r>
      <w:proofErr w:type="spellStart"/>
      <w:r w:rsidR="00D62371" w:rsidRPr="00D62371">
        <w:t>Vibrotactile</w:t>
      </w:r>
      <w:proofErr w:type="spellEnd"/>
      <w:r w:rsidR="00D62371" w:rsidRPr="00D62371">
        <w:t xml:space="preserve">) </w:t>
      </w:r>
      <w:proofErr w:type="spellStart"/>
      <w:proofErr w:type="gramStart"/>
      <w:r w:rsidR="00D62371" w:rsidRPr="00D62371">
        <w:t>als</w:t>
      </w:r>
      <w:proofErr w:type="spellEnd"/>
      <w:proofErr w:type="gramEnd"/>
      <w:r w:rsidR="00D62371" w:rsidRPr="00D62371">
        <w:t xml:space="preserve"> </w:t>
      </w:r>
      <w:proofErr w:type="spellStart"/>
      <w:r w:rsidR="00D62371" w:rsidRPr="00D62371">
        <w:t>Beispiel</w:t>
      </w:r>
      <w:proofErr w:type="spellEnd"/>
      <w:r w:rsidR="00D62371" w:rsidRPr="00D62371">
        <w:t xml:space="preserve"> </w:t>
      </w:r>
      <w:proofErr w:type="spellStart"/>
      <w:r w:rsidR="00D62371" w:rsidRPr="00D62371">
        <w:t>für</w:t>
      </w:r>
      <w:proofErr w:type="spellEnd"/>
      <w:r w:rsidR="00D62371" w:rsidRPr="00D62371">
        <w:t xml:space="preserve"> Sensor (Location, Finger Force Sensor (FSR)) + </w:t>
      </w:r>
      <w:proofErr w:type="spellStart"/>
      <w:r w:rsidR="00D62371" w:rsidRPr="00D62371">
        <w:t>Aktuator</w:t>
      </w:r>
      <w:proofErr w:type="spellEnd"/>
      <w:r w:rsidR="00D62371" w:rsidRPr="00D62371">
        <w:t xml:space="preserve"> – System -&gt; „ </w:t>
      </w:r>
      <w:r w:rsidR="00D62371">
        <w:t>[O]</w:t>
      </w:r>
      <w:r w:rsidR="00D62371" w:rsidRPr="00D62371">
        <w:t>n several occasions we observed people trying out our devices when they were not well calibrated (</w:t>
      </w:r>
      <w:r w:rsidR="00D62371">
        <w:t>…</w:t>
      </w:r>
      <w:r w:rsidR="00D62371" w:rsidRPr="00D62371">
        <w:t>). To our surprise, people often claimed that the device accurately rendered the surface when in fact it was obviously incorrect</w:t>
      </w:r>
      <w:r w:rsidR="00D62371">
        <w:t>.</w:t>
      </w:r>
      <w:r w:rsidR="00D62371" w:rsidRPr="00D62371">
        <w:t>”</w:t>
      </w:r>
    </w:p>
    <w:p w:rsidR="009902FC" w:rsidRDefault="00A00A59" w:rsidP="00D62371">
      <w:pPr>
        <w:pStyle w:val="StandardErstzeileneinzug"/>
      </w:pPr>
      <w:r>
        <w:fldChar w:fldCharType="begin" w:fldLock="1"/>
      </w:r>
      <w:r>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fldChar w:fldCharType="separate"/>
      </w:r>
      <w:r w:rsidRPr="00A00A59">
        <w:rPr>
          <w:noProof/>
        </w:rPr>
        <w:t>(Sharma et al., 2016)</w:t>
      </w:r>
      <w:r>
        <w:fldChar w:fldCharType="end"/>
      </w:r>
      <w:r w:rsidR="009902FC">
        <w:t xml:space="preserve">: </w:t>
      </w:r>
      <w:r w:rsidR="009902FC" w:rsidRPr="009902FC">
        <w:t xml:space="preserve">“At the moment, there are few solutions available for using </w:t>
      </w:r>
      <w:r w:rsidR="009902FC" w:rsidRPr="009902FC">
        <w:rPr>
          <w:b/>
        </w:rPr>
        <w:t>eye tracking with augmented reality glasses</w:t>
      </w:r>
      <w:r w:rsidR="009902FC" w:rsidRPr="009902FC">
        <w:t>, for example, Pupil labs</w:t>
      </w:r>
      <w:hyperlink r:id="rId11" w:history="1">
        <w:r w:rsidR="009902FC" w:rsidRPr="009902FC">
          <w:rPr>
            <w:rStyle w:val="Hyperlink"/>
          </w:rPr>
          <w:t>[116]</w:t>
        </w:r>
      </w:hyperlink>
      <w:r w:rsidR="009902FC" w:rsidRPr="009902FC">
        <w:t xml:space="preserve">, provide eye tracking </w:t>
      </w:r>
      <w:r w:rsidR="009902FC" w:rsidRPr="009902FC">
        <w:lastRenderedPageBreak/>
        <w:t xml:space="preserve">add-ons for Oculus Rift DK2, HTC Vive Binocular, and Epson </w:t>
      </w:r>
      <w:proofErr w:type="spellStart"/>
      <w:r w:rsidR="009902FC" w:rsidRPr="009902FC">
        <w:t>Moverio</w:t>
      </w:r>
      <w:proofErr w:type="spellEnd"/>
      <w:r w:rsidR="009902FC" w:rsidRPr="009902FC">
        <w:t xml:space="preserve"> BT-200. However, there are no eye-tracking solutions available for Microsoft </w:t>
      </w:r>
      <w:proofErr w:type="spellStart"/>
      <w:r w:rsidR="009902FC" w:rsidRPr="009902FC">
        <w:t>Hololens</w:t>
      </w:r>
      <w:proofErr w:type="spellEnd"/>
      <w:r w:rsidR="009902FC" w:rsidRPr="009902FC">
        <w:t>.”</w:t>
      </w:r>
    </w:p>
    <w:p w:rsidR="00D838DE" w:rsidRDefault="00A00A59" w:rsidP="00D62371">
      <w:pPr>
        <w:pStyle w:val="StandardErstzeileneinzug"/>
      </w:pPr>
      <w:r>
        <w:fldChar w:fldCharType="begin" w:fldLock="1"/>
      </w:r>
      <w:r>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fldChar w:fldCharType="separate"/>
      </w:r>
      <w:r w:rsidRPr="00A00A59">
        <w:rPr>
          <w:noProof/>
        </w:rPr>
        <w:t>(Ternier, De Vries, et al., 2012)</w:t>
      </w:r>
      <w:r>
        <w:fldChar w:fldCharType="end"/>
      </w:r>
      <w:r w:rsidR="00D838DE">
        <w:t>:</w:t>
      </w:r>
      <w:r w:rsidR="00D838DE" w:rsidRPr="00D838DE">
        <w:t xml:space="preserve"> “Augmented reality browsers like </w:t>
      </w:r>
      <w:proofErr w:type="spellStart"/>
      <w:r w:rsidR="00D838DE" w:rsidRPr="00D838DE">
        <w:t>Layar</w:t>
      </w:r>
      <w:proofErr w:type="spellEnd"/>
      <w:r w:rsidR="00D838DE" w:rsidRPr="00D838DE">
        <w:t xml:space="preserve"> and Wikitude² support filtering dependent on the sensors available on the mobile device. These browsers have implemented a Point </w:t>
      </w:r>
      <w:proofErr w:type="gramStart"/>
      <w:r w:rsidR="00D838DE" w:rsidRPr="00D838DE">
        <w:t>Of</w:t>
      </w:r>
      <w:proofErr w:type="gramEnd"/>
      <w:r w:rsidR="00D838DE" w:rsidRPr="00D838DE">
        <w:t xml:space="preserve"> Interest (POI) browsing interaction pattern, delivering the same experience for every user.”</w:t>
      </w:r>
    </w:p>
    <w:p w:rsidR="00B238C1" w:rsidRDefault="00A00A59" w:rsidP="00D62371">
      <w:pPr>
        <w:pStyle w:val="StandardErstzeileneinzug"/>
      </w:pPr>
      <w:r>
        <w:fldChar w:fldCharType="begin" w:fldLock="1"/>
      </w:r>
      <w: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fldChar w:fldCharType="separate"/>
      </w:r>
      <w:r w:rsidRPr="00A00A59">
        <w:rPr>
          <w:noProof/>
        </w:rPr>
        <w:t>(Bower et al., 2014)</w:t>
      </w:r>
      <w:r>
        <w:fldChar w:fldCharType="end"/>
      </w:r>
      <w:r w:rsidR="00B238C1">
        <w:t xml:space="preserve">: </w:t>
      </w:r>
      <w:r w:rsidR="00B238C1" w:rsidRPr="00B238C1">
        <w:t xml:space="preserve">“Future developments in Augmented Reality will undoubtedly include new trigger types </w:t>
      </w:r>
      <w:r w:rsidR="00B238C1" w:rsidRPr="00B238C1">
        <w:rPr>
          <w:b/>
          <w:bCs/>
        </w:rPr>
        <w:t>(sound, temperature, smell, voice recognition, etc.)</w:t>
      </w:r>
      <w:r w:rsidR="00B238C1" w:rsidRPr="00B238C1">
        <w:t xml:space="preserve">, more intelligent input recognition </w:t>
      </w:r>
      <w:r w:rsidR="00B238C1" w:rsidRPr="00B238C1">
        <w:rPr>
          <w:b/>
          <w:bCs/>
        </w:rPr>
        <w:t>(e.g. more accurate gesture detection</w:t>
      </w:r>
      <w:r w:rsidR="00B238C1" w:rsidRPr="00B238C1">
        <w:t xml:space="preserve"> as is already being evidenced by products such as Leap Motion) and increased sophistication of expression types (for instance, </w:t>
      </w:r>
      <w:r w:rsidR="00B238C1" w:rsidRPr="00B238C1">
        <w:rPr>
          <w:b/>
          <w:bCs/>
        </w:rPr>
        <w:t>vibration, more complex 3D interactive models, scripts to networked devices</w:t>
      </w:r>
      <w:r w:rsidR="00B238C1" w:rsidRPr="00B238C1">
        <w:t xml:space="preserve"> such as printers and lights as outlined by “Internet of Things” proponents).”</w:t>
      </w:r>
    </w:p>
    <w:p w:rsidR="00A51483" w:rsidRDefault="00A00A59" w:rsidP="00D62371">
      <w:pPr>
        <w:pStyle w:val="StandardErstzeileneinzug"/>
      </w:pP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A00A59">
        <w:rPr>
          <w:noProof/>
        </w:rPr>
        <w:t>(Wetzel, 2013)</w:t>
      </w:r>
      <w:r>
        <w:fldChar w:fldCharType="end"/>
      </w:r>
      <w:r w:rsidR="00A51483">
        <w:t>:</w:t>
      </w:r>
      <w:r w:rsidR="00A51483" w:rsidRPr="00A51483">
        <w:rPr>
          <w:rFonts w:ascii="Arial" w:hAnsi="Arial" w:cs="Arial"/>
          <w:color w:val="000000"/>
          <w:szCs w:val="22"/>
        </w:rPr>
        <w:t xml:space="preserve"> </w:t>
      </w:r>
      <w:r w:rsidR="00A51483" w:rsidRPr="00A51483">
        <w:t xml:space="preserve">“[Mobile Mixed Reality] games have certain peculiarities that make them arguably more complex to develop and maintain than traditional videogames (e.g. </w:t>
      </w:r>
      <w:r w:rsidR="00A51483" w:rsidRPr="00A51483">
        <w:rPr>
          <w:b/>
          <w:bCs/>
        </w:rPr>
        <w:t>reliance on inaccurate sensor data</w:t>
      </w:r>
      <w:r w:rsidR="00A51483" w:rsidRPr="00A51483">
        <w:t>, close coupling to the real world context they are played in).”</w:t>
      </w:r>
    </w:p>
    <w:p w:rsidR="00A82108" w:rsidRDefault="00A00A59" w:rsidP="00D62371">
      <w:pPr>
        <w:pStyle w:val="StandardErstzeileneinzug"/>
      </w:pP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A00A59">
        <w:rPr>
          <w:noProof/>
        </w:rPr>
        <w:t>(Wetzel, 2013)</w:t>
      </w:r>
      <w:r>
        <w:fldChar w:fldCharType="end"/>
      </w:r>
      <w:r w:rsidR="00A82108">
        <w:t xml:space="preserve">: </w:t>
      </w:r>
      <w:r w:rsidR="00A82108" w:rsidRPr="00A82108">
        <w:t xml:space="preserve">“It is fair for a videogame developer to assume that the players have precise interfaces for input (controller, mouse, keyboard, etc.), have perfect view of the screen, good sound equipment as well as a fast and reliable internet connection. None of this is true for MMRGs. </w:t>
      </w:r>
      <w:r w:rsidR="00A82108" w:rsidRPr="00A82108">
        <w:rPr>
          <w:b/>
          <w:bCs/>
        </w:rPr>
        <w:t>Different sensors have different strengths and weaknesses that completely change the way a game might work.</w:t>
      </w:r>
      <w:r w:rsidR="00A82108" w:rsidRPr="00A82108">
        <w:t>”</w:t>
      </w:r>
    </w:p>
    <w:p w:rsidR="0044065F" w:rsidRPr="000E6263" w:rsidRDefault="0044065F" w:rsidP="00D62371">
      <w:pPr>
        <w:pStyle w:val="StandardErstzeileneinzug"/>
        <w:rPr>
          <w:i/>
          <w:lang w:val="de-DE"/>
        </w:rPr>
      </w:pPr>
      <w:r w:rsidRPr="000E6263">
        <w:rPr>
          <w:i/>
          <w:lang w:val="de-DE"/>
        </w:rPr>
        <w:t xml:space="preserve">Abschnitt zur </w:t>
      </w:r>
      <w:proofErr w:type="spellStart"/>
      <w:r w:rsidRPr="000E6263">
        <w:rPr>
          <w:i/>
          <w:lang w:val="de-DE"/>
        </w:rPr>
        <w:t>HoloLens</w:t>
      </w:r>
      <w:proofErr w:type="spellEnd"/>
      <w:r w:rsidRPr="000E6263">
        <w:rPr>
          <w:i/>
          <w:lang w:val="de-DE"/>
        </w:rPr>
        <w:t>?</w:t>
      </w:r>
    </w:p>
    <w:p w:rsidR="001B1B51" w:rsidRDefault="00A00A59" w:rsidP="00D62371">
      <w:pPr>
        <w:pStyle w:val="StandardErstzeileneinzug"/>
      </w:pPr>
      <w:r>
        <w:rPr>
          <w:lang w:val="de-DE"/>
        </w:rPr>
        <w:fldChar w:fldCharType="begin" w:fldLock="1"/>
      </w:r>
      <w: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Pr>
          <w:lang w:val="de-DE"/>
        </w:rPr>
        <w:fldChar w:fldCharType="separate"/>
      </w:r>
      <w:r w:rsidRPr="00A00A59">
        <w:rPr>
          <w:noProof/>
        </w:rPr>
        <w:t>(Wetzel et al., 2008)</w:t>
      </w:r>
      <w:r>
        <w:rPr>
          <w:lang w:val="de-DE"/>
        </w:rPr>
        <w:fldChar w:fldCharType="end"/>
      </w:r>
      <w:r w:rsidR="001B1B51" w:rsidRPr="001B1B51">
        <w:t xml:space="preserve"> (</w:t>
      </w:r>
      <w:proofErr w:type="spellStart"/>
      <w:proofErr w:type="gramStart"/>
      <w:r w:rsidR="001B1B51" w:rsidRPr="001B1B51">
        <w:t>könnte</w:t>
      </w:r>
      <w:proofErr w:type="spellEnd"/>
      <w:proofErr w:type="gramEnd"/>
      <w:r w:rsidR="001B1B51" w:rsidRPr="001B1B51">
        <w:t xml:space="preserve"> </w:t>
      </w:r>
      <w:proofErr w:type="spellStart"/>
      <w:r w:rsidR="001B1B51" w:rsidRPr="001B1B51">
        <w:t>auch</w:t>
      </w:r>
      <w:proofErr w:type="spellEnd"/>
      <w:r w:rsidR="001B1B51" w:rsidRPr="001B1B51">
        <w:t xml:space="preserve"> in </w:t>
      </w:r>
      <w:proofErr w:type="spellStart"/>
      <w:r w:rsidR="001B1B51" w:rsidRPr="001B1B51">
        <w:t>andere</w:t>
      </w:r>
      <w:proofErr w:type="spellEnd"/>
      <w:r w:rsidR="001B1B51" w:rsidRPr="001B1B51">
        <w:t xml:space="preserve"> </w:t>
      </w:r>
      <w:proofErr w:type="spellStart"/>
      <w:r w:rsidR="001B1B51" w:rsidRPr="001B1B51">
        <w:t>Bereiche</w:t>
      </w:r>
      <w:proofErr w:type="spellEnd"/>
      <w:r w:rsidR="001B1B51" w:rsidRPr="001B1B51">
        <w:t xml:space="preserve"> </w:t>
      </w:r>
      <w:proofErr w:type="spellStart"/>
      <w:r w:rsidR="001B1B51" w:rsidRPr="001B1B51">
        <w:t>passen</w:t>
      </w:r>
      <w:proofErr w:type="spellEnd"/>
      <w:r w:rsidR="001B1B51" w:rsidRPr="001B1B51">
        <w:t xml:space="preserve">): “A simple </w:t>
      </w:r>
      <w:r w:rsidR="001B1B51" w:rsidRPr="001B1B51">
        <w:rPr>
          <w:b/>
          <w:bCs/>
        </w:rPr>
        <w:t>sound sensor</w:t>
      </w:r>
      <w:r w:rsidR="001B1B51" w:rsidRPr="001B1B51">
        <w:t xml:space="preserve"> connected to one of the phones via Bluetooth reacts to playing the magical flute and sends the information to the game server that in turn evaluates the notes.”</w:t>
      </w:r>
    </w:p>
    <w:p w:rsidR="00F57265" w:rsidRDefault="00A00A59" w:rsidP="00D62371">
      <w:pPr>
        <w:pStyle w:val="StandardErstzeileneinzug"/>
      </w:pPr>
      <w:r>
        <w:fldChar w:fldCharType="begin" w:fldLock="1"/>
      </w:r>
      <w:r w:rsidR="006B7192">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A00A59">
        <w:rPr>
          <w:noProof/>
        </w:rPr>
        <w:t>(FitzGerald et al., 2013)</w:t>
      </w:r>
      <w:r>
        <w:fldChar w:fldCharType="end"/>
      </w:r>
      <w:r w:rsidR="00F57265">
        <w:t>: “</w:t>
      </w:r>
      <w:r w:rsidR="00F57265" w:rsidRPr="00F57265">
        <w:t xml:space="preserve">smartphones contain an increasingly sophisticated </w:t>
      </w:r>
      <w:r w:rsidR="00F57265" w:rsidRPr="00F57265">
        <w:rPr>
          <w:b/>
          <w:bCs/>
        </w:rPr>
        <w:t>array of sensors</w:t>
      </w:r>
      <w:r w:rsidR="00F57265" w:rsidRPr="00F57265">
        <w:t>, enabling AR to become more personally meaningful and situated.”</w:t>
      </w:r>
    </w:p>
    <w:p w:rsidR="00E762AE" w:rsidRDefault="00E762AE" w:rsidP="00E762AE">
      <w:pPr>
        <w:pStyle w:val="berschrift2"/>
      </w:pPr>
      <w:bookmarkStart w:id="21" w:name="_Toc470026261"/>
      <w:r>
        <w:lastRenderedPageBreak/>
        <w:t>Design Patterns</w:t>
      </w:r>
      <w:bookmarkEnd w:id="21"/>
    </w:p>
    <w:p w:rsidR="00E762AE" w:rsidRDefault="00E762AE" w:rsidP="00E762AE">
      <w:pPr>
        <w:pStyle w:val="berschrift3"/>
      </w:pPr>
      <w:bookmarkStart w:id="22" w:name="_Toc470026262"/>
      <w:proofErr w:type="spellStart"/>
      <w:r>
        <w:t>Overview</w:t>
      </w:r>
      <w:bookmarkEnd w:id="22"/>
      <w:proofErr w:type="spellEnd"/>
    </w:p>
    <w:p w:rsidR="00E762AE" w:rsidRPr="00E762AE" w:rsidRDefault="00E762AE" w:rsidP="00E762AE">
      <w:pPr>
        <w:pStyle w:val="berschrift3"/>
        <w:rPr>
          <w:lang w:val="en-US"/>
        </w:rPr>
      </w:pPr>
      <w:bookmarkStart w:id="23" w:name="_Toc470026263"/>
      <w:r w:rsidRPr="00E762AE">
        <w:rPr>
          <w:lang w:val="en-US"/>
        </w:rPr>
        <w:t>Patterns for Augmented Reality and Augmented Reality Games</w:t>
      </w:r>
      <w:bookmarkEnd w:id="23"/>
    </w:p>
    <w:p w:rsidR="00C4539F" w:rsidRDefault="00C4539F" w:rsidP="00C4539F">
      <w:pPr>
        <w:pStyle w:val="berschrift1"/>
        <w:rPr>
          <w:lang w:val="en-US"/>
        </w:rPr>
      </w:pPr>
      <w:bookmarkStart w:id="24" w:name="_Toc470026264"/>
      <w:r w:rsidRPr="00C4539F">
        <w:rPr>
          <w:lang w:val="en-US"/>
        </w:rPr>
        <w:t xml:space="preserve">Development of a framework for sensor-supported </w:t>
      </w:r>
      <w:r>
        <w:rPr>
          <w:lang w:val="en-US"/>
        </w:rPr>
        <w:t>augmented reality games</w:t>
      </w:r>
      <w:bookmarkEnd w:id="24"/>
    </w:p>
    <w:p w:rsidR="00FE68DC" w:rsidRDefault="00FE68DC" w:rsidP="00FE68DC">
      <w:pPr>
        <w:pStyle w:val="berschrift1"/>
        <w:rPr>
          <w:lang w:val="en-US"/>
        </w:rPr>
      </w:pPr>
      <w:bookmarkStart w:id="25" w:name="_Toc470026265"/>
      <w:r>
        <w:rPr>
          <w:lang w:val="en-US"/>
        </w:rPr>
        <w:t>References</w:t>
      </w:r>
      <w:bookmarkEnd w:id="25"/>
    </w:p>
    <w:p w:rsidR="0096039C" w:rsidRPr="0096039C" w:rsidRDefault="006B7192" w:rsidP="0096039C">
      <w:pPr>
        <w:widowControl w:val="0"/>
        <w:autoSpaceDE w:val="0"/>
        <w:autoSpaceDN w:val="0"/>
        <w:adjustRightInd w:val="0"/>
        <w:ind w:left="480" w:hanging="480"/>
        <w:rPr>
          <w:noProof/>
          <w:szCs w:val="24"/>
        </w:rPr>
      </w:pPr>
      <w:r>
        <w:rPr>
          <w:lang w:val="en-US"/>
        </w:rPr>
        <w:fldChar w:fldCharType="begin" w:fldLock="1"/>
      </w:r>
      <w:r w:rsidRPr="00873C1B">
        <w:rPr>
          <w:lang w:val="es-ES_tradnl"/>
        </w:rPr>
        <w:instrText xml:space="preserve">ADDIN Mendeley Bibliography CSL_BIBLIOGRAPHY </w:instrText>
      </w:r>
      <w:r>
        <w:rPr>
          <w:lang w:val="en-US"/>
        </w:rPr>
        <w:fldChar w:fldCharType="separate"/>
      </w:r>
      <w:r w:rsidR="0096039C" w:rsidRPr="0096039C">
        <w:rPr>
          <w:noProof/>
          <w:szCs w:val="24"/>
        </w:rPr>
        <w:t xml:space="preserve">Antonaci, A., Klemke, R., &amp; Specht, M. (2015). Towards Design Patterns for Augmented Reality Serious Games. In </w:t>
      </w:r>
      <w:r w:rsidR="0096039C" w:rsidRPr="0096039C">
        <w:rPr>
          <w:i/>
          <w:iCs/>
          <w:noProof/>
          <w:szCs w:val="24"/>
        </w:rPr>
        <w:t>The Mobile Learning Voyage - From Small Ripples to Massive Open Waters</w:t>
      </w:r>
      <w:r w:rsidR="0096039C" w:rsidRPr="0096039C">
        <w:rPr>
          <w:noProof/>
          <w:szCs w:val="24"/>
        </w:rPr>
        <w:t xml:space="preserve"> (pp. 273–282). https://doi.org/10.1007/978-3-319-25684-9_20</w:t>
      </w:r>
    </w:p>
    <w:p w:rsidR="0096039C" w:rsidRPr="0096039C" w:rsidRDefault="0096039C" w:rsidP="0096039C">
      <w:pPr>
        <w:widowControl w:val="0"/>
        <w:autoSpaceDE w:val="0"/>
        <w:autoSpaceDN w:val="0"/>
        <w:adjustRightInd w:val="0"/>
        <w:ind w:left="480" w:hanging="480"/>
        <w:rPr>
          <w:noProof/>
          <w:szCs w:val="24"/>
        </w:rPr>
      </w:pPr>
      <w:r w:rsidRPr="0096039C">
        <w:rPr>
          <w:noProof/>
          <w:szCs w:val="24"/>
        </w:rPr>
        <w:t xml:space="preserve">Azuma, R. (1997). A Survey of Augmented Reality. </w:t>
      </w:r>
      <w:r w:rsidRPr="0096039C">
        <w:rPr>
          <w:i/>
          <w:iCs/>
          <w:noProof/>
          <w:szCs w:val="24"/>
        </w:rPr>
        <w:t>Presence: Teleoperators and Virtual Environments</w:t>
      </w:r>
      <w:r w:rsidRPr="0096039C">
        <w:rPr>
          <w:noProof/>
          <w:szCs w:val="24"/>
        </w:rPr>
        <w:t xml:space="preserve">, </w:t>
      </w:r>
      <w:r w:rsidRPr="0096039C">
        <w:rPr>
          <w:i/>
          <w:iCs/>
          <w:noProof/>
          <w:szCs w:val="24"/>
        </w:rPr>
        <w:t>6</w:t>
      </w:r>
      <w:r w:rsidRPr="0096039C">
        <w:rPr>
          <w:noProof/>
          <w:szCs w:val="24"/>
        </w:rPr>
        <w:t>(4), 355–385. Retrieved from http://www.dca.fee.unicamp.br/~leopini/DISCIPLINAS/IA369T-22014/Seminarios-entregues/Grupos-Visualização/Visualizacao-Gr-LuisPattam-paperdeapoio-1.pdf</w:t>
      </w:r>
    </w:p>
    <w:p w:rsidR="0096039C" w:rsidRPr="0096039C" w:rsidRDefault="0096039C" w:rsidP="0096039C">
      <w:pPr>
        <w:widowControl w:val="0"/>
        <w:autoSpaceDE w:val="0"/>
        <w:autoSpaceDN w:val="0"/>
        <w:adjustRightInd w:val="0"/>
        <w:ind w:left="480" w:hanging="480"/>
        <w:rPr>
          <w:noProof/>
          <w:szCs w:val="24"/>
        </w:rPr>
      </w:pPr>
      <w:r w:rsidRPr="0096039C">
        <w:rPr>
          <w:noProof/>
          <w:szCs w:val="24"/>
        </w:rPr>
        <w:t xml:space="preserve">Azuma, R., Baillot, Y., Behringer, R., Feiner, S., Julier, S., &amp; MacIntyre, B. (2001). Recent advances in augmented reality. </w:t>
      </w:r>
      <w:r w:rsidRPr="0096039C">
        <w:rPr>
          <w:i/>
          <w:iCs/>
          <w:noProof/>
          <w:szCs w:val="24"/>
        </w:rPr>
        <w:t>IEEE Computer Graphics and Applications</w:t>
      </w:r>
      <w:r w:rsidRPr="0096039C">
        <w:rPr>
          <w:noProof/>
          <w:szCs w:val="24"/>
        </w:rPr>
        <w:t xml:space="preserve">, </w:t>
      </w:r>
      <w:r w:rsidRPr="0096039C">
        <w:rPr>
          <w:i/>
          <w:iCs/>
          <w:noProof/>
          <w:szCs w:val="24"/>
        </w:rPr>
        <w:t>21</w:t>
      </w:r>
      <w:r w:rsidRPr="0096039C">
        <w:rPr>
          <w:noProof/>
          <w:szCs w:val="24"/>
        </w:rPr>
        <w:t>(6), 34–47. https://doi.org/10.4061/2011/908468</w:t>
      </w:r>
    </w:p>
    <w:p w:rsidR="0096039C" w:rsidRPr="0096039C" w:rsidRDefault="0096039C" w:rsidP="0096039C">
      <w:pPr>
        <w:widowControl w:val="0"/>
        <w:autoSpaceDE w:val="0"/>
        <w:autoSpaceDN w:val="0"/>
        <w:adjustRightInd w:val="0"/>
        <w:ind w:left="480" w:hanging="480"/>
        <w:rPr>
          <w:noProof/>
          <w:szCs w:val="24"/>
        </w:rPr>
      </w:pPr>
      <w:r w:rsidRPr="0096039C">
        <w:rPr>
          <w:noProof/>
          <w:szCs w:val="24"/>
        </w:rPr>
        <w:t xml:space="preserve">Bauer, S., Wasza, J., Haase, S., Marosi, N., &amp; Hornegger, J. (2011). Multi-modal Surface Registration for Markerless Initial Patient Setup in Radiation Therapy using Microsoft’s Kinect Sensor. In </w:t>
      </w:r>
      <w:r w:rsidRPr="0096039C">
        <w:rPr>
          <w:i/>
          <w:iCs/>
          <w:noProof/>
          <w:szCs w:val="24"/>
        </w:rPr>
        <w:t>Proc. IEEE Workshop on Consumer Depth Cameras for Computer Vision (CDC4CV)</w:t>
      </w:r>
      <w:r w:rsidRPr="0096039C">
        <w:rPr>
          <w:noProof/>
          <w:szCs w:val="24"/>
        </w:rPr>
        <w:t xml:space="preserve"> (pp. 1175–1181). IEEE Press. Retrieved from http://www5.informatik.uni-erlangen.de/Forschung/Publikationen/2011/Bauer11-MSR.pdf</w:t>
      </w:r>
    </w:p>
    <w:p w:rsidR="0096039C" w:rsidRPr="0096039C" w:rsidRDefault="0096039C" w:rsidP="0096039C">
      <w:pPr>
        <w:widowControl w:val="0"/>
        <w:autoSpaceDE w:val="0"/>
        <w:autoSpaceDN w:val="0"/>
        <w:adjustRightInd w:val="0"/>
        <w:ind w:left="480" w:hanging="480"/>
        <w:rPr>
          <w:noProof/>
          <w:szCs w:val="24"/>
        </w:rPr>
      </w:pPr>
      <w:r w:rsidRPr="0096039C">
        <w:rPr>
          <w:noProof/>
          <w:szCs w:val="24"/>
        </w:rPr>
        <w:t xml:space="preserve">Benko, H., Holz, C., Sinclair, M., &amp; Ofek, E. (2016). NormalTouch and TextureTouch : High-fidelity 3D Haptic Shape Rendering on Handheld Virtual Reality Controllers. In </w:t>
      </w:r>
      <w:r w:rsidRPr="0096039C">
        <w:rPr>
          <w:i/>
          <w:iCs/>
          <w:noProof/>
          <w:szCs w:val="24"/>
        </w:rPr>
        <w:t>Proceedings of the 29th Annual Symposium on User Interface Software and Technology</w:t>
      </w:r>
      <w:r w:rsidRPr="0096039C">
        <w:rPr>
          <w:noProof/>
          <w:szCs w:val="24"/>
        </w:rPr>
        <w:t xml:space="preserve"> (pp. 717–728). ACM. https://doi.org/10.1145/2984511.2984526</w:t>
      </w:r>
    </w:p>
    <w:p w:rsidR="0096039C" w:rsidRPr="0096039C" w:rsidRDefault="0096039C" w:rsidP="0096039C">
      <w:pPr>
        <w:widowControl w:val="0"/>
        <w:autoSpaceDE w:val="0"/>
        <w:autoSpaceDN w:val="0"/>
        <w:adjustRightInd w:val="0"/>
        <w:ind w:left="480" w:hanging="480"/>
        <w:rPr>
          <w:noProof/>
          <w:szCs w:val="24"/>
        </w:rPr>
      </w:pPr>
      <w:r w:rsidRPr="0096039C">
        <w:rPr>
          <w:noProof/>
          <w:szCs w:val="24"/>
        </w:rPr>
        <w:t xml:space="preserve">Bower, M., Howe, C., McCredie, N., Robinson, A., &amp; Grover, D. (2014). Augmented Reality in education – cases, places and potentials. </w:t>
      </w:r>
      <w:r w:rsidRPr="0096039C">
        <w:rPr>
          <w:i/>
          <w:iCs/>
          <w:noProof/>
          <w:szCs w:val="24"/>
        </w:rPr>
        <w:t>Educational Media International</w:t>
      </w:r>
      <w:r w:rsidRPr="0096039C">
        <w:rPr>
          <w:noProof/>
          <w:szCs w:val="24"/>
        </w:rPr>
        <w:t xml:space="preserve">, </w:t>
      </w:r>
      <w:r w:rsidRPr="0096039C">
        <w:rPr>
          <w:i/>
          <w:iCs/>
          <w:noProof/>
          <w:szCs w:val="24"/>
        </w:rPr>
        <w:t>51</w:t>
      </w:r>
      <w:r w:rsidRPr="0096039C">
        <w:rPr>
          <w:noProof/>
          <w:szCs w:val="24"/>
        </w:rPr>
        <w:t>(1), 1–15. https://doi.org/10.1080/09523987.2014.889400</w:t>
      </w:r>
    </w:p>
    <w:p w:rsidR="0096039C" w:rsidRPr="0096039C" w:rsidRDefault="0096039C" w:rsidP="0096039C">
      <w:pPr>
        <w:widowControl w:val="0"/>
        <w:autoSpaceDE w:val="0"/>
        <w:autoSpaceDN w:val="0"/>
        <w:adjustRightInd w:val="0"/>
        <w:ind w:left="480" w:hanging="480"/>
        <w:rPr>
          <w:noProof/>
          <w:szCs w:val="24"/>
        </w:rPr>
      </w:pPr>
      <w:r w:rsidRPr="0096039C">
        <w:rPr>
          <w:noProof/>
          <w:szCs w:val="24"/>
        </w:rPr>
        <w:t xml:space="preserve">Brown, E., &amp; Cairns, P. (2004). A Grounded Investigation of Game Immersion. In </w:t>
      </w:r>
      <w:r w:rsidRPr="0096039C">
        <w:rPr>
          <w:i/>
          <w:iCs/>
          <w:noProof/>
          <w:szCs w:val="24"/>
        </w:rPr>
        <w:t>CHI’04 extended abstracts on Human factors in computing systems</w:t>
      </w:r>
      <w:r w:rsidRPr="0096039C">
        <w:rPr>
          <w:noProof/>
          <w:szCs w:val="24"/>
        </w:rPr>
        <w:t xml:space="preserve"> (pp. 1297–1300). ACM. Retrieved from http://complexworld.pbworks.com/f/Brown+and+Cairns+(2004).pdf</w:t>
      </w:r>
    </w:p>
    <w:p w:rsidR="0096039C" w:rsidRPr="0096039C" w:rsidRDefault="0096039C" w:rsidP="0096039C">
      <w:pPr>
        <w:widowControl w:val="0"/>
        <w:autoSpaceDE w:val="0"/>
        <w:autoSpaceDN w:val="0"/>
        <w:adjustRightInd w:val="0"/>
        <w:ind w:left="480" w:hanging="480"/>
        <w:rPr>
          <w:noProof/>
          <w:szCs w:val="24"/>
        </w:rPr>
      </w:pPr>
      <w:r w:rsidRPr="0096039C">
        <w:rPr>
          <w:noProof/>
          <w:szCs w:val="24"/>
        </w:rPr>
        <w:t xml:space="preserve">Chandler, D., &amp; Munday, R. (2011). A Dictionary of Media and Communication. Oxford </w:t>
      </w:r>
      <w:r w:rsidRPr="0096039C">
        <w:rPr>
          <w:noProof/>
          <w:szCs w:val="24"/>
        </w:rPr>
        <w:lastRenderedPageBreak/>
        <w:t>University Press. https://doi.org/10.1093/acref/9780199568758.001.0001</w:t>
      </w:r>
    </w:p>
    <w:p w:rsidR="0096039C" w:rsidRPr="0096039C" w:rsidRDefault="0096039C" w:rsidP="0096039C">
      <w:pPr>
        <w:widowControl w:val="0"/>
        <w:autoSpaceDE w:val="0"/>
        <w:autoSpaceDN w:val="0"/>
        <w:adjustRightInd w:val="0"/>
        <w:ind w:left="480" w:hanging="480"/>
        <w:rPr>
          <w:noProof/>
          <w:szCs w:val="24"/>
        </w:rPr>
      </w:pPr>
      <w:r w:rsidRPr="0096039C">
        <w:rPr>
          <w:noProof/>
          <w:szCs w:val="24"/>
        </w:rPr>
        <w:t xml:space="preserve">Dede, C. (2009). Immersive Interfaces for Engagement and Learning. </w:t>
      </w:r>
      <w:r w:rsidRPr="0096039C">
        <w:rPr>
          <w:i/>
          <w:iCs/>
          <w:noProof/>
          <w:szCs w:val="24"/>
        </w:rPr>
        <w:t>Science</w:t>
      </w:r>
      <w:r w:rsidRPr="0096039C">
        <w:rPr>
          <w:noProof/>
          <w:szCs w:val="24"/>
        </w:rPr>
        <w:t xml:space="preserve">, </w:t>
      </w:r>
      <w:r w:rsidRPr="0096039C">
        <w:rPr>
          <w:i/>
          <w:iCs/>
          <w:noProof/>
          <w:szCs w:val="24"/>
        </w:rPr>
        <w:t>323</w:t>
      </w:r>
      <w:r w:rsidRPr="0096039C">
        <w:rPr>
          <w:noProof/>
          <w:szCs w:val="24"/>
        </w:rPr>
        <w:t>(5910), 66–69. Retrieved from https://pdfs.semanticscholar.org/844a/742b416bf914c3e22e6a0c3d9f7f1d58a185.pdf</w:t>
      </w:r>
    </w:p>
    <w:p w:rsidR="0096039C" w:rsidRPr="0096039C" w:rsidRDefault="0096039C" w:rsidP="0096039C">
      <w:pPr>
        <w:widowControl w:val="0"/>
        <w:autoSpaceDE w:val="0"/>
        <w:autoSpaceDN w:val="0"/>
        <w:adjustRightInd w:val="0"/>
        <w:ind w:left="480" w:hanging="480"/>
        <w:rPr>
          <w:noProof/>
          <w:szCs w:val="24"/>
        </w:rPr>
      </w:pPr>
      <w:r w:rsidRPr="0096039C">
        <w:rPr>
          <w:noProof/>
          <w:szCs w:val="24"/>
        </w:rPr>
        <w:t xml:space="preserve">Dunleavy, M. (2014). Design Principles for Augmented Reality Learning. </w:t>
      </w:r>
      <w:r w:rsidRPr="0096039C">
        <w:rPr>
          <w:i/>
          <w:iCs/>
          <w:noProof/>
          <w:szCs w:val="24"/>
        </w:rPr>
        <w:t>TechTrends</w:t>
      </w:r>
      <w:r w:rsidRPr="0096039C">
        <w:rPr>
          <w:noProof/>
          <w:szCs w:val="24"/>
        </w:rPr>
        <w:t xml:space="preserve">, </w:t>
      </w:r>
      <w:r w:rsidRPr="0096039C">
        <w:rPr>
          <w:i/>
          <w:iCs/>
          <w:noProof/>
          <w:szCs w:val="24"/>
        </w:rPr>
        <w:t>58</w:t>
      </w:r>
      <w:r w:rsidRPr="0096039C">
        <w:rPr>
          <w:noProof/>
          <w:szCs w:val="24"/>
        </w:rPr>
        <w:t>(1), 28–34. https://doi.org/10.1007/s11528-013-0717-2</w:t>
      </w:r>
    </w:p>
    <w:p w:rsidR="0096039C" w:rsidRPr="0096039C" w:rsidRDefault="0096039C" w:rsidP="0096039C">
      <w:pPr>
        <w:widowControl w:val="0"/>
        <w:autoSpaceDE w:val="0"/>
        <w:autoSpaceDN w:val="0"/>
        <w:adjustRightInd w:val="0"/>
        <w:ind w:left="480" w:hanging="480"/>
        <w:rPr>
          <w:noProof/>
          <w:szCs w:val="24"/>
        </w:rPr>
      </w:pPr>
      <w:r w:rsidRPr="0096039C">
        <w:rPr>
          <w:noProof/>
          <w:szCs w:val="24"/>
        </w:rPr>
        <w:t xml:space="preserve">Dunleavy, M., Dede, C., &amp; Mitchell, R. (2009). Affordances and limitations of immersive participatory augmented reality simulations for teaching and learning. </w:t>
      </w:r>
      <w:r w:rsidRPr="0096039C">
        <w:rPr>
          <w:i/>
          <w:iCs/>
          <w:noProof/>
          <w:szCs w:val="24"/>
        </w:rPr>
        <w:t>Journal of Science Education and Technology</w:t>
      </w:r>
      <w:r w:rsidRPr="0096039C">
        <w:rPr>
          <w:noProof/>
          <w:szCs w:val="24"/>
        </w:rPr>
        <w:t xml:space="preserve">, </w:t>
      </w:r>
      <w:r w:rsidRPr="0096039C">
        <w:rPr>
          <w:i/>
          <w:iCs/>
          <w:noProof/>
          <w:szCs w:val="24"/>
        </w:rPr>
        <w:t>18</w:t>
      </w:r>
      <w:r w:rsidRPr="0096039C">
        <w:rPr>
          <w:noProof/>
          <w:szCs w:val="24"/>
        </w:rPr>
        <w:t>(1), 7–22. https://doi.org/10.1007/s10956-008-9119-1</w:t>
      </w:r>
    </w:p>
    <w:p w:rsidR="0096039C" w:rsidRPr="0096039C" w:rsidRDefault="0096039C" w:rsidP="0096039C">
      <w:pPr>
        <w:widowControl w:val="0"/>
        <w:autoSpaceDE w:val="0"/>
        <w:autoSpaceDN w:val="0"/>
        <w:adjustRightInd w:val="0"/>
        <w:ind w:left="480" w:hanging="480"/>
        <w:rPr>
          <w:noProof/>
          <w:szCs w:val="24"/>
        </w:rPr>
      </w:pPr>
      <w:r w:rsidRPr="0096039C">
        <w:rPr>
          <w:noProof/>
          <w:szCs w:val="24"/>
        </w:rPr>
        <w:t xml:space="preserve">Durlach, N. I., &amp; Mavor, A. S. (Eds.). (1995). </w:t>
      </w:r>
      <w:r w:rsidRPr="0096039C">
        <w:rPr>
          <w:i/>
          <w:iCs/>
          <w:noProof/>
          <w:szCs w:val="24"/>
        </w:rPr>
        <w:t>Virtual reality : scientific and technological challenges</w:t>
      </w:r>
      <w:r w:rsidRPr="0096039C">
        <w:rPr>
          <w:noProof/>
          <w:szCs w:val="24"/>
        </w:rPr>
        <w:t>. Washington: National Academy Press. https://doi.org/10.17226/4761</w:t>
      </w:r>
    </w:p>
    <w:p w:rsidR="0096039C" w:rsidRPr="0096039C" w:rsidRDefault="0096039C" w:rsidP="0096039C">
      <w:pPr>
        <w:widowControl w:val="0"/>
        <w:autoSpaceDE w:val="0"/>
        <w:autoSpaceDN w:val="0"/>
        <w:adjustRightInd w:val="0"/>
        <w:ind w:left="480" w:hanging="480"/>
        <w:rPr>
          <w:noProof/>
          <w:szCs w:val="24"/>
        </w:rPr>
      </w:pPr>
      <w:r w:rsidRPr="0096039C">
        <w:rPr>
          <w:noProof/>
          <w:szCs w:val="24"/>
        </w:rPr>
        <w:t xml:space="preserve">Feiner, S., MacIntyre, B., Höllerer, T., &amp; Webster, A. (1997). A Touring Machine: Prototyping 3D Mobile Augmented Reality Systems for Exploring the Urban Environment. </w:t>
      </w:r>
      <w:r w:rsidRPr="0096039C">
        <w:rPr>
          <w:i/>
          <w:iCs/>
          <w:noProof/>
          <w:szCs w:val="24"/>
        </w:rPr>
        <w:t>Personal Technologies</w:t>
      </w:r>
      <w:r w:rsidRPr="0096039C">
        <w:rPr>
          <w:noProof/>
          <w:szCs w:val="24"/>
        </w:rPr>
        <w:t xml:space="preserve">, </w:t>
      </w:r>
      <w:r w:rsidRPr="0096039C">
        <w:rPr>
          <w:i/>
          <w:iCs/>
          <w:noProof/>
          <w:szCs w:val="24"/>
        </w:rPr>
        <w:t>1</w:t>
      </w:r>
      <w:r w:rsidRPr="0096039C">
        <w:rPr>
          <w:noProof/>
          <w:szCs w:val="24"/>
        </w:rPr>
        <w:t>(4), 208–217. Retrieved from https://www.researchgate.net/profile/Blair_Macintyre/publication/221240775_A_Touring_Machine_Prototyping_3D_Mobile_Augmented_Reality_Systems_for_Exploring_the_Urban_Environment/links/0f31753c5290d35949000000.pdf</w:t>
      </w:r>
    </w:p>
    <w:p w:rsidR="0096039C" w:rsidRPr="0096039C" w:rsidRDefault="0096039C" w:rsidP="0096039C">
      <w:pPr>
        <w:widowControl w:val="0"/>
        <w:autoSpaceDE w:val="0"/>
        <w:autoSpaceDN w:val="0"/>
        <w:adjustRightInd w:val="0"/>
        <w:ind w:left="480" w:hanging="480"/>
        <w:rPr>
          <w:noProof/>
          <w:szCs w:val="24"/>
        </w:rPr>
      </w:pPr>
      <w:r w:rsidRPr="0096039C">
        <w:rPr>
          <w:noProof/>
          <w:szCs w:val="24"/>
        </w:rPr>
        <w:t xml:space="preserve">FitzGerald, E., Ferguson, R., Adams, A., Gaved, M., Mor, Y., &amp; Thomas, R. (2013). Augmented reality and mobile learning: the state of the art. </w:t>
      </w:r>
      <w:r w:rsidRPr="0096039C">
        <w:rPr>
          <w:i/>
          <w:iCs/>
          <w:noProof/>
          <w:szCs w:val="24"/>
        </w:rPr>
        <w:t>International Journal of Mobile and Blended Learning</w:t>
      </w:r>
      <w:r w:rsidRPr="0096039C">
        <w:rPr>
          <w:noProof/>
          <w:szCs w:val="24"/>
        </w:rPr>
        <w:t xml:space="preserve">, </w:t>
      </w:r>
      <w:r w:rsidRPr="0096039C">
        <w:rPr>
          <w:i/>
          <w:iCs/>
          <w:noProof/>
          <w:szCs w:val="24"/>
        </w:rPr>
        <w:t>5</w:t>
      </w:r>
      <w:r w:rsidRPr="0096039C">
        <w:rPr>
          <w:noProof/>
          <w:szCs w:val="24"/>
        </w:rPr>
        <w:t>(4), 43–58. Retrieved from http://oro.open.ac.uk/38386/8/__userdata_documents4_ctb44_Desktop_FitzGerald paper-IJMBL 5%284%29.pdf</w:t>
      </w:r>
    </w:p>
    <w:p w:rsidR="0096039C" w:rsidRPr="0096039C" w:rsidRDefault="0096039C" w:rsidP="0096039C">
      <w:pPr>
        <w:widowControl w:val="0"/>
        <w:autoSpaceDE w:val="0"/>
        <w:autoSpaceDN w:val="0"/>
        <w:adjustRightInd w:val="0"/>
        <w:ind w:left="480" w:hanging="480"/>
        <w:rPr>
          <w:noProof/>
          <w:szCs w:val="24"/>
        </w:rPr>
      </w:pPr>
      <w:r w:rsidRPr="0096039C">
        <w:rPr>
          <w:noProof/>
          <w:szCs w:val="24"/>
        </w:rPr>
        <w:t xml:space="preserve">Furmanski, C., Azuma, R., &amp; Daily, M. (2002). Augmented-reality visualizations guided by cognition: Perceptual heuristics for combining visible and obscured information. In </w:t>
      </w:r>
      <w:r w:rsidRPr="0096039C">
        <w:rPr>
          <w:i/>
          <w:iCs/>
          <w:noProof/>
          <w:szCs w:val="24"/>
        </w:rPr>
        <w:t>Proceedings of the International Symposium on Mixed and Augmented Reality (ISMAR’02)</w:t>
      </w:r>
      <w:r w:rsidRPr="0096039C">
        <w:rPr>
          <w:noProof/>
          <w:szCs w:val="24"/>
        </w:rPr>
        <w:t>. IEEE. https://doi.org/10.1109/ISMAR.2002.1115091</w:t>
      </w:r>
    </w:p>
    <w:p w:rsidR="0096039C" w:rsidRPr="0096039C" w:rsidRDefault="0096039C" w:rsidP="0096039C">
      <w:pPr>
        <w:widowControl w:val="0"/>
        <w:autoSpaceDE w:val="0"/>
        <w:autoSpaceDN w:val="0"/>
        <w:adjustRightInd w:val="0"/>
        <w:ind w:left="480" w:hanging="480"/>
        <w:rPr>
          <w:noProof/>
          <w:szCs w:val="24"/>
        </w:rPr>
      </w:pPr>
      <w:r w:rsidRPr="0096039C">
        <w:rPr>
          <w:noProof/>
          <w:szCs w:val="24"/>
        </w:rPr>
        <w:t xml:space="preserve">Hol, J. D., Schön, T. B., Gustafsson, F., &amp; Slycke, P. J. (2006). Sensor Fusion for Augmented Reality. In </w:t>
      </w:r>
      <w:r w:rsidRPr="0096039C">
        <w:rPr>
          <w:i/>
          <w:iCs/>
          <w:noProof/>
          <w:szCs w:val="24"/>
        </w:rPr>
        <w:t>2006 9th International Conference on Information Fusion</w:t>
      </w:r>
      <w:r w:rsidRPr="0096039C">
        <w:rPr>
          <w:noProof/>
          <w:szCs w:val="24"/>
        </w:rPr>
        <w:t xml:space="preserve"> (pp. 1–6). IEEE. https://doi.org/10.1109/ICIF.2006.301604</w:t>
      </w:r>
    </w:p>
    <w:p w:rsidR="0096039C" w:rsidRPr="0096039C" w:rsidRDefault="0096039C" w:rsidP="0096039C">
      <w:pPr>
        <w:widowControl w:val="0"/>
        <w:autoSpaceDE w:val="0"/>
        <w:autoSpaceDN w:val="0"/>
        <w:adjustRightInd w:val="0"/>
        <w:ind w:left="480" w:hanging="480"/>
        <w:rPr>
          <w:noProof/>
          <w:szCs w:val="24"/>
        </w:rPr>
      </w:pPr>
      <w:r w:rsidRPr="0096039C">
        <w:rPr>
          <w:noProof/>
          <w:szCs w:val="24"/>
        </w:rPr>
        <w:t xml:space="preserve">Ishii, H., Wisneski, C., Orbanes, J., Chun, B., &amp; Paradiso, J. (1999). PingPongPlus: design of an athletic-tangible interface for computer-supported cooperative play. In </w:t>
      </w:r>
      <w:r w:rsidRPr="0096039C">
        <w:rPr>
          <w:i/>
          <w:iCs/>
          <w:noProof/>
          <w:szCs w:val="24"/>
        </w:rPr>
        <w:t>Proceedings of the SIGCHI conference on Human factors in computing systems</w:t>
      </w:r>
      <w:r w:rsidRPr="0096039C">
        <w:rPr>
          <w:noProof/>
          <w:szCs w:val="24"/>
        </w:rPr>
        <w:t>. ACM. https://doi.org/http://doi.acm.org/10.1145/302979.303115</w:t>
      </w:r>
    </w:p>
    <w:p w:rsidR="0096039C" w:rsidRPr="0096039C" w:rsidRDefault="0096039C" w:rsidP="0096039C">
      <w:pPr>
        <w:widowControl w:val="0"/>
        <w:autoSpaceDE w:val="0"/>
        <w:autoSpaceDN w:val="0"/>
        <w:adjustRightInd w:val="0"/>
        <w:ind w:left="480" w:hanging="480"/>
        <w:rPr>
          <w:noProof/>
          <w:szCs w:val="24"/>
        </w:rPr>
      </w:pPr>
      <w:r w:rsidRPr="0096039C">
        <w:rPr>
          <w:noProof/>
          <w:szCs w:val="24"/>
        </w:rPr>
        <w:t xml:space="preserve">Johnson, D. M., &amp; Wiles, J. (2003). Effective Affective User Interface Design in Games. </w:t>
      </w:r>
      <w:r w:rsidRPr="0096039C">
        <w:rPr>
          <w:i/>
          <w:iCs/>
          <w:noProof/>
          <w:szCs w:val="24"/>
        </w:rPr>
        <w:t>Ergonomics</w:t>
      </w:r>
      <w:r w:rsidRPr="0096039C">
        <w:rPr>
          <w:noProof/>
          <w:szCs w:val="24"/>
        </w:rPr>
        <w:t xml:space="preserve">, </w:t>
      </w:r>
      <w:r w:rsidRPr="0096039C">
        <w:rPr>
          <w:i/>
          <w:iCs/>
          <w:noProof/>
          <w:szCs w:val="24"/>
        </w:rPr>
        <w:t>46</w:t>
      </w:r>
      <w:r w:rsidRPr="0096039C">
        <w:rPr>
          <w:noProof/>
          <w:szCs w:val="24"/>
        </w:rPr>
        <w:t>(13/14), 1332–1345. Retrieved from http://eprints.qut.edu.au/6693/1/6693.pdf</w:t>
      </w:r>
    </w:p>
    <w:p w:rsidR="0096039C" w:rsidRPr="0096039C" w:rsidRDefault="0096039C" w:rsidP="0096039C">
      <w:pPr>
        <w:widowControl w:val="0"/>
        <w:autoSpaceDE w:val="0"/>
        <w:autoSpaceDN w:val="0"/>
        <w:adjustRightInd w:val="0"/>
        <w:ind w:left="480" w:hanging="480"/>
        <w:rPr>
          <w:noProof/>
          <w:szCs w:val="24"/>
        </w:rPr>
      </w:pPr>
      <w:r w:rsidRPr="0096039C">
        <w:rPr>
          <w:noProof/>
          <w:szCs w:val="24"/>
        </w:rPr>
        <w:t xml:space="preserve">Johnson, L., Adams Becker, S., Cummins, M., Estrada, V., Freeman, A., &amp; Hall, C. (2016). </w:t>
      </w:r>
      <w:r w:rsidRPr="0096039C">
        <w:rPr>
          <w:i/>
          <w:iCs/>
          <w:noProof/>
          <w:szCs w:val="24"/>
        </w:rPr>
        <w:lastRenderedPageBreak/>
        <w:t>NMC Horizon Report: 2016 Higher Education Edition.</w:t>
      </w:r>
      <w:r w:rsidRPr="0096039C">
        <w:rPr>
          <w:noProof/>
          <w:szCs w:val="24"/>
        </w:rPr>
        <w:t xml:space="preserve"> Austin, Texas: The New Media Consortium. Retrieved from http://cdn.nmc.org/media/2016-nmc-horizon-report-he-EN.pdf</w:t>
      </w:r>
    </w:p>
    <w:p w:rsidR="0096039C" w:rsidRPr="0096039C" w:rsidRDefault="0096039C" w:rsidP="0096039C">
      <w:pPr>
        <w:widowControl w:val="0"/>
        <w:autoSpaceDE w:val="0"/>
        <w:autoSpaceDN w:val="0"/>
        <w:adjustRightInd w:val="0"/>
        <w:ind w:left="480" w:hanging="480"/>
        <w:rPr>
          <w:noProof/>
          <w:szCs w:val="24"/>
        </w:rPr>
      </w:pPr>
      <w:r w:rsidRPr="0096039C">
        <w:rPr>
          <w:noProof/>
          <w:szCs w:val="24"/>
        </w:rPr>
        <w:t xml:space="preserve">Johnson, L., Smith, R., Willis, H., Levine, A., &amp; Haywood, K. (2011). </w:t>
      </w:r>
      <w:r w:rsidRPr="0096039C">
        <w:rPr>
          <w:i/>
          <w:iCs/>
          <w:noProof/>
          <w:szCs w:val="24"/>
        </w:rPr>
        <w:t>The 2011 Horizon Report</w:t>
      </w:r>
      <w:r w:rsidRPr="0096039C">
        <w:rPr>
          <w:noProof/>
          <w:szCs w:val="24"/>
        </w:rPr>
        <w:t>. Austin, Texas: The New Media Consortium. Retrieved from http://www.nmc.org/pdf/2011-Horizon-Report.pdf</w:t>
      </w:r>
    </w:p>
    <w:p w:rsidR="0096039C" w:rsidRPr="0096039C" w:rsidRDefault="0096039C" w:rsidP="0096039C">
      <w:pPr>
        <w:widowControl w:val="0"/>
        <w:autoSpaceDE w:val="0"/>
        <w:autoSpaceDN w:val="0"/>
        <w:adjustRightInd w:val="0"/>
        <w:ind w:left="480" w:hanging="480"/>
        <w:rPr>
          <w:noProof/>
          <w:szCs w:val="24"/>
        </w:rPr>
      </w:pPr>
      <w:r w:rsidRPr="0096039C">
        <w:rPr>
          <w:noProof/>
          <w:szCs w:val="24"/>
        </w:rPr>
        <w:t xml:space="preserve">Julier, S., Lanzagorta, M., Baillot, Y., Rosenblum, L., Feiner, S., Höllerer, T., &amp; Sestito, S. (2000). Information filtering for mobile augmented reality. In </w:t>
      </w:r>
      <w:r w:rsidRPr="0096039C">
        <w:rPr>
          <w:i/>
          <w:iCs/>
          <w:noProof/>
          <w:szCs w:val="24"/>
        </w:rPr>
        <w:t>Proceedings - IEEE and ACM International Symposium on Augmented Reality, ISAR 2000</w:t>
      </w:r>
      <w:r w:rsidRPr="0096039C">
        <w:rPr>
          <w:noProof/>
          <w:szCs w:val="24"/>
        </w:rPr>
        <w:t xml:space="preserve"> (pp. 3–11). IEEE. https://doi.org/10.1109/ISAR.2000.880917</w:t>
      </w:r>
    </w:p>
    <w:p w:rsidR="0096039C" w:rsidRPr="0096039C" w:rsidRDefault="0096039C" w:rsidP="0096039C">
      <w:pPr>
        <w:widowControl w:val="0"/>
        <w:autoSpaceDE w:val="0"/>
        <w:autoSpaceDN w:val="0"/>
        <w:adjustRightInd w:val="0"/>
        <w:ind w:left="480" w:hanging="480"/>
        <w:rPr>
          <w:noProof/>
          <w:szCs w:val="24"/>
        </w:rPr>
      </w:pPr>
      <w:r w:rsidRPr="0096039C">
        <w:rPr>
          <w:noProof/>
          <w:szCs w:val="24"/>
        </w:rPr>
        <w:t>Kruijff, E., Swan II, J. E., &amp; Feiner, S. (2010). Perceptual Issues in Augmented Reality Revisited. Retrieved from http://www.icg.tu-graz.ac.at/Members/kruijff/perceptual_issues_AR.pdf</w:t>
      </w:r>
    </w:p>
    <w:p w:rsidR="0096039C" w:rsidRPr="0096039C" w:rsidRDefault="0096039C" w:rsidP="0096039C">
      <w:pPr>
        <w:widowControl w:val="0"/>
        <w:autoSpaceDE w:val="0"/>
        <w:autoSpaceDN w:val="0"/>
        <w:adjustRightInd w:val="0"/>
        <w:ind w:left="480" w:hanging="480"/>
        <w:rPr>
          <w:noProof/>
          <w:szCs w:val="24"/>
        </w:rPr>
      </w:pPr>
      <w:r w:rsidRPr="0096039C">
        <w:rPr>
          <w:noProof/>
          <w:szCs w:val="24"/>
        </w:rPr>
        <w:t xml:space="preserve">Luckin, R., &amp; Stanton Fraser, D. (2011). Limitless or pointless?: An Evaluation of Augmented Reality Technology in the School and Home. </w:t>
      </w:r>
      <w:r w:rsidRPr="0096039C">
        <w:rPr>
          <w:i/>
          <w:iCs/>
          <w:noProof/>
          <w:szCs w:val="24"/>
        </w:rPr>
        <w:t>International Journal of Technology Enhanced Learning</w:t>
      </w:r>
      <w:r w:rsidRPr="0096039C">
        <w:rPr>
          <w:noProof/>
          <w:szCs w:val="24"/>
        </w:rPr>
        <w:t xml:space="preserve">, </w:t>
      </w:r>
      <w:r w:rsidRPr="0096039C">
        <w:rPr>
          <w:i/>
          <w:iCs/>
          <w:noProof/>
          <w:szCs w:val="24"/>
        </w:rPr>
        <w:t>3</w:t>
      </w:r>
      <w:r w:rsidRPr="0096039C">
        <w:rPr>
          <w:noProof/>
          <w:szCs w:val="24"/>
        </w:rPr>
        <w:t>(5), 510–524. Retrieved from https://www.researchgate.net/profile/Rosemary_Luckin/publication/262287243_Limitless_or_pointless_An_evaluation_of_augmented_reality_technology_in_the_school_and_home/links/5481c4a40cf2792435d8878d.pdf</w:t>
      </w:r>
    </w:p>
    <w:p w:rsidR="0096039C" w:rsidRPr="0096039C" w:rsidRDefault="0096039C" w:rsidP="0096039C">
      <w:pPr>
        <w:widowControl w:val="0"/>
        <w:autoSpaceDE w:val="0"/>
        <w:autoSpaceDN w:val="0"/>
        <w:adjustRightInd w:val="0"/>
        <w:ind w:left="480" w:hanging="480"/>
        <w:rPr>
          <w:noProof/>
          <w:szCs w:val="24"/>
        </w:rPr>
      </w:pPr>
      <w:r w:rsidRPr="0096039C">
        <w:rPr>
          <w:noProof/>
          <w:szCs w:val="24"/>
        </w:rPr>
        <w:t xml:space="preserve">Lundgren, S., &amp; Björk, S. (2003). Game Mechanics: Describing Computer-Augmented Games in Terms of Interaction. In </w:t>
      </w:r>
      <w:r w:rsidRPr="0096039C">
        <w:rPr>
          <w:i/>
          <w:iCs/>
          <w:noProof/>
          <w:szCs w:val="24"/>
        </w:rPr>
        <w:t>Proceedings of TIDSE ’03</w:t>
      </w:r>
      <w:r w:rsidRPr="0096039C">
        <w:rPr>
          <w:noProof/>
          <w:szCs w:val="24"/>
        </w:rPr>
        <w:t>. Retrieved from http://www.cse.chalmers.se/research/group/idc/publication/pdf/lundgren_bjork_game_mechanics.pdf</w:t>
      </w:r>
    </w:p>
    <w:p w:rsidR="0096039C" w:rsidRPr="0096039C" w:rsidRDefault="0096039C" w:rsidP="0096039C">
      <w:pPr>
        <w:widowControl w:val="0"/>
        <w:autoSpaceDE w:val="0"/>
        <w:autoSpaceDN w:val="0"/>
        <w:adjustRightInd w:val="0"/>
        <w:ind w:left="480" w:hanging="480"/>
        <w:rPr>
          <w:noProof/>
          <w:szCs w:val="24"/>
        </w:rPr>
      </w:pPr>
      <w:r w:rsidRPr="0096039C">
        <w:rPr>
          <w:noProof/>
          <w:szCs w:val="24"/>
        </w:rPr>
        <w:t xml:space="preserve">Milgram, P., &amp; Kishino, F. (1994). Taxonomy of mixed reality visual displays. </w:t>
      </w:r>
      <w:r w:rsidRPr="0096039C">
        <w:rPr>
          <w:i/>
          <w:iCs/>
          <w:noProof/>
          <w:szCs w:val="24"/>
        </w:rPr>
        <w:t>IEICE Transactions on Information and Systems</w:t>
      </w:r>
      <w:r w:rsidRPr="0096039C">
        <w:rPr>
          <w:noProof/>
          <w:szCs w:val="24"/>
        </w:rPr>
        <w:t xml:space="preserve">, </w:t>
      </w:r>
      <w:r w:rsidRPr="0096039C">
        <w:rPr>
          <w:i/>
          <w:iCs/>
          <w:noProof/>
          <w:szCs w:val="24"/>
        </w:rPr>
        <w:t>77</w:t>
      </w:r>
      <w:r w:rsidRPr="0096039C">
        <w:rPr>
          <w:noProof/>
          <w:szCs w:val="24"/>
        </w:rPr>
        <w:t>(12), 1321–1329. https://doi.org/10.1.1.102.4646</w:t>
      </w:r>
    </w:p>
    <w:p w:rsidR="0096039C" w:rsidRPr="0096039C" w:rsidRDefault="0096039C" w:rsidP="0096039C">
      <w:pPr>
        <w:widowControl w:val="0"/>
        <w:autoSpaceDE w:val="0"/>
        <w:autoSpaceDN w:val="0"/>
        <w:adjustRightInd w:val="0"/>
        <w:ind w:left="480" w:hanging="480"/>
        <w:rPr>
          <w:noProof/>
          <w:szCs w:val="24"/>
        </w:rPr>
      </w:pPr>
      <w:r w:rsidRPr="0096039C">
        <w:rPr>
          <w:noProof/>
          <w:szCs w:val="24"/>
        </w:rPr>
        <w:t xml:space="preserve">Munnerley, D., Bacon, M., Wilson, A., Steele, J., Hedberg, J., &amp; Fitzgerald, R. (2012). Confronting an augmented reality. </w:t>
      </w:r>
      <w:r w:rsidRPr="0096039C">
        <w:rPr>
          <w:i/>
          <w:iCs/>
          <w:noProof/>
          <w:szCs w:val="24"/>
        </w:rPr>
        <w:t>Research in Lerning Technology</w:t>
      </w:r>
      <w:r w:rsidRPr="0096039C">
        <w:rPr>
          <w:noProof/>
          <w:szCs w:val="24"/>
        </w:rPr>
        <w:t xml:space="preserve">, </w:t>
      </w:r>
      <w:r w:rsidRPr="0096039C">
        <w:rPr>
          <w:i/>
          <w:iCs/>
          <w:noProof/>
          <w:szCs w:val="24"/>
        </w:rPr>
        <w:t>20</w:t>
      </w:r>
      <w:r w:rsidRPr="0096039C">
        <w:rPr>
          <w:noProof/>
          <w:szCs w:val="24"/>
        </w:rPr>
        <w:t>, 39–48. https://doi.org/10.3402/rlt.v20i0.19189</w:t>
      </w:r>
    </w:p>
    <w:p w:rsidR="0096039C" w:rsidRPr="0096039C" w:rsidRDefault="0096039C" w:rsidP="0096039C">
      <w:pPr>
        <w:widowControl w:val="0"/>
        <w:autoSpaceDE w:val="0"/>
        <w:autoSpaceDN w:val="0"/>
        <w:adjustRightInd w:val="0"/>
        <w:ind w:left="480" w:hanging="480"/>
        <w:rPr>
          <w:noProof/>
          <w:szCs w:val="24"/>
        </w:rPr>
      </w:pPr>
      <w:r w:rsidRPr="0096039C">
        <w:rPr>
          <w:noProof/>
          <w:szCs w:val="24"/>
        </w:rPr>
        <w:t xml:space="preserve">Papagiannakis, G., Singh, G., &amp; Magnenat-Thalmann, N. (2008). A survey of mobile and wireless technologies for augmented reality systems. </w:t>
      </w:r>
      <w:r w:rsidRPr="0096039C">
        <w:rPr>
          <w:i/>
          <w:iCs/>
          <w:noProof/>
          <w:szCs w:val="24"/>
        </w:rPr>
        <w:t>Computer Animation and Virtual Worlds</w:t>
      </w:r>
      <w:r w:rsidRPr="0096039C">
        <w:rPr>
          <w:noProof/>
          <w:szCs w:val="24"/>
        </w:rPr>
        <w:t xml:space="preserve">, </w:t>
      </w:r>
      <w:r w:rsidRPr="0096039C">
        <w:rPr>
          <w:i/>
          <w:iCs/>
          <w:noProof/>
          <w:szCs w:val="24"/>
        </w:rPr>
        <w:t>19</w:t>
      </w:r>
      <w:r w:rsidRPr="0096039C">
        <w:rPr>
          <w:noProof/>
          <w:szCs w:val="24"/>
        </w:rPr>
        <w:t>(1), 3–22. Retrieved from http://calhoun.nps.edu/bitstream/handle/10945/41253/Singh_d912f5075af50e0812_2008.pdf?sequence=1</w:t>
      </w:r>
    </w:p>
    <w:p w:rsidR="0096039C" w:rsidRPr="0096039C" w:rsidRDefault="0096039C" w:rsidP="0096039C">
      <w:pPr>
        <w:widowControl w:val="0"/>
        <w:autoSpaceDE w:val="0"/>
        <w:autoSpaceDN w:val="0"/>
        <w:adjustRightInd w:val="0"/>
        <w:ind w:left="480" w:hanging="480"/>
        <w:rPr>
          <w:noProof/>
          <w:szCs w:val="24"/>
        </w:rPr>
      </w:pPr>
      <w:r w:rsidRPr="0096039C">
        <w:rPr>
          <w:noProof/>
          <w:szCs w:val="24"/>
        </w:rPr>
        <w:t xml:space="preserve">Radu, I. (2014). Augmented reality in education: a meta-review and cross-media analysis. </w:t>
      </w:r>
      <w:r w:rsidRPr="0096039C">
        <w:rPr>
          <w:i/>
          <w:iCs/>
          <w:noProof/>
          <w:szCs w:val="24"/>
        </w:rPr>
        <w:t>Personal and Ubiquitous Computing</w:t>
      </w:r>
      <w:r w:rsidRPr="0096039C">
        <w:rPr>
          <w:noProof/>
          <w:szCs w:val="24"/>
        </w:rPr>
        <w:t xml:space="preserve">, </w:t>
      </w:r>
      <w:r w:rsidRPr="0096039C">
        <w:rPr>
          <w:i/>
          <w:iCs/>
          <w:noProof/>
          <w:szCs w:val="24"/>
        </w:rPr>
        <w:t>18</w:t>
      </w:r>
      <w:r w:rsidRPr="0096039C">
        <w:rPr>
          <w:noProof/>
          <w:szCs w:val="24"/>
        </w:rPr>
        <w:t>(6), 1533–1543. https://doi.org/10.1007/s00779-013-0747-y</w:t>
      </w:r>
    </w:p>
    <w:p w:rsidR="0096039C" w:rsidRPr="0096039C" w:rsidRDefault="0096039C" w:rsidP="0096039C">
      <w:pPr>
        <w:widowControl w:val="0"/>
        <w:autoSpaceDE w:val="0"/>
        <w:autoSpaceDN w:val="0"/>
        <w:adjustRightInd w:val="0"/>
        <w:ind w:left="480" w:hanging="480"/>
        <w:rPr>
          <w:noProof/>
          <w:szCs w:val="24"/>
        </w:rPr>
      </w:pPr>
      <w:r w:rsidRPr="0096039C">
        <w:rPr>
          <w:noProof/>
          <w:szCs w:val="24"/>
        </w:rPr>
        <w:lastRenderedPageBreak/>
        <w:t xml:space="preserve">Rahman, M. M., Mitobe, K., Suzuki, M., Takano, C., &amp; Yoshimura, N. (2011). Analysis of dexterous finger movement for piano education using motion capture system. </w:t>
      </w:r>
      <w:r w:rsidRPr="0096039C">
        <w:rPr>
          <w:i/>
          <w:iCs/>
          <w:noProof/>
          <w:szCs w:val="24"/>
        </w:rPr>
        <w:t>International Journal of Science and Technology Education Research</w:t>
      </w:r>
      <w:r w:rsidRPr="0096039C">
        <w:rPr>
          <w:noProof/>
          <w:szCs w:val="24"/>
        </w:rPr>
        <w:t xml:space="preserve">, </w:t>
      </w:r>
      <w:r w:rsidRPr="0096039C">
        <w:rPr>
          <w:i/>
          <w:iCs/>
          <w:noProof/>
          <w:szCs w:val="24"/>
        </w:rPr>
        <w:t>2</w:t>
      </w:r>
      <w:r w:rsidRPr="0096039C">
        <w:rPr>
          <w:noProof/>
          <w:szCs w:val="24"/>
        </w:rPr>
        <w:t>(2), 22–31. Retrieved from http://www.academicjournals.org/journal/IJSTER/article-full-text-pdf/802984F2917</w:t>
      </w:r>
    </w:p>
    <w:p w:rsidR="0096039C" w:rsidRPr="0096039C" w:rsidRDefault="0096039C" w:rsidP="0096039C">
      <w:pPr>
        <w:widowControl w:val="0"/>
        <w:autoSpaceDE w:val="0"/>
        <w:autoSpaceDN w:val="0"/>
        <w:adjustRightInd w:val="0"/>
        <w:ind w:left="480" w:hanging="480"/>
        <w:rPr>
          <w:noProof/>
          <w:szCs w:val="24"/>
        </w:rPr>
      </w:pPr>
      <w:r w:rsidRPr="0096039C">
        <w:rPr>
          <w:noProof/>
          <w:szCs w:val="24"/>
        </w:rPr>
        <w:t xml:space="preserve">Robinett, W. (1992). Synthetic experience: a proposed taxonomy. </w:t>
      </w:r>
      <w:r w:rsidRPr="0096039C">
        <w:rPr>
          <w:i/>
          <w:iCs/>
          <w:noProof/>
          <w:szCs w:val="24"/>
        </w:rPr>
        <w:t>Presence: Teleoperators and Virtual Environments</w:t>
      </w:r>
      <w:r w:rsidRPr="0096039C">
        <w:rPr>
          <w:noProof/>
          <w:szCs w:val="24"/>
        </w:rPr>
        <w:t xml:space="preserve">, </w:t>
      </w:r>
      <w:r w:rsidRPr="0096039C">
        <w:rPr>
          <w:i/>
          <w:iCs/>
          <w:noProof/>
          <w:szCs w:val="24"/>
        </w:rPr>
        <w:t>1</w:t>
      </w:r>
      <w:r w:rsidRPr="0096039C">
        <w:rPr>
          <w:noProof/>
          <w:szCs w:val="24"/>
        </w:rPr>
        <w:t>(2), 229–247.</w:t>
      </w:r>
    </w:p>
    <w:p w:rsidR="0096039C" w:rsidRPr="0096039C" w:rsidRDefault="0096039C" w:rsidP="0096039C">
      <w:pPr>
        <w:widowControl w:val="0"/>
        <w:autoSpaceDE w:val="0"/>
        <w:autoSpaceDN w:val="0"/>
        <w:adjustRightInd w:val="0"/>
        <w:ind w:left="480" w:hanging="480"/>
        <w:rPr>
          <w:noProof/>
          <w:szCs w:val="24"/>
        </w:rPr>
      </w:pPr>
      <w:r w:rsidRPr="0096039C">
        <w:rPr>
          <w:noProof/>
          <w:szCs w:val="24"/>
        </w:rPr>
        <w:t xml:space="preserve">Schall, G., Wagner, D., Reitmayr, G., Taichmann, E., Wieser, M., Schmalstieg, D., &amp; Hofmann-Wellenhof, B. (2009). Global Pose Estimation using Multi-Sensor Fusion for Outdoor Augmented Reality. In </w:t>
      </w:r>
      <w:r w:rsidRPr="0096039C">
        <w:rPr>
          <w:i/>
          <w:iCs/>
          <w:noProof/>
          <w:szCs w:val="24"/>
        </w:rPr>
        <w:t>Proceedings of the 2009 8th IEEE International Symposium on Mixed and Augmented Reality</w:t>
      </w:r>
      <w:r w:rsidRPr="0096039C">
        <w:rPr>
          <w:noProof/>
          <w:szCs w:val="24"/>
        </w:rPr>
        <w:t xml:space="preserve"> (pp. 153–162). Retrieved from http://citeseerx.ist.psu.edu/viewdoc/download?doi=10.1.1.156.6860&amp;rep=rep1&amp;type=pdf</w:t>
      </w:r>
    </w:p>
    <w:p w:rsidR="0096039C" w:rsidRPr="0096039C" w:rsidRDefault="0096039C" w:rsidP="0096039C">
      <w:pPr>
        <w:widowControl w:val="0"/>
        <w:autoSpaceDE w:val="0"/>
        <w:autoSpaceDN w:val="0"/>
        <w:adjustRightInd w:val="0"/>
        <w:ind w:left="480" w:hanging="480"/>
        <w:rPr>
          <w:noProof/>
          <w:szCs w:val="24"/>
        </w:rPr>
      </w:pPr>
      <w:r w:rsidRPr="0096039C">
        <w:rPr>
          <w:noProof/>
          <w:szCs w:val="24"/>
        </w:rPr>
        <w:t xml:space="preserve">Schmitz, B., Specht, M., &amp; Klemke, R. (2012). An Analysis of the Educational Potential of Augmented Reality Games for Learning. In M. Specht, J. Multisilta, &amp; M. Sharples (Eds.), </w:t>
      </w:r>
      <w:r w:rsidRPr="0096039C">
        <w:rPr>
          <w:i/>
          <w:iCs/>
          <w:noProof/>
          <w:szCs w:val="24"/>
        </w:rPr>
        <w:t>Proceedings of the 11th World Conference on Mobile and Contextual Learning 2012</w:t>
      </w:r>
      <w:r w:rsidRPr="0096039C">
        <w:rPr>
          <w:noProof/>
          <w:szCs w:val="24"/>
        </w:rPr>
        <w:t xml:space="preserve"> (pp. 140–147). Retrieved from http://dspace.ou.nl/handle/1820/4790</w:t>
      </w:r>
    </w:p>
    <w:p w:rsidR="0096039C" w:rsidRPr="0096039C" w:rsidRDefault="0096039C" w:rsidP="0096039C">
      <w:pPr>
        <w:widowControl w:val="0"/>
        <w:autoSpaceDE w:val="0"/>
        <w:autoSpaceDN w:val="0"/>
        <w:adjustRightInd w:val="0"/>
        <w:ind w:left="480" w:hanging="480"/>
        <w:rPr>
          <w:noProof/>
          <w:szCs w:val="24"/>
        </w:rPr>
      </w:pPr>
      <w:r w:rsidRPr="0096039C">
        <w:rPr>
          <w:noProof/>
          <w:szCs w:val="24"/>
        </w:rPr>
        <w:t xml:space="preserve">Sharma, P., Wild, F., Klemke, R., Helin, K., &amp; Azam, T. (2016). </w:t>
      </w:r>
      <w:r w:rsidRPr="0096039C">
        <w:rPr>
          <w:i/>
          <w:iCs/>
          <w:noProof/>
          <w:szCs w:val="24"/>
        </w:rPr>
        <w:t>D3.1 Requirement analysis and sensor specifications – First version</w:t>
      </w:r>
      <w:r w:rsidRPr="0096039C">
        <w:rPr>
          <w:noProof/>
          <w:szCs w:val="24"/>
        </w:rPr>
        <w:t>. (F. Wild &amp; P. Sharma, Eds.).</w:t>
      </w:r>
    </w:p>
    <w:p w:rsidR="0096039C" w:rsidRPr="0096039C" w:rsidRDefault="0096039C" w:rsidP="0096039C">
      <w:pPr>
        <w:widowControl w:val="0"/>
        <w:autoSpaceDE w:val="0"/>
        <w:autoSpaceDN w:val="0"/>
        <w:adjustRightInd w:val="0"/>
        <w:ind w:left="480" w:hanging="480"/>
        <w:rPr>
          <w:noProof/>
          <w:szCs w:val="24"/>
        </w:rPr>
      </w:pPr>
      <w:r w:rsidRPr="0096039C">
        <w:rPr>
          <w:noProof/>
          <w:szCs w:val="24"/>
        </w:rPr>
        <w:t xml:space="preserve">Sheridan, T. B. (1992). Musings on Telepresence and Virtual Presence. </w:t>
      </w:r>
      <w:r w:rsidRPr="0096039C">
        <w:rPr>
          <w:i/>
          <w:iCs/>
          <w:noProof/>
          <w:szCs w:val="24"/>
        </w:rPr>
        <w:t>Presence: Teleoperators and Virtual Environments</w:t>
      </w:r>
      <w:r w:rsidRPr="0096039C">
        <w:rPr>
          <w:noProof/>
          <w:szCs w:val="24"/>
        </w:rPr>
        <w:t xml:space="preserve">, </w:t>
      </w:r>
      <w:r w:rsidRPr="0096039C">
        <w:rPr>
          <w:i/>
          <w:iCs/>
          <w:noProof/>
          <w:szCs w:val="24"/>
        </w:rPr>
        <w:t>1</w:t>
      </w:r>
      <w:r w:rsidRPr="0096039C">
        <w:rPr>
          <w:noProof/>
          <w:szCs w:val="24"/>
        </w:rPr>
        <w:t>(1), 120–126.</w:t>
      </w:r>
    </w:p>
    <w:p w:rsidR="0096039C" w:rsidRPr="0096039C" w:rsidRDefault="0096039C" w:rsidP="0096039C">
      <w:pPr>
        <w:widowControl w:val="0"/>
        <w:autoSpaceDE w:val="0"/>
        <w:autoSpaceDN w:val="0"/>
        <w:adjustRightInd w:val="0"/>
        <w:ind w:left="480" w:hanging="480"/>
        <w:rPr>
          <w:noProof/>
          <w:szCs w:val="24"/>
        </w:rPr>
      </w:pPr>
      <w:r w:rsidRPr="0096039C">
        <w:rPr>
          <w:noProof/>
          <w:szCs w:val="24"/>
        </w:rPr>
        <w:t xml:space="preserve">Soga, M., Nishino, T., &amp; Taki, H. (2011). Proposal and development of motion navigator enabling learners to observe expert’s motion from expert’s viewpoint by augmented reality. In A. König, A. Dengel, K. Hinkelmann, K. Kise, R. J. Howlett, &amp; L. C. Jain (Eds.), </w:t>
      </w:r>
      <w:r w:rsidRPr="0096039C">
        <w:rPr>
          <w:i/>
          <w:iCs/>
          <w:noProof/>
          <w:szCs w:val="24"/>
        </w:rPr>
        <w:t>Knowledge-Based and Intelligent Information and Engineering Systems, Part III</w:t>
      </w:r>
      <w:r w:rsidRPr="0096039C">
        <w:rPr>
          <w:noProof/>
          <w:szCs w:val="24"/>
        </w:rPr>
        <w:t xml:space="preserve"> (pp. 40–48). Springer Berlin Heidelberg. https://doi.org/10.1007/978-3-642-23854-3</w:t>
      </w:r>
    </w:p>
    <w:p w:rsidR="0096039C" w:rsidRPr="0096039C" w:rsidRDefault="0096039C" w:rsidP="0096039C">
      <w:pPr>
        <w:widowControl w:val="0"/>
        <w:autoSpaceDE w:val="0"/>
        <w:autoSpaceDN w:val="0"/>
        <w:adjustRightInd w:val="0"/>
        <w:ind w:left="480" w:hanging="480"/>
        <w:rPr>
          <w:noProof/>
          <w:szCs w:val="24"/>
        </w:rPr>
      </w:pPr>
      <w:r w:rsidRPr="0096039C">
        <w:rPr>
          <w:noProof/>
          <w:szCs w:val="24"/>
        </w:rPr>
        <w:t xml:space="preserve">Specht, M., Ternier, S., &amp; Greller, W. (2011). Dimensions of Mobile Augmented Reality for Learning: A First Inventory. </w:t>
      </w:r>
      <w:r w:rsidRPr="0096039C">
        <w:rPr>
          <w:i/>
          <w:iCs/>
          <w:noProof/>
          <w:szCs w:val="24"/>
        </w:rPr>
        <w:t>Journal of the Research Center for Educational Technology (RCET)</w:t>
      </w:r>
      <w:r w:rsidRPr="0096039C">
        <w:rPr>
          <w:noProof/>
          <w:szCs w:val="24"/>
        </w:rPr>
        <w:t xml:space="preserve">, </w:t>
      </w:r>
      <w:r w:rsidRPr="0096039C">
        <w:rPr>
          <w:i/>
          <w:iCs/>
          <w:noProof/>
          <w:szCs w:val="24"/>
        </w:rPr>
        <w:t>7</w:t>
      </w:r>
      <w:r w:rsidRPr="0096039C">
        <w:rPr>
          <w:noProof/>
          <w:szCs w:val="24"/>
        </w:rPr>
        <w:t>(1), 117–127. Retrieved from http://rcetj.org/index.php/rcetj/article/viewFile/151/241</w:t>
      </w:r>
    </w:p>
    <w:p w:rsidR="0096039C" w:rsidRPr="0096039C" w:rsidRDefault="0096039C" w:rsidP="0096039C">
      <w:pPr>
        <w:widowControl w:val="0"/>
        <w:autoSpaceDE w:val="0"/>
        <w:autoSpaceDN w:val="0"/>
        <w:adjustRightInd w:val="0"/>
        <w:ind w:left="480" w:hanging="480"/>
        <w:rPr>
          <w:noProof/>
          <w:szCs w:val="24"/>
        </w:rPr>
      </w:pPr>
      <w:r w:rsidRPr="0096039C">
        <w:rPr>
          <w:noProof/>
          <w:szCs w:val="24"/>
        </w:rPr>
        <w:t xml:space="preserve">Sutherland, I. E. (1968). A head-mounted three dimensional display. In </w:t>
      </w:r>
      <w:r w:rsidRPr="0096039C">
        <w:rPr>
          <w:i/>
          <w:iCs/>
          <w:noProof/>
          <w:szCs w:val="24"/>
        </w:rPr>
        <w:t>Proceedings of the December 9-11, 1968, fall joint computer conference, part I</w:t>
      </w:r>
      <w:r w:rsidRPr="0096039C">
        <w:rPr>
          <w:noProof/>
          <w:szCs w:val="24"/>
        </w:rPr>
        <w:t xml:space="preserve"> (pp. 757–764). https://doi.org/10.1145/1476589.1476686</w:t>
      </w:r>
    </w:p>
    <w:p w:rsidR="0096039C" w:rsidRPr="0096039C" w:rsidRDefault="0096039C" w:rsidP="0096039C">
      <w:pPr>
        <w:widowControl w:val="0"/>
        <w:autoSpaceDE w:val="0"/>
        <w:autoSpaceDN w:val="0"/>
        <w:adjustRightInd w:val="0"/>
        <w:ind w:left="480" w:hanging="480"/>
        <w:rPr>
          <w:noProof/>
          <w:szCs w:val="24"/>
        </w:rPr>
      </w:pPr>
      <w:r w:rsidRPr="0096039C">
        <w:rPr>
          <w:noProof/>
          <w:szCs w:val="24"/>
        </w:rPr>
        <w:t xml:space="preserve">Ternier, S., De Vries, F., Börner, D., &amp; Specht, M. (2012). Mobile augmented reality with audio, supporting fieldwork of Cultural Sciences students in Florence. In G. Eleftherakis, M. Hinchey, &amp; M. Holcombe (Eds.), </w:t>
      </w:r>
      <w:r w:rsidRPr="0096039C">
        <w:rPr>
          <w:i/>
          <w:iCs/>
          <w:noProof/>
          <w:szCs w:val="24"/>
        </w:rPr>
        <w:t>Software Engineering and Formal Methods - Proceedings of 10th International Conference, SEFM 2012</w:t>
      </w:r>
      <w:r w:rsidRPr="0096039C">
        <w:rPr>
          <w:noProof/>
          <w:szCs w:val="24"/>
        </w:rPr>
        <w:t xml:space="preserve"> (pp. 367–379). Springer. Retrieved from http://dspace.ou.nl/handle/1820/5034</w:t>
      </w:r>
    </w:p>
    <w:p w:rsidR="0096039C" w:rsidRPr="0096039C" w:rsidRDefault="0096039C" w:rsidP="0096039C">
      <w:pPr>
        <w:widowControl w:val="0"/>
        <w:autoSpaceDE w:val="0"/>
        <w:autoSpaceDN w:val="0"/>
        <w:adjustRightInd w:val="0"/>
        <w:ind w:left="480" w:hanging="480"/>
        <w:rPr>
          <w:noProof/>
          <w:szCs w:val="24"/>
        </w:rPr>
      </w:pPr>
      <w:r w:rsidRPr="0096039C">
        <w:rPr>
          <w:noProof/>
          <w:szCs w:val="24"/>
        </w:rPr>
        <w:lastRenderedPageBreak/>
        <w:t xml:space="preserve">Ternier, S., Klemke, R., Kalz, M., van Ulzen, P., &amp; Specht, M. (2012). ARLearn: Augmented reality meets augmented virtuality. </w:t>
      </w:r>
      <w:r w:rsidRPr="0096039C">
        <w:rPr>
          <w:i/>
          <w:iCs/>
          <w:noProof/>
          <w:szCs w:val="24"/>
        </w:rPr>
        <w:t>Journal of Universal Computer Science</w:t>
      </w:r>
      <w:r w:rsidRPr="0096039C">
        <w:rPr>
          <w:noProof/>
          <w:szCs w:val="24"/>
        </w:rPr>
        <w:t xml:space="preserve">, </w:t>
      </w:r>
      <w:r w:rsidRPr="0096039C">
        <w:rPr>
          <w:i/>
          <w:iCs/>
          <w:noProof/>
          <w:szCs w:val="24"/>
        </w:rPr>
        <w:t>18</w:t>
      </w:r>
      <w:r w:rsidRPr="0096039C">
        <w:rPr>
          <w:noProof/>
          <w:szCs w:val="24"/>
        </w:rPr>
        <w:t>(15), 2143–2164. https://doi.org/10.3217/jucs-018-15-2143</w:t>
      </w:r>
    </w:p>
    <w:p w:rsidR="0096039C" w:rsidRPr="0096039C" w:rsidRDefault="0096039C" w:rsidP="0096039C">
      <w:pPr>
        <w:widowControl w:val="0"/>
        <w:autoSpaceDE w:val="0"/>
        <w:autoSpaceDN w:val="0"/>
        <w:adjustRightInd w:val="0"/>
        <w:ind w:left="480" w:hanging="480"/>
        <w:rPr>
          <w:noProof/>
          <w:szCs w:val="24"/>
        </w:rPr>
      </w:pPr>
      <w:r w:rsidRPr="0096039C">
        <w:rPr>
          <w:noProof/>
          <w:szCs w:val="24"/>
        </w:rPr>
        <w:t xml:space="preserve">Wetzel, R. (2013). A Case for Design Patterns supporting the Development of Mobile Mixed Reality Games. </w:t>
      </w:r>
      <w:r w:rsidRPr="0096039C">
        <w:rPr>
          <w:i/>
          <w:iCs/>
          <w:noProof/>
          <w:szCs w:val="24"/>
        </w:rPr>
        <w:t>Foundations of Digital Games</w:t>
      </w:r>
      <w:r w:rsidRPr="0096039C">
        <w:rPr>
          <w:noProof/>
          <w:szCs w:val="24"/>
        </w:rPr>
        <w:t>. Retrieved from http://www.fdg2013.org/program/workshops/papers/DPG2013/b6-wetzel.pdf</w:t>
      </w:r>
    </w:p>
    <w:p w:rsidR="0096039C" w:rsidRPr="0096039C" w:rsidRDefault="0096039C" w:rsidP="0096039C">
      <w:pPr>
        <w:widowControl w:val="0"/>
        <w:autoSpaceDE w:val="0"/>
        <w:autoSpaceDN w:val="0"/>
        <w:adjustRightInd w:val="0"/>
        <w:ind w:left="480" w:hanging="480"/>
        <w:rPr>
          <w:noProof/>
          <w:szCs w:val="24"/>
        </w:rPr>
      </w:pPr>
      <w:r w:rsidRPr="0096039C">
        <w:rPr>
          <w:noProof/>
          <w:szCs w:val="24"/>
        </w:rPr>
        <w:t xml:space="preserve">Wetzel, R., Mccall, R., Braun, A.-K., &amp; Broll, W. (2008). Guidelines for Designing Augmented Reality Games. In </w:t>
      </w:r>
      <w:r w:rsidRPr="0096039C">
        <w:rPr>
          <w:i/>
          <w:iCs/>
          <w:noProof/>
          <w:szCs w:val="24"/>
        </w:rPr>
        <w:t>Proceedings of the 2008 Conference on Future Play: Research, Play, Share</w:t>
      </w:r>
      <w:r w:rsidRPr="0096039C">
        <w:rPr>
          <w:noProof/>
          <w:szCs w:val="24"/>
        </w:rPr>
        <w:t xml:space="preserve"> (pp. 173–180). Retrieved from http://eprints.lincoln.ac.uk/24599/1/Wetzel et al. - 2008 - Guidelines for designing augmented reality games.pdf</w:t>
      </w:r>
    </w:p>
    <w:p w:rsidR="0096039C" w:rsidRPr="0096039C" w:rsidRDefault="0096039C" w:rsidP="0096039C">
      <w:pPr>
        <w:widowControl w:val="0"/>
        <w:autoSpaceDE w:val="0"/>
        <w:autoSpaceDN w:val="0"/>
        <w:adjustRightInd w:val="0"/>
        <w:ind w:left="480" w:hanging="480"/>
        <w:rPr>
          <w:noProof/>
          <w:szCs w:val="24"/>
        </w:rPr>
      </w:pPr>
      <w:r w:rsidRPr="0096039C">
        <w:rPr>
          <w:noProof/>
          <w:szCs w:val="24"/>
        </w:rPr>
        <w:t xml:space="preserve">Xu, Z., Xiang, C., Wen-Hui, W., Ji-Hai, Y., Lantz, V., &amp; Kong-Qiao, W. (2009). Hand Gesture Recognition and Virtual Game Control Based on 3D Accelerometer and EMG Sensors. In </w:t>
      </w:r>
      <w:r w:rsidRPr="0096039C">
        <w:rPr>
          <w:i/>
          <w:iCs/>
          <w:noProof/>
          <w:szCs w:val="24"/>
        </w:rPr>
        <w:t>Proceedings of the 14th international conference on Intelligent user interfaces</w:t>
      </w:r>
      <w:r w:rsidRPr="0096039C">
        <w:rPr>
          <w:noProof/>
          <w:szCs w:val="24"/>
        </w:rPr>
        <w:t xml:space="preserve"> (pp. 401–406). ACM. Retrieved from https://pdfs.semanticscholar.org/6878/79899cb5c520970fd76eaca8b79e4aee820d.pdf</w:t>
      </w:r>
    </w:p>
    <w:p w:rsidR="0096039C" w:rsidRPr="0096039C" w:rsidRDefault="0096039C" w:rsidP="0096039C">
      <w:pPr>
        <w:widowControl w:val="0"/>
        <w:autoSpaceDE w:val="0"/>
        <w:autoSpaceDN w:val="0"/>
        <w:adjustRightInd w:val="0"/>
        <w:ind w:left="480" w:hanging="480"/>
        <w:rPr>
          <w:noProof/>
          <w:szCs w:val="24"/>
        </w:rPr>
      </w:pPr>
      <w:r w:rsidRPr="0096039C">
        <w:rPr>
          <w:noProof/>
          <w:szCs w:val="24"/>
        </w:rPr>
        <w:t xml:space="preserve">Yamabe, T., &amp; Nakajima, T. (2013). Playful training with augmented reality games: Case studies towards reality-oriented system design. </w:t>
      </w:r>
      <w:r w:rsidRPr="0096039C">
        <w:rPr>
          <w:i/>
          <w:iCs/>
          <w:noProof/>
          <w:szCs w:val="24"/>
        </w:rPr>
        <w:t>Multimedia Tools and Applications</w:t>
      </w:r>
      <w:r w:rsidRPr="0096039C">
        <w:rPr>
          <w:noProof/>
          <w:szCs w:val="24"/>
        </w:rPr>
        <w:t xml:space="preserve">, </w:t>
      </w:r>
      <w:r w:rsidRPr="0096039C">
        <w:rPr>
          <w:i/>
          <w:iCs/>
          <w:noProof/>
          <w:szCs w:val="24"/>
        </w:rPr>
        <w:t>62</w:t>
      </w:r>
      <w:r w:rsidRPr="0096039C">
        <w:rPr>
          <w:noProof/>
          <w:szCs w:val="24"/>
        </w:rPr>
        <w:t>(1), 259–286. https://doi.org/10.1007/s11042-011-0979-7</w:t>
      </w:r>
    </w:p>
    <w:p w:rsidR="0096039C" w:rsidRPr="0096039C" w:rsidRDefault="0096039C" w:rsidP="0096039C">
      <w:pPr>
        <w:widowControl w:val="0"/>
        <w:autoSpaceDE w:val="0"/>
        <w:autoSpaceDN w:val="0"/>
        <w:adjustRightInd w:val="0"/>
        <w:ind w:left="480" w:hanging="480"/>
        <w:rPr>
          <w:noProof/>
          <w:szCs w:val="24"/>
        </w:rPr>
      </w:pPr>
      <w:r w:rsidRPr="0096039C">
        <w:rPr>
          <w:noProof/>
          <w:szCs w:val="24"/>
        </w:rPr>
        <w:t xml:space="preserve">You, S., &amp; Neumann, U. (2001). </w:t>
      </w:r>
      <w:r w:rsidRPr="0096039C">
        <w:rPr>
          <w:i/>
          <w:iCs/>
          <w:noProof/>
          <w:szCs w:val="24"/>
        </w:rPr>
        <w:t>Fusion of Vision and Gyro Tracking for Robust Augmented Reality Registration</w:t>
      </w:r>
      <w:r w:rsidRPr="0096039C">
        <w:rPr>
          <w:noProof/>
          <w:szCs w:val="24"/>
        </w:rPr>
        <w:t>. Retrieved from https://trac.v2.nl/export/5432/andres/Documentation/INS Kalman/fusion of vision and gyro tracking for AR.pdf</w:t>
      </w:r>
    </w:p>
    <w:p w:rsidR="0096039C" w:rsidRPr="0096039C" w:rsidRDefault="0096039C" w:rsidP="0096039C">
      <w:pPr>
        <w:widowControl w:val="0"/>
        <w:autoSpaceDE w:val="0"/>
        <w:autoSpaceDN w:val="0"/>
        <w:adjustRightInd w:val="0"/>
        <w:ind w:left="480" w:hanging="480"/>
        <w:rPr>
          <w:noProof/>
        </w:rPr>
      </w:pPr>
      <w:r w:rsidRPr="0096039C">
        <w:rPr>
          <w:noProof/>
          <w:szCs w:val="24"/>
        </w:rPr>
        <w:t xml:space="preserve">Zhang, Z. (2012). Microsoft Kinect Sensor and Its Effect. </w:t>
      </w:r>
      <w:r w:rsidRPr="0096039C">
        <w:rPr>
          <w:i/>
          <w:iCs/>
          <w:noProof/>
          <w:szCs w:val="24"/>
        </w:rPr>
        <w:t>IEEE Multimedia</w:t>
      </w:r>
      <w:r w:rsidRPr="0096039C">
        <w:rPr>
          <w:noProof/>
          <w:szCs w:val="24"/>
        </w:rPr>
        <w:t xml:space="preserve">, </w:t>
      </w:r>
      <w:r w:rsidRPr="0096039C">
        <w:rPr>
          <w:i/>
          <w:iCs/>
          <w:noProof/>
          <w:szCs w:val="24"/>
        </w:rPr>
        <w:t>19</w:t>
      </w:r>
      <w:r w:rsidRPr="0096039C">
        <w:rPr>
          <w:noProof/>
          <w:szCs w:val="24"/>
        </w:rPr>
        <w:t>(2), 4–10. Retrieved from https://www.researchgate.net/profile/Zhengyou_Zhang/publication/254058710_Microsoft_Kinect_Sensor_and_Its_Effect/links/00b7d53ab783285cdb000000.pdf</w:t>
      </w:r>
    </w:p>
    <w:p w:rsidR="00FE68DC" w:rsidRPr="00FE68DC" w:rsidRDefault="006B7192" w:rsidP="0096039C">
      <w:pPr>
        <w:widowControl w:val="0"/>
        <w:autoSpaceDE w:val="0"/>
        <w:autoSpaceDN w:val="0"/>
        <w:adjustRightInd w:val="0"/>
        <w:ind w:left="480" w:hanging="480"/>
        <w:rPr>
          <w:lang w:val="en-US"/>
        </w:rPr>
      </w:pPr>
      <w:r>
        <w:rPr>
          <w:lang w:val="en-US"/>
        </w:rPr>
        <w:fldChar w:fldCharType="end"/>
      </w:r>
    </w:p>
    <w:p w:rsidR="00933C8E" w:rsidRPr="00D837CE" w:rsidRDefault="00C4539F" w:rsidP="00933C8E">
      <w:pPr>
        <w:pStyle w:val="berschrift1"/>
        <w:rPr>
          <w:color w:val="000000" w:themeColor="text1"/>
        </w:rPr>
      </w:pPr>
      <w:bookmarkStart w:id="26" w:name="_Toc470026266"/>
      <w:proofErr w:type="spellStart"/>
      <w:r>
        <w:rPr>
          <w:color w:val="000000" w:themeColor="text1"/>
        </w:rPr>
        <w:t>Declaration</w:t>
      </w:r>
      <w:proofErr w:type="spellEnd"/>
      <w:r>
        <w:rPr>
          <w:color w:val="000000" w:themeColor="text1"/>
        </w:rPr>
        <w:t xml:space="preserve"> </w:t>
      </w:r>
      <w:proofErr w:type="spellStart"/>
      <w:r>
        <w:rPr>
          <w:color w:val="000000" w:themeColor="text1"/>
        </w:rPr>
        <w:t>of</w:t>
      </w:r>
      <w:proofErr w:type="spellEnd"/>
      <w:r>
        <w:rPr>
          <w:color w:val="000000" w:themeColor="text1"/>
        </w:rPr>
        <w:t xml:space="preserve"> </w:t>
      </w:r>
      <w:proofErr w:type="spellStart"/>
      <w:r>
        <w:rPr>
          <w:color w:val="000000" w:themeColor="text1"/>
        </w:rPr>
        <w:t>authenticity</w:t>
      </w:r>
      <w:bookmarkEnd w:id="26"/>
      <w:proofErr w:type="spellEnd"/>
    </w:p>
    <w:p w:rsidR="00CE140A" w:rsidRPr="00413F86" w:rsidRDefault="00B9740B" w:rsidP="00B9740B">
      <w:pPr>
        <w:pStyle w:val="berschrift1"/>
        <w:rPr>
          <w:lang w:val="en-US"/>
        </w:rPr>
      </w:pPr>
      <w:bookmarkStart w:id="27" w:name="_Toc470026267"/>
      <w:r>
        <w:rPr>
          <w:lang w:val="en-US"/>
        </w:rPr>
        <w:t>Appendix</w:t>
      </w:r>
      <w:bookmarkEnd w:id="27"/>
    </w:p>
    <w:sectPr w:rsidR="00CE140A" w:rsidRPr="00413F86">
      <w:headerReference w:type="even" r:id="rId12"/>
      <w:headerReference w:type="default" r:id="rId13"/>
      <w:pgSz w:w="11907" w:h="16834" w:code="9"/>
      <w:pgMar w:top="1701" w:right="1134" w:bottom="1134" w:left="1134" w:header="720" w:footer="720" w:gutter="1134"/>
      <w:cols w:space="720"/>
      <w:titlePg/>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B0842B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40465" w:rsidRDefault="00A40465">
      <w:r>
        <w:separator/>
      </w:r>
    </w:p>
  </w:endnote>
  <w:endnote w:type="continuationSeparator" w:id="0">
    <w:p w:rsidR="00A40465" w:rsidRDefault="00A404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40465" w:rsidRDefault="00A40465">
      <w:r>
        <w:separator/>
      </w:r>
    </w:p>
  </w:footnote>
  <w:footnote w:type="continuationSeparator" w:id="0">
    <w:p w:rsidR="00A40465" w:rsidRDefault="00A4046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73C1B" w:rsidRDefault="00873C1B">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873C1B" w:rsidRDefault="00873C1B">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73C1B" w:rsidRDefault="00873C1B">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separate"/>
    </w:r>
    <w:r w:rsidR="008B4E19">
      <w:rPr>
        <w:rStyle w:val="Seitenzahl"/>
        <w:noProof/>
      </w:rPr>
      <w:t>20</w:t>
    </w:r>
    <w:r>
      <w:rPr>
        <w:rStyle w:val="Seitenzahl"/>
      </w:rPr>
      <w:fldChar w:fldCharType="end"/>
    </w:r>
  </w:p>
  <w:p w:rsidR="00873C1B" w:rsidRDefault="00873C1B">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5" type="#_x0000_t75" style="width:12pt;height:12pt;visibility:visible;mso-wrap-style:square" o:bullet="t">
        <v:imagedata r:id="rId1" o:title=""/>
      </v:shape>
    </w:pict>
  </w:numPicBullet>
  <w:abstractNum w:abstractNumId="0">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440427"/>
    <w:multiLevelType w:val="hybridMultilevel"/>
    <w:tmpl w:val="BF825574"/>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5">
    <w:nsid w:val="6C530419"/>
    <w:multiLevelType w:val="multilevel"/>
    <w:tmpl w:val="7F2407D6"/>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rPr>
    </w:lvl>
    <w:lvl w:ilvl="2">
      <w:start w:val="1"/>
      <w:numFmt w:val="decimal"/>
      <w:pStyle w:val="berschrift3"/>
      <w:lvlText w:val="%1.%2.%3"/>
      <w:lvlJc w:val="left"/>
      <w:pPr>
        <w:tabs>
          <w:tab w:val="num" w:pos="1429"/>
        </w:tabs>
        <w:ind w:left="1429" w:hanging="720"/>
      </w:pPr>
      <w:rPr>
        <w:rFonts w:hint="default"/>
        <w:lang w:val="en-US"/>
      </w:rPr>
    </w:lvl>
    <w:lvl w:ilvl="3">
      <w:start w:val="1"/>
      <w:numFmt w:val="decimal"/>
      <w:pStyle w:val="berschrift4"/>
      <w:lvlText w:val="%1.%2.%3.%4"/>
      <w:lvlJc w:val="left"/>
      <w:pPr>
        <w:tabs>
          <w:tab w:val="num" w:pos="864"/>
        </w:tabs>
        <w:ind w:left="864" w:hanging="864"/>
      </w:pPr>
      <w:rPr>
        <w:rFonts w:hint="default"/>
        <w:lang w:val="de-DE"/>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6">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2"/>
  </w:num>
  <w:num w:numId="3">
    <w:abstractNumId w:val="4"/>
  </w:num>
  <w:num w:numId="4">
    <w:abstractNumId w:val="1"/>
  </w:num>
  <w:num w:numId="5">
    <w:abstractNumId w:val="1"/>
    <w:lvlOverride w:ilvl="1">
      <w:lvl w:ilvl="1">
        <w:numFmt w:val="bullet"/>
        <w:lvlText w:val=""/>
        <w:lvlJc w:val="left"/>
        <w:pPr>
          <w:tabs>
            <w:tab w:val="num" w:pos="1440"/>
          </w:tabs>
          <w:ind w:left="1440" w:hanging="360"/>
        </w:pPr>
        <w:rPr>
          <w:rFonts w:ascii="Symbol" w:hAnsi="Symbol" w:hint="default"/>
          <w:sz w:val="20"/>
        </w:rPr>
      </w:lvl>
    </w:lvlOverride>
  </w:num>
  <w:num w:numId="6">
    <w:abstractNumId w:val="6"/>
  </w:num>
  <w:num w:numId="7">
    <w:abstractNumId w:val="6"/>
    <w:lvlOverride w:ilvl="1">
      <w:lvl w:ilvl="1">
        <w:numFmt w:val="bullet"/>
        <w:lvlText w:val=""/>
        <w:lvlJc w:val="left"/>
        <w:pPr>
          <w:tabs>
            <w:tab w:val="num" w:pos="1440"/>
          </w:tabs>
          <w:ind w:left="1440" w:hanging="360"/>
        </w:pPr>
        <w:rPr>
          <w:rFonts w:ascii="Symbol" w:hAnsi="Symbol" w:hint="default"/>
          <w:sz w:val="20"/>
        </w:rPr>
      </w:lvl>
    </w:lvlOverride>
  </w:num>
  <w:num w:numId="8">
    <w:abstractNumId w:val="3"/>
  </w:num>
  <w:num w:numId="9">
    <w:abstractNumId w:val="0"/>
    <w:lvlOverride w:ilvl="1">
      <w:lvl w:ilvl="1">
        <w:numFmt w:val="bullet"/>
        <w:lvlText w:val=""/>
        <w:lvlJc w:val="left"/>
        <w:pPr>
          <w:tabs>
            <w:tab w:val="num" w:pos="1440"/>
          </w:tabs>
          <w:ind w:left="1440" w:hanging="360"/>
        </w:pPr>
        <w:rPr>
          <w:rFonts w:ascii="Symbol" w:hAnsi="Symbol" w:hint="default"/>
          <w:sz w:val="20"/>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oNotHyphenateCaps/>
  <w:displayHorizontalDrawingGridEvery w:val="0"/>
  <w:displayVerticalDrawingGridEvery w:val="0"/>
  <w:doNotUseMarginsForDrawingGridOrigin/>
  <w:doNotShadeFormData/>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725C"/>
    <w:rsid w:val="0001080F"/>
    <w:rsid w:val="00027FDF"/>
    <w:rsid w:val="000300B9"/>
    <w:rsid w:val="000341F8"/>
    <w:rsid w:val="000342D3"/>
    <w:rsid w:val="00035563"/>
    <w:rsid w:val="00035707"/>
    <w:rsid w:val="00047D87"/>
    <w:rsid w:val="00050B62"/>
    <w:rsid w:val="000522D6"/>
    <w:rsid w:val="00056243"/>
    <w:rsid w:val="0005645C"/>
    <w:rsid w:val="000600AF"/>
    <w:rsid w:val="00066427"/>
    <w:rsid w:val="00066653"/>
    <w:rsid w:val="0007220E"/>
    <w:rsid w:val="0007556B"/>
    <w:rsid w:val="00083360"/>
    <w:rsid w:val="0008628C"/>
    <w:rsid w:val="0009532E"/>
    <w:rsid w:val="000A255A"/>
    <w:rsid w:val="000A5B8C"/>
    <w:rsid w:val="000A6530"/>
    <w:rsid w:val="000A7144"/>
    <w:rsid w:val="000A7304"/>
    <w:rsid w:val="000B174E"/>
    <w:rsid w:val="000B3A17"/>
    <w:rsid w:val="000B5FF7"/>
    <w:rsid w:val="000C600D"/>
    <w:rsid w:val="000C64CC"/>
    <w:rsid w:val="000D20DD"/>
    <w:rsid w:val="000D2AD1"/>
    <w:rsid w:val="000D35EE"/>
    <w:rsid w:val="000D4BBE"/>
    <w:rsid w:val="000D4F46"/>
    <w:rsid w:val="000D65C8"/>
    <w:rsid w:val="000E6263"/>
    <w:rsid w:val="000E720A"/>
    <w:rsid w:val="000F6C54"/>
    <w:rsid w:val="00102062"/>
    <w:rsid w:val="00102438"/>
    <w:rsid w:val="00103D56"/>
    <w:rsid w:val="00105473"/>
    <w:rsid w:val="00105D92"/>
    <w:rsid w:val="001070E4"/>
    <w:rsid w:val="001164FE"/>
    <w:rsid w:val="001219E1"/>
    <w:rsid w:val="00123AB0"/>
    <w:rsid w:val="00132E76"/>
    <w:rsid w:val="001356AE"/>
    <w:rsid w:val="00136657"/>
    <w:rsid w:val="00140823"/>
    <w:rsid w:val="00141EFF"/>
    <w:rsid w:val="0014236C"/>
    <w:rsid w:val="00142887"/>
    <w:rsid w:val="00144098"/>
    <w:rsid w:val="00144C28"/>
    <w:rsid w:val="0015117B"/>
    <w:rsid w:val="00151E33"/>
    <w:rsid w:val="001526EC"/>
    <w:rsid w:val="00155014"/>
    <w:rsid w:val="001565AA"/>
    <w:rsid w:val="0015787A"/>
    <w:rsid w:val="00162B9C"/>
    <w:rsid w:val="0016773E"/>
    <w:rsid w:val="0017024A"/>
    <w:rsid w:val="00170264"/>
    <w:rsid w:val="00170F44"/>
    <w:rsid w:val="00171405"/>
    <w:rsid w:val="0017287B"/>
    <w:rsid w:val="001736C1"/>
    <w:rsid w:val="00190344"/>
    <w:rsid w:val="0019049B"/>
    <w:rsid w:val="00195BB1"/>
    <w:rsid w:val="00197CBA"/>
    <w:rsid w:val="00197F70"/>
    <w:rsid w:val="001A2A8D"/>
    <w:rsid w:val="001A693B"/>
    <w:rsid w:val="001B093C"/>
    <w:rsid w:val="001B1B51"/>
    <w:rsid w:val="001B2C8F"/>
    <w:rsid w:val="001B4866"/>
    <w:rsid w:val="001B4F38"/>
    <w:rsid w:val="001B5ADD"/>
    <w:rsid w:val="001B5FB2"/>
    <w:rsid w:val="001C3EAD"/>
    <w:rsid w:val="001C7016"/>
    <w:rsid w:val="001C7376"/>
    <w:rsid w:val="001C76ED"/>
    <w:rsid w:val="001D3529"/>
    <w:rsid w:val="001D7DF5"/>
    <w:rsid w:val="001E0AB9"/>
    <w:rsid w:val="001E0FE3"/>
    <w:rsid w:val="001E3DD0"/>
    <w:rsid w:val="001F1812"/>
    <w:rsid w:val="001F2E01"/>
    <w:rsid w:val="001F7D33"/>
    <w:rsid w:val="00201B09"/>
    <w:rsid w:val="00214511"/>
    <w:rsid w:val="00216FC9"/>
    <w:rsid w:val="002201C3"/>
    <w:rsid w:val="00220709"/>
    <w:rsid w:val="0022228D"/>
    <w:rsid w:val="0023107D"/>
    <w:rsid w:val="002319D6"/>
    <w:rsid w:val="002335DB"/>
    <w:rsid w:val="00236B75"/>
    <w:rsid w:val="00237D33"/>
    <w:rsid w:val="00240689"/>
    <w:rsid w:val="00243BD0"/>
    <w:rsid w:val="00250408"/>
    <w:rsid w:val="00254588"/>
    <w:rsid w:val="00254BA4"/>
    <w:rsid w:val="00256C7E"/>
    <w:rsid w:val="002624CE"/>
    <w:rsid w:val="002658A9"/>
    <w:rsid w:val="00265F65"/>
    <w:rsid w:val="002668FD"/>
    <w:rsid w:val="00271359"/>
    <w:rsid w:val="0027486F"/>
    <w:rsid w:val="002760E0"/>
    <w:rsid w:val="002811C6"/>
    <w:rsid w:val="00282579"/>
    <w:rsid w:val="00283EB4"/>
    <w:rsid w:val="00285A25"/>
    <w:rsid w:val="002909EF"/>
    <w:rsid w:val="00294ECB"/>
    <w:rsid w:val="00295A64"/>
    <w:rsid w:val="00296472"/>
    <w:rsid w:val="002A0D50"/>
    <w:rsid w:val="002A152D"/>
    <w:rsid w:val="002A266D"/>
    <w:rsid w:val="002A3DD5"/>
    <w:rsid w:val="002A410A"/>
    <w:rsid w:val="002A532D"/>
    <w:rsid w:val="002A6024"/>
    <w:rsid w:val="002A6F92"/>
    <w:rsid w:val="002B234A"/>
    <w:rsid w:val="002B2D27"/>
    <w:rsid w:val="002B386F"/>
    <w:rsid w:val="002B5F24"/>
    <w:rsid w:val="002C0519"/>
    <w:rsid w:val="002C1F0A"/>
    <w:rsid w:val="002C2349"/>
    <w:rsid w:val="002C7EB9"/>
    <w:rsid w:val="002D29BB"/>
    <w:rsid w:val="002D4E8C"/>
    <w:rsid w:val="002E5C4C"/>
    <w:rsid w:val="002F1A90"/>
    <w:rsid w:val="002F6413"/>
    <w:rsid w:val="003005DA"/>
    <w:rsid w:val="00304D3A"/>
    <w:rsid w:val="00311802"/>
    <w:rsid w:val="00313742"/>
    <w:rsid w:val="0031563A"/>
    <w:rsid w:val="00324D74"/>
    <w:rsid w:val="00326E04"/>
    <w:rsid w:val="00327817"/>
    <w:rsid w:val="00334512"/>
    <w:rsid w:val="0033699F"/>
    <w:rsid w:val="00342621"/>
    <w:rsid w:val="0034750E"/>
    <w:rsid w:val="00355DA3"/>
    <w:rsid w:val="003562C2"/>
    <w:rsid w:val="003565EF"/>
    <w:rsid w:val="003677B0"/>
    <w:rsid w:val="003742A1"/>
    <w:rsid w:val="00375381"/>
    <w:rsid w:val="0037614C"/>
    <w:rsid w:val="003762A2"/>
    <w:rsid w:val="00383335"/>
    <w:rsid w:val="0038385B"/>
    <w:rsid w:val="00383E1A"/>
    <w:rsid w:val="00385CDD"/>
    <w:rsid w:val="00386720"/>
    <w:rsid w:val="00392DE5"/>
    <w:rsid w:val="00393299"/>
    <w:rsid w:val="00393784"/>
    <w:rsid w:val="00396450"/>
    <w:rsid w:val="003A27AA"/>
    <w:rsid w:val="003A2EC6"/>
    <w:rsid w:val="003B5037"/>
    <w:rsid w:val="003C240E"/>
    <w:rsid w:val="003C37EE"/>
    <w:rsid w:val="003C3893"/>
    <w:rsid w:val="003C4B9A"/>
    <w:rsid w:val="003C5B39"/>
    <w:rsid w:val="003E1ADB"/>
    <w:rsid w:val="003E63F8"/>
    <w:rsid w:val="003F213B"/>
    <w:rsid w:val="003F3FD4"/>
    <w:rsid w:val="003F44D6"/>
    <w:rsid w:val="003F60FB"/>
    <w:rsid w:val="003F698F"/>
    <w:rsid w:val="00401242"/>
    <w:rsid w:val="00402950"/>
    <w:rsid w:val="004031CC"/>
    <w:rsid w:val="00407BC0"/>
    <w:rsid w:val="004105BC"/>
    <w:rsid w:val="00413F86"/>
    <w:rsid w:val="0041510F"/>
    <w:rsid w:val="00420BBB"/>
    <w:rsid w:val="00420C29"/>
    <w:rsid w:val="00422DFD"/>
    <w:rsid w:val="00425D61"/>
    <w:rsid w:val="0042653B"/>
    <w:rsid w:val="00427593"/>
    <w:rsid w:val="00430CA4"/>
    <w:rsid w:val="00432C09"/>
    <w:rsid w:val="00432CB4"/>
    <w:rsid w:val="00433AB3"/>
    <w:rsid w:val="00437CFE"/>
    <w:rsid w:val="0044065F"/>
    <w:rsid w:val="00450A24"/>
    <w:rsid w:val="0045779C"/>
    <w:rsid w:val="00463244"/>
    <w:rsid w:val="00465FD4"/>
    <w:rsid w:val="004674F2"/>
    <w:rsid w:val="00475F9E"/>
    <w:rsid w:val="004841E4"/>
    <w:rsid w:val="00484AF9"/>
    <w:rsid w:val="00490589"/>
    <w:rsid w:val="00494EEF"/>
    <w:rsid w:val="004959D8"/>
    <w:rsid w:val="004A0BD1"/>
    <w:rsid w:val="004B2174"/>
    <w:rsid w:val="004B5020"/>
    <w:rsid w:val="004B5551"/>
    <w:rsid w:val="004B5BEA"/>
    <w:rsid w:val="004D1A4F"/>
    <w:rsid w:val="004D4AB4"/>
    <w:rsid w:val="004D788B"/>
    <w:rsid w:val="004E06D1"/>
    <w:rsid w:val="004E24E8"/>
    <w:rsid w:val="004E2E0B"/>
    <w:rsid w:val="004E3CA3"/>
    <w:rsid w:val="004E465F"/>
    <w:rsid w:val="004E4BD8"/>
    <w:rsid w:val="004E77F0"/>
    <w:rsid w:val="004E7915"/>
    <w:rsid w:val="004F1829"/>
    <w:rsid w:val="00500405"/>
    <w:rsid w:val="0050265A"/>
    <w:rsid w:val="00502CAA"/>
    <w:rsid w:val="00506C8C"/>
    <w:rsid w:val="005075BE"/>
    <w:rsid w:val="00510130"/>
    <w:rsid w:val="0051022F"/>
    <w:rsid w:val="00515BB7"/>
    <w:rsid w:val="00524AD2"/>
    <w:rsid w:val="00525645"/>
    <w:rsid w:val="00525C02"/>
    <w:rsid w:val="00525E7F"/>
    <w:rsid w:val="00532D8A"/>
    <w:rsid w:val="00540616"/>
    <w:rsid w:val="005425E1"/>
    <w:rsid w:val="0054272A"/>
    <w:rsid w:val="00543F66"/>
    <w:rsid w:val="00546267"/>
    <w:rsid w:val="00550EFF"/>
    <w:rsid w:val="005551EA"/>
    <w:rsid w:val="00555A01"/>
    <w:rsid w:val="005602E0"/>
    <w:rsid w:val="005617F6"/>
    <w:rsid w:val="00576202"/>
    <w:rsid w:val="00577017"/>
    <w:rsid w:val="00582DDB"/>
    <w:rsid w:val="00587CB8"/>
    <w:rsid w:val="00587CC4"/>
    <w:rsid w:val="005965B4"/>
    <w:rsid w:val="005A09F0"/>
    <w:rsid w:val="005A0C11"/>
    <w:rsid w:val="005A1A9E"/>
    <w:rsid w:val="005A25DF"/>
    <w:rsid w:val="005A3F81"/>
    <w:rsid w:val="005A4E19"/>
    <w:rsid w:val="005A598C"/>
    <w:rsid w:val="005A5F89"/>
    <w:rsid w:val="005B0ADB"/>
    <w:rsid w:val="005B0DFB"/>
    <w:rsid w:val="005B15A2"/>
    <w:rsid w:val="005B358A"/>
    <w:rsid w:val="005B714E"/>
    <w:rsid w:val="005C4AC1"/>
    <w:rsid w:val="005C784B"/>
    <w:rsid w:val="005D73E6"/>
    <w:rsid w:val="005E00E0"/>
    <w:rsid w:val="005E0866"/>
    <w:rsid w:val="005E430F"/>
    <w:rsid w:val="005E5E2F"/>
    <w:rsid w:val="005E73F4"/>
    <w:rsid w:val="005E7664"/>
    <w:rsid w:val="005F05C4"/>
    <w:rsid w:val="005F37A8"/>
    <w:rsid w:val="0060479C"/>
    <w:rsid w:val="006057F9"/>
    <w:rsid w:val="00605967"/>
    <w:rsid w:val="00610FB2"/>
    <w:rsid w:val="00612D33"/>
    <w:rsid w:val="006142AF"/>
    <w:rsid w:val="006207C1"/>
    <w:rsid w:val="00623C73"/>
    <w:rsid w:val="0062449E"/>
    <w:rsid w:val="00626C38"/>
    <w:rsid w:val="00627150"/>
    <w:rsid w:val="00634E62"/>
    <w:rsid w:val="00636EB4"/>
    <w:rsid w:val="00641856"/>
    <w:rsid w:val="00641BC2"/>
    <w:rsid w:val="006430AD"/>
    <w:rsid w:val="00646EC6"/>
    <w:rsid w:val="006524DA"/>
    <w:rsid w:val="00653A7F"/>
    <w:rsid w:val="00654C44"/>
    <w:rsid w:val="00655424"/>
    <w:rsid w:val="0065653B"/>
    <w:rsid w:val="0065718E"/>
    <w:rsid w:val="00660442"/>
    <w:rsid w:val="0066147F"/>
    <w:rsid w:val="006626D0"/>
    <w:rsid w:val="00672C21"/>
    <w:rsid w:val="0067309E"/>
    <w:rsid w:val="00676B3D"/>
    <w:rsid w:val="006808CE"/>
    <w:rsid w:val="0068174A"/>
    <w:rsid w:val="0068296A"/>
    <w:rsid w:val="00685F3C"/>
    <w:rsid w:val="00690F12"/>
    <w:rsid w:val="0069245A"/>
    <w:rsid w:val="00697659"/>
    <w:rsid w:val="00697875"/>
    <w:rsid w:val="006A059A"/>
    <w:rsid w:val="006A1B57"/>
    <w:rsid w:val="006A208B"/>
    <w:rsid w:val="006A4AC6"/>
    <w:rsid w:val="006A72C0"/>
    <w:rsid w:val="006B2020"/>
    <w:rsid w:val="006B3C9A"/>
    <w:rsid w:val="006B6208"/>
    <w:rsid w:val="006B7192"/>
    <w:rsid w:val="006C1C5A"/>
    <w:rsid w:val="006C2848"/>
    <w:rsid w:val="006C3B03"/>
    <w:rsid w:val="006C705A"/>
    <w:rsid w:val="006C7164"/>
    <w:rsid w:val="006C7333"/>
    <w:rsid w:val="006C774F"/>
    <w:rsid w:val="006D536D"/>
    <w:rsid w:val="006D6123"/>
    <w:rsid w:val="006D799D"/>
    <w:rsid w:val="006D7BC1"/>
    <w:rsid w:val="006E09ED"/>
    <w:rsid w:val="006E1C09"/>
    <w:rsid w:val="006F0DFF"/>
    <w:rsid w:val="006F692A"/>
    <w:rsid w:val="00701663"/>
    <w:rsid w:val="007053B6"/>
    <w:rsid w:val="0071521B"/>
    <w:rsid w:val="00715C77"/>
    <w:rsid w:val="007176BE"/>
    <w:rsid w:val="007208B9"/>
    <w:rsid w:val="007277A8"/>
    <w:rsid w:val="0072788A"/>
    <w:rsid w:val="0073319C"/>
    <w:rsid w:val="007346D5"/>
    <w:rsid w:val="007406DB"/>
    <w:rsid w:val="0074178C"/>
    <w:rsid w:val="0074353A"/>
    <w:rsid w:val="007473E3"/>
    <w:rsid w:val="00754655"/>
    <w:rsid w:val="00755BB4"/>
    <w:rsid w:val="00767327"/>
    <w:rsid w:val="007726FC"/>
    <w:rsid w:val="00774CF3"/>
    <w:rsid w:val="00780D31"/>
    <w:rsid w:val="00783476"/>
    <w:rsid w:val="00783AA8"/>
    <w:rsid w:val="00790866"/>
    <w:rsid w:val="007952DA"/>
    <w:rsid w:val="00795AE2"/>
    <w:rsid w:val="00795FCE"/>
    <w:rsid w:val="0079615A"/>
    <w:rsid w:val="007969D5"/>
    <w:rsid w:val="007A54A9"/>
    <w:rsid w:val="007A596A"/>
    <w:rsid w:val="007A5D8A"/>
    <w:rsid w:val="007B2958"/>
    <w:rsid w:val="007B7FB0"/>
    <w:rsid w:val="007C21E0"/>
    <w:rsid w:val="007C5A5E"/>
    <w:rsid w:val="007C676F"/>
    <w:rsid w:val="007D7DB3"/>
    <w:rsid w:val="007E25B6"/>
    <w:rsid w:val="007E36E9"/>
    <w:rsid w:val="007F2D40"/>
    <w:rsid w:val="007F703B"/>
    <w:rsid w:val="00801569"/>
    <w:rsid w:val="008018E6"/>
    <w:rsid w:val="00803586"/>
    <w:rsid w:val="00803E4C"/>
    <w:rsid w:val="00805D19"/>
    <w:rsid w:val="00806AD3"/>
    <w:rsid w:val="00813297"/>
    <w:rsid w:val="00814681"/>
    <w:rsid w:val="00817337"/>
    <w:rsid w:val="00824D40"/>
    <w:rsid w:val="008270CC"/>
    <w:rsid w:val="00830BB4"/>
    <w:rsid w:val="00831D2C"/>
    <w:rsid w:val="00832E6A"/>
    <w:rsid w:val="00833DA8"/>
    <w:rsid w:val="00836A53"/>
    <w:rsid w:val="008405C0"/>
    <w:rsid w:val="00842229"/>
    <w:rsid w:val="0084371D"/>
    <w:rsid w:val="00843F94"/>
    <w:rsid w:val="008513FF"/>
    <w:rsid w:val="00854286"/>
    <w:rsid w:val="008562D2"/>
    <w:rsid w:val="00861051"/>
    <w:rsid w:val="00861336"/>
    <w:rsid w:val="008639AE"/>
    <w:rsid w:val="00863A00"/>
    <w:rsid w:val="008734F6"/>
    <w:rsid w:val="00873C1B"/>
    <w:rsid w:val="00877967"/>
    <w:rsid w:val="00883D76"/>
    <w:rsid w:val="00884F4E"/>
    <w:rsid w:val="00885F91"/>
    <w:rsid w:val="00886C08"/>
    <w:rsid w:val="0089155E"/>
    <w:rsid w:val="008950DA"/>
    <w:rsid w:val="0089625D"/>
    <w:rsid w:val="008971B2"/>
    <w:rsid w:val="008A4B74"/>
    <w:rsid w:val="008A7F6C"/>
    <w:rsid w:val="008B0C8D"/>
    <w:rsid w:val="008B246B"/>
    <w:rsid w:val="008B4B86"/>
    <w:rsid w:val="008B4E19"/>
    <w:rsid w:val="008B512D"/>
    <w:rsid w:val="008C3213"/>
    <w:rsid w:val="008C624A"/>
    <w:rsid w:val="008D3921"/>
    <w:rsid w:val="008D40A6"/>
    <w:rsid w:val="008D4F8D"/>
    <w:rsid w:val="008D6E60"/>
    <w:rsid w:val="008E0655"/>
    <w:rsid w:val="008E0D8C"/>
    <w:rsid w:val="008E3038"/>
    <w:rsid w:val="008E4E58"/>
    <w:rsid w:val="008E7C14"/>
    <w:rsid w:val="008F127E"/>
    <w:rsid w:val="008F428D"/>
    <w:rsid w:val="008F62DF"/>
    <w:rsid w:val="00900408"/>
    <w:rsid w:val="009043E5"/>
    <w:rsid w:val="0090595B"/>
    <w:rsid w:val="00907606"/>
    <w:rsid w:val="009135E1"/>
    <w:rsid w:val="00921457"/>
    <w:rsid w:val="00921A2E"/>
    <w:rsid w:val="00922848"/>
    <w:rsid w:val="009246FE"/>
    <w:rsid w:val="00926345"/>
    <w:rsid w:val="0093242C"/>
    <w:rsid w:val="00932955"/>
    <w:rsid w:val="00932A4A"/>
    <w:rsid w:val="00933B13"/>
    <w:rsid w:val="00933C8E"/>
    <w:rsid w:val="0094158C"/>
    <w:rsid w:val="00943CFB"/>
    <w:rsid w:val="00947F95"/>
    <w:rsid w:val="009524F6"/>
    <w:rsid w:val="00953B1C"/>
    <w:rsid w:val="00954587"/>
    <w:rsid w:val="00956824"/>
    <w:rsid w:val="00957020"/>
    <w:rsid w:val="00957B46"/>
    <w:rsid w:val="0096039C"/>
    <w:rsid w:val="009658FF"/>
    <w:rsid w:val="009659D9"/>
    <w:rsid w:val="00970308"/>
    <w:rsid w:val="00971773"/>
    <w:rsid w:val="009718EB"/>
    <w:rsid w:val="009736DF"/>
    <w:rsid w:val="0097466D"/>
    <w:rsid w:val="009779A3"/>
    <w:rsid w:val="00980AD9"/>
    <w:rsid w:val="00980FD5"/>
    <w:rsid w:val="00985C09"/>
    <w:rsid w:val="009874D2"/>
    <w:rsid w:val="009902FC"/>
    <w:rsid w:val="0099112B"/>
    <w:rsid w:val="0099193B"/>
    <w:rsid w:val="009927EB"/>
    <w:rsid w:val="009A225A"/>
    <w:rsid w:val="009A30E2"/>
    <w:rsid w:val="009A5CDD"/>
    <w:rsid w:val="009B41E3"/>
    <w:rsid w:val="009C0952"/>
    <w:rsid w:val="009C0E11"/>
    <w:rsid w:val="009C793A"/>
    <w:rsid w:val="009D15BC"/>
    <w:rsid w:val="009D16C2"/>
    <w:rsid w:val="009D1832"/>
    <w:rsid w:val="009D2E30"/>
    <w:rsid w:val="009D7A62"/>
    <w:rsid w:val="009E2222"/>
    <w:rsid w:val="009E2F1D"/>
    <w:rsid w:val="009E3F73"/>
    <w:rsid w:val="009E4BC6"/>
    <w:rsid w:val="009F16C5"/>
    <w:rsid w:val="009F25BD"/>
    <w:rsid w:val="00A0073C"/>
    <w:rsid w:val="00A00A59"/>
    <w:rsid w:val="00A00EAE"/>
    <w:rsid w:val="00A02423"/>
    <w:rsid w:val="00A024C6"/>
    <w:rsid w:val="00A068EA"/>
    <w:rsid w:val="00A11010"/>
    <w:rsid w:val="00A12D64"/>
    <w:rsid w:val="00A26BA9"/>
    <w:rsid w:val="00A30697"/>
    <w:rsid w:val="00A34510"/>
    <w:rsid w:val="00A360DE"/>
    <w:rsid w:val="00A40465"/>
    <w:rsid w:val="00A407A8"/>
    <w:rsid w:val="00A4126D"/>
    <w:rsid w:val="00A4170F"/>
    <w:rsid w:val="00A43644"/>
    <w:rsid w:val="00A45B5E"/>
    <w:rsid w:val="00A47009"/>
    <w:rsid w:val="00A50415"/>
    <w:rsid w:val="00A50914"/>
    <w:rsid w:val="00A51483"/>
    <w:rsid w:val="00A5166D"/>
    <w:rsid w:val="00A55628"/>
    <w:rsid w:val="00A55959"/>
    <w:rsid w:val="00A56FBE"/>
    <w:rsid w:val="00A60626"/>
    <w:rsid w:val="00A61232"/>
    <w:rsid w:val="00A6488F"/>
    <w:rsid w:val="00A65EAC"/>
    <w:rsid w:val="00A7196D"/>
    <w:rsid w:val="00A71B56"/>
    <w:rsid w:val="00A74089"/>
    <w:rsid w:val="00A82108"/>
    <w:rsid w:val="00A82DA1"/>
    <w:rsid w:val="00A82E0B"/>
    <w:rsid w:val="00A85AD2"/>
    <w:rsid w:val="00A86050"/>
    <w:rsid w:val="00A8764B"/>
    <w:rsid w:val="00A87C36"/>
    <w:rsid w:val="00A905AA"/>
    <w:rsid w:val="00A90F55"/>
    <w:rsid w:val="00A91A49"/>
    <w:rsid w:val="00A93188"/>
    <w:rsid w:val="00A962C9"/>
    <w:rsid w:val="00A97C9A"/>
    <w:rsid w:val="00AA00E9"/>
    <w:rsid w:val="00AA1C61"/>
    <w:rsid w:val="00AA251E"/>
    <w:rsid w:val="00AA3451"/>
    <w:rsid w:val="00AA3B87"/>
    <w:rsid w:val="00AA42C7"/>
    <w:rsid w:val="00AB052B"/>
    <w:rsid w:val="00AB0643"/>
    <w:rsid w:val="00AB1286"/>
    <w:rsid w:val="00AB4412"/>
    <w:rsid w:val="00AB584F"/>
    <w:rsid w:val="00AB74FD"/>
    <w:rsid w:val="00AC045C"/>
    <w:rsid w:val="00AC08A1"/>
    <w:rsid w:val="00AC224E"/>
    <w:rsid w:val="00AC3530"/>
    <w:rsid w:val="00AD1BE0"/>
    <w:rsid w:val="00AD1D50"/>
    <w:rsid w:val="00AD39F1"/>
    <w:rsid w:val="00AD5217"/>
    <w:rsid w:val="00AD7630"/>
    <w:rsid w:val="00AE6563"/>
    <w:rsid w:val="00AE6DF8"/>
    <w:rsid w:val="00AE73CA"/>
    <w:rsid w:val="00B0082D"/>
    <w:rsid w:val="00B009A7"/>
    <w:rsid w:val="00B01CBA"/>
    <w:rsid w:val="00B03563"/>
    <w:rsid w:val="00B03D2C"/>
    <w:rsid w:val="00B0633C"/>
    <w:rsid w:val="00B12DAD"/>
    <w:rsid w:val="00B13028"/>
    <w:rsid w:val="00B14EC3"/>
    <w:rsid w:val="00B17EF7"/>
    <w:rsid w:val="00B20DEB"/>
    <w:rsid w:val="00B238C1"/>
    <w:rsid w:val="00B24973"/>
    <w:rsid w:val="00B30690"/>
    <w:rsid w:val="00B344D6"/>
    <w:rsid w:val="00B42162"/>
    <w:rsid w:val="00B42848"/>
    <w:rsid w:val="00B51396"/>
    <w:rsid w:val="00B60F3D"/>
    <w:rsid w:val="00B62C35"/>
    <w:rsid w:val="00B6374A"/>
    <w:rsid w:val="00B65539"/>
    <w:rsid w:val="00B66000"/>
    <w:rsid w:val="00B700AF"/>
    <w:rsid w:val="00B71626"/>
    <w:rsid w:val="00B75D22"/>
    <w:rsid w:val="00B80BAF"/>
    <w:rsid w:val="00B8132E"/>
    <w:rsid w:val="00B83B57"/>
    <w:rsid w:val="00B86BDA"/>
    <w:rsid w:val="00B94559"/>
    <w:rsid w:val="00B94732"/>
    <w:rsid w:val="00B955FC"/>
    <w:rsid w:val="00B96E6D"/>
    <w:rsid w:val="00B9740B"/>
    <w:rsid w:val="00BA16D8"/>
    <w:rsid w:val="00BA2B77"/>
    <w:rsid w:val="00BA334A"/>
    <w:rsid w:val="00BA74DA"/>
    <w:rsid w:val="00BA7FB3"/>
    <w:rsid w:val="00BB7785"/>
    <w:rsid w:val="00BC1375"/>
    <w:rsid w:val="00BC3112"/>
    <w:rsid w:val="00BC4887"/>
    <w:rsid w:val="00BD20A7"/>
    <w:rsid w:val="00BD5140"/>
    <w:rsid w:val="00BD5384"/>
    <w:rsid w:val="00BD6110"/>
    <w:rsid w:val="00BE06EF"/>
    <w:rsid w:val="00BE3060"/>
    <w:rsid w:val="00BE6C90"/>
    <w:rsid w:val="00BE75BD"/>
    <w:rsid w:val="00BF2DDA"/>
    <w:rsid w:val="00BF4AF8"/>
    <w:rsid w:val="00BF5B4F"/>
    <w:rsid w:val="00C01E23"/>
    <w:rsid w:val="00C025C7"/>
    <w:rsid w:val="00C04245"/>
    <w:rsid w:val="00C11F06"/>
    <w:rsid w:val="00C1475A"/>
    <w:rsid w:val="00C1766D"/>
    <w:rsid w:val="00C24ACC"/>
    <w:rsid w:val="00C31039"/>
    <w:rsid w:val="00C3685B"/>
    <w:rsid w:val="00C37349"/>
    <w:rsid w:val="00C435DF"/>
    <w:rsid w:val="00C43637"/>
    <w:rsid w:val="00C44A9B"/>
    <w:rsid w:val="00C4539F"/>
    <w:rsid w:val="00C45FA2"/>
    <w:rsid w:val="00C50026"/>
    <w:rsid w:val="00C552BB"/>
    <w:rsid w:val="00C55805"/>
    <w:rsid w:val="00C55CC0"/>
    <w:rsid w:val="00C570E4"/>
    <w:rsid w:val="00C57B40"/>
    <w:rsid w:val="00C57BC1"/>
    <w:rsid w:val="00C62A8F"/>
    <w:rsid w:val="00C63A79"/>
    <w:rsid w:val="00C64013"/>
    <w:rsid w:val="00C709C1"/>
    <w:rsid w:val="00C732DA"/>
    <w:rsid w:val="00C75C83"/>
    <w:rsid w:val="00C763F5"/>
    <w:rsid w:val="00C7689C"/>
    <w:rsid w:val="00C8011A"/>
    <w:rsid w:val="00C80979"/>
    <w:rsid w:val="00C84A0F"/>
    <w:rsid w:val="00C84FEB"/>
    <w:rsid w:val="00C93D94"/>
    <w:rsid w:val="00C96511"/>
    <w:rsid w:val="00C97316"/>
    <w:rsid w:val="00CA4044"/>
    <w:rsid w:val="00CB151E"/>
    <w:rsid w:val="00CB6F23"/>
    <w:rsid w:val="00CB7833"/>
    <w:rsid w:val="00CC0D72"/>
    <w:rsid w:val="00CC1172"/>
    <w:rsid w:val="00CC22EF"/>
    <w:rsid w:val="00CC54D8"/>
    <w:rsid w:val="00CC64DC"/>
    <w:rsid w:val="00CC66F7"/>
    <w:rsid w:val="00CC77C2"/>
    <w:rsid w:val="00CD2E97"/>
    <w:rsid w:val="00CE0456"/>
    <w:rsid w:val="00CE140A"/>
    <w:rsid w:val="00CE1AAF"/>
    <w:rsid w:val="00CE48B7"/>
    <w:rsid w:val="00CF0B7E"/>
    <w:rsid w:val="00CF2F9E"/>
    <w:rsid w:val="00CF32BB"/>
    <w:rsid w:val="00D005F8"/>
    <w:rsid w:val="00D03E98"/>
    <w:rsid w:val="00D05ABD"/>
    <w:rsid w:val="00D10CE8"/>
    <w:rsid w:val="00D1644C"/>
    <w:rsid w:val="00D207CE"/>
    <w:rsid w:val="00D227DD"/>
    <w:rsid w:val="00D25013"/>
    <w:rsid w:val="00D36B41"/>
    <w:rsid w:val="00D461D9"/>
    <w:rsid w:val="00D51A6F"/>
    <w:rsid w:val="00D54746"/>
    <w:rsid w:val="00D54888"/>
    <w:rsid w:val="00D60ADC"/>
    <w:rsid w:val="00D62371"/>
    <w:rsid w:val="00D6381C"/>
    <w:rsid w:val="00D7032C"/>
    <w:rsid w:val="00D70783"/>
    <w:rsid w:val="00D70FF6"/>
    <w:rsid w:val="00D77F82"/>
    <w:rsid w:val="00D814BC"/>
    <w:rsid w:val="00D837CE"/>
    <w:rsid w:val="00D838DE"/>
    <w:rsid w:val="00D939CF"/>
    <w:rsid w:val="00D939F0"/>
    <w:rsid w:val="00D948C3"/>
    <w:rsid w:val="00D95DEB"/>
    <w:rsid w:val="00DA0C1C"/>
    <w:rsid w:val="00DA5151"/>
    <w:rsid w:val="00DB32B9"/>
    <w:rsid w:val="00DB4521"/>
    <w:rsid w:val="00DB72F7"/>
    <w:rsid w:val="00DC1386"/>
    <w:rsid w:val="00DC45BE"/>
    <w:rsid w:val="00DC61F5"/>
    <w:rsid w:val="00DC70D4"/>
    <w:rsid w:val="00DD0329"/>
    <w:rsid w:val="00DD26B4"/>
    <w:rsid w:val="00DD6B31"/>
    <w:rsid w:val="00DD6E76"/>
    <w:rsid w:val="00DE19E7"/>
    <w:rsid w:val="00DE24CE"/>
    <w:rsid w:val="00DE6509"/>
    <w:rsid w:val="00DF1245"/>
    <w:rsid w:val="00DF1559"/>
    <w:rsid w:val="00DF3BB2"/>
    <w:rsid w:val="00DF451F"/>
    <w:rsid w:val="00DF7ECE"/>
    <w:rsid w:val="00DF7FE3"/>
    <w:rsid w:val="00E00E90"/>
    <w:rsid w:val="00E05709"/>
    <w:rsid w:val="00E11536"/>
    <w:rsid w:val="00E1512B"/>
    <w:rsid w:val="00E2010B"/>
    <w:rsid w:val="00E238D9"/>
    <w:rsid w:val="00E2583E"/>
    <w:rsid w:val="00E33E66"/>
    <w:rsid w:val="00E40D90"/>
    <w:rsid w:val="00E42A9F"/>
    <w:rsid w:val="00E44205"/>
    <w:rsid w:val="00E53175"/>
    <w:rsid w:val="00E61C73"/>
    <w:rsid w:val="00E71028"/>
    <w:rsid w:val="00E7235E"/>
    <w:rsid w:val="00E762AE"/>
    <w:rsid w:val="00E76431"/>
    <w:rsid w:val="00E76D4C"/>
    <w:rsid w:val="00E8148B"/>
    <w:rsid w:val="00E828AA"/>
    <w:rsid w:val="00E847D4"/>
    <w:rsid w:val="00E859B2"/>
    <w:rsid w:val="00E93955"/>
    <w:rsid w:val="00EA35CC"/>
    <w:rsid w:val="00EA437A"/>
    <w:rsid w:val="00EA7CCC"/>
    <w:rsid w:val="00EA7FE8"/>
    <w:rsid w:val="00EB014C"/>
    <w:rsid w:val="00EB04C1"/>
    <w:rsid w:val="00EB09FA"/>
    <w:rsid w:val="00EB1491"/>
    <w:rsid w:val="00EB671F"/>
    <w:rsid w:val="00EC0352"/>
    <w:rsid w:val="00EC07CE"/>
    <w:rsid w:val="00EC08EA"/>
    <w:rsid w:val="00EC0B78"/>
    <w:rsid w:val="00EC3E77"/>
    <w:rsid w:val="00EC6B07"/>
    <w:rsid w:val="00ED21BC"/>
    <w:rsid w:val="00ED6DFF"/>
    <w:rsid w:val="00ED70D8"/>
    <w:rsid w:val="00ED782C"/>
    <w:rsid w:val="00ED7D35"/>
    <w:rsid w:val="00EE0ECE"/>
    <w:rsid w:val="00EE417E"/>
    <w:rsid w:val="00EE5843"/>
    <w:rsid w:val="00EF0BCD"/>
    <w:rsid w:val="00EF2554"/>
    <w:rsid w:val="00EF2845"/>
    <w:rsid w:val="00EF3A7F"/>
    <w:rsid w:val="00EF40A7"/>
    <w:rsid w:val="00EF462B"/>
    <w:rsid w:val="00F0070D"/>
    <w:rsid w:val="00F03CB4"/>
    <w:rsid w:val="00F125FF"/>
    <w:rsid w:val="00F20A7C"/>
    <w:rsid w:val="00F23384"/>
    <w:rsid w:val="00F2497D"/>
    <w:rsid w:val="00F25D9A"/>
    <w:rsid w:val="00F267FD"/>
    <w:rsid w:val="00F308A6"/>
    <w:rsid w:val="00F35A24"/>
    <w:rsid w:val="00F4101D"/>
    <w:rsid w:val="00F41666"/>
    <w:rsid w:val="00F42729"/>
    <w:rsid w:val="00F45C89"/>
    <w:rsid w:val="00F52603"/>
    <w:rsid w:val="00F57265"/>
    <w:rsid w:val="00F64396"/>
    <w:rsid w:val="00F67CA1"/>
    <w:rsid w:val="00F67CED"/>
    <w:rsid w:val="00F70E52"/>
    <w:rsid w:val="00F747FA"/>
    <w:rsid w:val="00F7718E"/>
    <w:rsid w:val="00F8030E"/>
    <w:rsid w:val="00F8102B"/>
    <w:rsid w:val="00F87A89"/>
    <w:rsid w:val="00F93657"/>
    <w:rsid w:val="00F946E3"/>
    <w:rsid w:val="00FA06B6"/>
    <w:rsid w:val="00FA16B1"/>
    <w:rsid w:val="00FA19D7"/>
    <w:rsid w:val="00FA3901"/>
    <w:rsid w:val="00FA4C82"/>
    <w:rsid w:val="00FA7912"/>
    <w:rsid w:val="00FB4155"/>
    <w:rsid w:val="00FB43FA"/>
    <w:rsid w:val="00FB5058"/>
    <w:rsid w:val="00FB6BA8"/>
    <w:rsid w:val="00FC1DCD"/>
    <w:rsid w:val="00FC216C"/>
    <w:rsid w:val="00FD1A36"/>
    <w:rsid w:val="00FD327E"/>
    <w:rsid w:val="00FD5995"/>
    <w:rsid w:val="00FD65E3"/>
    <w:rsid w:val="00FE0E41"/>
    <w:rsid w:val="00FE2E88"/>
    <w:rsid w:val="00FE4B49"/>
    <w:rsid w:val="00FE68DC"/>
    <w:rsid w:val="00FF21AA"/>
    <w:rsid w:val="00FF3529"/>
    <w:rsid w:val="00FF52D5"/>
    <w:rsid w:val="00FF5A2D"/>
    <w:rsid w:val="00FF5BA1"/>
    <w:rsid w:val="00FF5F8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A7E8D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C4539F"/>
    <w:pPr>
      <w:spacing w:line="360" w:lineRule="auto"/>
      <w:jc w:val="both"/>
    </w:pPr>
    <w:rPr>
      <w:sz w:val="22"/>
    </w:rPr>
  </w:style>
  <w:style w:type="paragraph" w:styleId="berschrift1">
    <w:name w:val="heading 1"/>
    <w:basedOn w:val="Standard"/>
    <w:next w:val="Standard"/>
    <w:qFormat/>
    <w:rsid w:val="00C4539F"/>
    <w:pPr>
      <w:keepNext/>
      <w:numPr>
        <w:numId w:val="1"/>
      </w:numPr>
      <w:spacing w:before="240" w:after="60"/>
      <w:outlineLvl w:val="0"/>
    </w:pPr>
    <w:rPr>
      <w:rFonts w:cs="Arial"/>
      <w:b/>
      <w:bCs/>
      <w:kern w:val="32"/>
      <w:sz w:val="32"/>
      <w:szCs w:val="32"/>
    </w:rPr>
  </w:style>
  <w:style w:type="paragraph" w:styleId="berschrift2">
    <w:name w:val="heading 2"/>
    <w:basedOn w:val="Standard"/>
    <w:next w:val="Standard"/>
    <w:qFormat/>
    <w:rsid w:val="00C4539F"/>
    <w:pPr>
      <w:keepNext/>
      <w:numPr>
        <w:ilvl w:val="1"/>
        <w:numId w:val="1"/>
      </w:numPr>
      <w:spacing w:before="240" w:after="60"/>
      <w:outlineLvl w:val="1"/>
    </w:pPr>
    <w:rPr>
      <w:rFonts w:cs="Arial"/>
      <w:b/>
      <w:bCs/>
      <w:i/>
      <w:iCs/>
      <w:sz w:val="28"/>
      <w:szCs w:val="28"/>
    </w:rPr>
  </w:style>
  <w:style w:type="paragraph" w:styleId="berschrift3">
    <w:name w:val="heading 3"/>
    <w:basedOn w:val="Standard"/>
    <w:next w:val="Standard"/>
    <w:qFormat/>
    <w:rsid w:val="00C4539F"/>
    <w:pPr>
      <w:keepNext/>
      <w:numPr>
        <w:ilvl w:val="2"/>
        <w:numId w:val="1"/>
      </w:numPr>
      <w:spacing w:before="240" w:after="60"/>
      <w:outlineLvl w:val="2"/>
    </w:pPr>
    <w:rPr>
      <w:rFonts w:cs="Arial"/>
      <w:b/>
      <w:bCs/>
      <w:sz w:val="26"/>
      <w:szCs w:val="26"/>
    </w:rPr>
  </w:style>
  <w:style w:type="paragraph" w:styleId="berschrift4">
    <w:name w:val="heading 4"/>
    <w:basedOn w:val="Standard"/>
    <w:next w:val="Standard"/>
    <w:qFormat/>
    <w:rsid w:val="00EB04C1"/>
    <w:pPr>
      <w:keepNext/>
      <w:numPr>
        <w:ilvl w:val="3"/>
        <w:numId w:val="1"/>
      </w:numPr>
      <w:spacing w:before="240" w:after="60"/>
      <w:outlineLvl w:val="3"/>
    </w:pPr>
    <w:rPr>
      <w:b/>
      <w:bCs/>
      <w:sz w:val="28"/>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 w:val="24"/>
      <w:szCs w:val="24"/>
    </w:rPr>
  </w:style>
  <w:style w:type="paragraph" w:styleId="berschrift8">
    <w:name w:val="heading 8"/>
    <w:basedOn w:val="Standard"/>
    <w:next w:val="Standard"/>
    <w:qFormat/>
    <w:rsid w:val="00EB04C1"/>
    <w:pPr>
      <w:numPr>
        <w:ilvl w:val="7"/>
        <w:numId w:val="1"/>
      </w:numPr>
      <w:spacing w:before="240" w:after="60"/>
      <w:outlineLvl w:val="7"/>
    </w:pPr>
    <w:rPr>
      <w:i/>
      <w:iCs/>
      <w:sz w:val="24"/>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 w:val="24"/>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C4539F"/>
    <w:pPr>
      <w:spacing w:line="360" w:lineRule="auto"/>
      <w:jc w:val="both"/>
    </w:pPr>
    <w:rPr>
      <w:sz w:val="22"/>
    </w:rPr>
  </w:style>
  <w:style w:type="paragraph" w:styleId="berschrift1">
    <w:name w:val="heading 1"/>
    <w:basedOn w:val="Standard"/>
    <w:next w:val="Standard"/>
    <w:qFormat/>
    <w:rsid w:val="00C4539F"/>
    <w:pPr>
      <w:keepNext/>
      <w:numPr>
        <w:numId w:val="1"/>
      </w:numPr>
      <w:spacing w:before="240" w:after="60"/>
      <w:outlineLvl w:val="0"/>
    </w:pPr>
    <w:rPr>
      <w:rFonts w:cs="Arial"/>
      <w:b/>
      <w:bCs/>
      <w:kern w:val="32"/>
      <w:sz w:val="32"/>
      <w:szCs w:val="32"/>
    </w:rPr>
  </w:style>
  <w:style w:type="paragraph" w:styleId="berschrift2">
    <w:name w:val="heading 2"/>
    <w:basedOn w:val="Standard"/>
    <w:next w:val="Standard"/>
    <w:qFormat/>
    <w:rsid w:val="00C4539F"/>
    <w:pPr>
      <w:keepNext/>
      <w:numPr>
        <w:ilvl w:val="1"/>
        <w:numId w:val="1"/>
      </w:numPr>
      <w:spacing w:before="240" w:after="60"/>
      <w:outlineLvl w:val="1"/>
    </w:pPr>
    <w:rPr>
      <w:rFonts w:cs="Arial"/>
      <w:b/>
      <w:bCs/>
      <w:i/>
      <w:iCs/>
      <w:sz w:val="28"/>
      <w:szCs w:val="28"/>
    </w:rPr>
  </w:style>
  <w:style w:type="paragraph" w:styleId="berschrift3">
    <w:name w:val="heading 3"/>
    <w:basedOn w:val="Standard"/>
    <w:next w:val="Standard"/>
    <w:qFormat/>
    <w:rsid w:val="00C4539F"/>
    <w:pPr>
      <w:keepNext/>
      <w:numPr>
        <w:ilvl w:val="2"/>
        <w:numId w:val="1"/>
      </w:numPr>
      <w:spacing w:before="240" w:after="60"/>
      <w:outlineLvl w:val="2"/>
    </w:pPr>
    <w:rPr>
      <w:rFonts w:cs="Arial"/>
      <w:b/>
      <w:bCs/>
      <w:sz w:val="26"/>
      <w:szCs w:val="26"/>
    </w:rPr>
  </w:style>
  <w:style w:type="paragraph" w:styleId="berschrift4">
    <w:name w:val="heading 4"/>
    <w:basedOn w:val="Standard"/>
    <w:next w:val="Standard"/>
    <w:qFormat/>
    <w:rsid w:val="00EB04C1"/>
    <w:pPr>
      <w:keepNext/>
      <w:numPr>
        <w:ilvl w:val="3"/>
        <w:numId w:val="1"/>
      </w:numPr>
      <w:spacing w:before="240" w:after="60"/>
      <w:outlineLvl w:val="3"/>
    </w:pPr>
    <w:rPr>
      <w:b/>
      <w:bCs/>
      <w:sz w:val="28"/>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 w:val="24"/>
      <w:szCs w:val="24"/>
    </w:rPr>
  </w:style>
  <w:style w:type="paragraph" w:styleId="berschrift8">
    <w:name w:val="heading 8"/>
    <w:basedOn w:val="Standard"/>
    <w:next w:val="Standard"/>
    <w:qFormat/>
    <w:rsid w:val="00EB04C1"/>
    <w:pPr>
      <w:numPr>
        <w:ilvl w:val="7"/>
        <w:numId w:val="1"/>
      </w:numPr>
      <w:spacing w:before="240" w:after="60"/>
      <w:outlineLvl w:val="7"/>
    </w:pPr>
    <w:rPr>
      <w:i/>
      <w:iCs/>
      <w:sz w:val="24"/>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 w:val="24"/>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41"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paperpile.com/c/ufunOV/Zawg"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s://paperpile.com/c/ufunOV/jxDQ" TargetMode="Externa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9AD7B1-0E52-482C-A045-3DA0CA6B3A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1</Pages>
  <Words>49647</Words>
  <Characters>296892</Characters>
  <Application>Microsoft Office Word</Application>
  <DocSecurity>0</DocSecurity>
  <Lines>5208</Lines>
  <Paragraphs>2310</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3442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creator>Felix</dc:creator>
  <cp:lastModifiedBy>Felix</cp:lastModifiedBy>
  <cp:revision>169</cp:revision>
  <cp:lastPrinted>2016-02-29T00:36:00Z</cp:lastPrinted>
  <dcterms:created xsi:type="dcterms:W3CDTF">2015-12-16T20:53:00Z</dcterms:created>
  <dcterms:modified xsi:type="dcterms:W3CDTF">2016-12-20T1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